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A2253" w14:textId="77777777" w:rsidR="00826AD2" w:rsidRDefault="00826AD2" w:rsidP="00A17010">
      <w:pPr>
        <w:rPr>
          <w:rFonts w:ascii="Times New Roman" w:hAnsi="Times New Roman" w:cs="Times New Roman"/>
          <w:b/>
        </w:rPr>
      </w:pPr>
    </w:p>
    <w:p w14:paraId="67F5C108" w14:textId="00B0299D" w:rsidR="00826AD2" w:rsidRPr="00826AD2" w:rsidRDefault="00826AD2" w:rsidP="00826AD2">
      <w:pPr>
        <w:rPr>
          <w:rFonts w:ascii="Times New Roman" w:hAnsi="Times New Roman" w:cs="Times New Roman"/>
          <w:b/>
        </w:rPr>
      </w:pPr>
      <w:r w:rsidRPr="00826AD2">
        <w:rPr>
          <w:rFonts w:ascii="Times New Roman" w:hAnsi="Times New Roman" w:cs="Times New Roman"/>
          <w:b/>
        </w:rPr>
        <w:t>Title</w:t>
      </w:r>
      <w:r>
        <w:rPr>
          <w:rFonts w:ascii="Times New Roman" w:hAnsi="Times New Roman" w:cs="Times New Roman"/>
          <w:b/>
        </w:rPr>
        <w:t xml:space="preserve">: </w:t>
      </w:r>
      <w:r w:rsidRPr="00826AD2">
        <w:rPr>
          <w:rFonts w:ascii="Times New Roman" w:hAnsi="Times New Roman" w:cs="Times New Roman"/>
          <w:bCs/>
        </w:rPr>
        <w:t xml:space="preserve">Effects of surface sterilization on diet DNA metabarcoding data of </w:t>
      </w:r>
      <w:ins w:id="0" w:author="Ana Miller-Ter Kuile" w:date="2020-12-03T10:55:00Z">
        <w:r w:rsidR="00A35BB4">
          <w:rPr>
            <w:rFonts w:ascii="Times New Roman" w:hAnsi="Times New Roman" w:cs="Times New Roman"/>
            <w:bCs/>
          </w:rPr>
          <w:t xml:space="preserve">terrestrial </w:t>
        </w:r>
      </w:ins>
      <w:r w:rsidRPr="00826AD2">
        <w:rPr>
          <w:rFonts w:ascii="Times New Roman" w:hAnsi="Times New Roman" w:cs="Times New Roman"/>
          <w:bCs/>
        </w:rPr>
        <w:t xml:space="preserve">invertebrate consumers </w:t>
      </w:r>
      <w:del w:id="1" w:author="Ana Miller-Ter Kuile" w:date="2020-11-30T13:08:00Z">
        <w:r w:rsidRPr="00826AD2" w:rsidDel="00D00849">
          <w:rPr>
            <w:rFonts w:ascii="Times New Roman" w:hAnsi="Times New Roman" w:cs="Times New Roman"/>
            <w:bCs/>
          </w:rPr>
          <w:delText>in mesocosms and natural environments</w:delText>
        </w:r>
      </w:del>
    </w:p>
    <w:p w14:paraId="4F2CB152" w14:textId="009B6EAF" w:rsidR="00826AD2" w:rsidRDefault="00826AD2" w:rsidP="00826AD2">
      <w:pPr>
        <w:rPr>
          <w:rFonts w:ascii="Times New Roman" w:hAnsi="Times New Roman" w:cs="Times New Roman"/>
          <w:bCs/>
        </w:rPr>
      </w:pPr>
    </w:p>
    <w:p w14:paraId="65F1E585" w14:textId="0132BE8B" w:rsidR="00826AD2" w:rsidRDefault="00826AD2" w:rsidP="00826AD2">
      <w:pPr>
        <w:rPr>
          <w:rFonts w:ascii="Times New Roman" w:hAnsi="Times New Roman" w:cs="Times New Roman"/>
          <w:bCs/>
        </w:rPr>
      </w:pPr>
      <w:r>
        <w:rPr>
          <w:rFonts w:ascii="Times New Roman" w:hAnsi="Times New Roman" w:cs="Times New Roman"/>
          <w:b/>
        </w:rPr>
        <w:t xml:space="preserve">Running title: </w:t>
      </w:r>
      <w:r>
        <w:rPr>
          <w:rFonts w:ascii="Times New Roman" w:hAnsi="Times New Roman" w:cs="Times New Roman"/>
          <w:bCs/>
        </w:rPr>
        <w:t>Surface sterilization in diet metabarcoding</w:t>
      </w:r>
    </w:p>
    <w:p w14:paraId="12C490BF" w14:textId="19F1B659" w:rsidR="00826AD2" w:rsidRDefault="00826AD2" w:rsidP="00826AD2">
      <w:pPr>
        <w:rPr>
          <w:rFonts w:ascii="Times New Roman" w:hAnsi="Times New Roman" w:cs="Times New Roman"/>
          <w:bCs/>
        </w:rPr>
      </w:pPr>
    </w:p>
    <w:p w14:paraId="68ED33D5" w14:textId="60320ED3" w:rsidR="00826AD2" w:rsidRDefault="00826AD2" w:rsidP="00826AD2">
      <w:pPr>
        <w:rPr>
          <w:rFonts w:ascii="Times New Roman" w:hAnsi="Times New Roman" w:cs="Times New Roman"/>
          <w:bCs/>
        </w:rPr>
      </w:pPr>
      <w:r>
        <w:rPr>
          <w:rFonts w:ascii="Times New Roman" w:hAnsi="Times New Roman" w:cs="Times New Roman"/>
          <w:b/>
        </w:rPr>
        <w:t xml:space="preserve">Authors: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r>
        <w:rPr>
          <w:rFonts w:ascii="Times New Roman" w:hAnsi="Times New Roman" w:cs="Times New Roman"/>
          <w:bCs/>
          <w:vertAlign w:val="superscript"/>
        </w:rPr>
        <w:t>1</w:t>
      </w:r>
      <w:r>
        <w:rPr>
          <w:rFonts w:ascii="Times New Roman" w:hAnsi="Times New Roman" w:cs="Times New Roman"/>
          <w:bCs/>
        </w:rPr>
        <w:t>, Austen Apigo</w:t>
      </w:r>
      <w:r>
        <w:rPr>
          <w:rFonts w:ascii="Times New Roman" w:hAnsi="Times New Roman" w:cs="Times New Roman"/>
          <w:bCs/>
          <w:vertAlign w:val="superscript"/>
        </w:rPr>
        <w:t>1</w:t>
      </w:r>
      <w:r>
        <w:rPr>
          <w:rFonts w:ascii="Times New Roman" w:hAnsi="Times New Roman" w:cs="Times New Roman"/>
          <w:bCs/>
        </w:rPr>
        <w:t>, Hillary S. Young</w:t>
      </w:r>
      <w:r>
        <w:rPr>
          <w:rFonts w:ascii="Times New Roman" w:hAnsi="Times New Roman" w:cs="Times New Roman"/>
          <w:bCs/>
          <w:vertAlign w:val="superscript"/>
        </w:rPr>
        <w:t>1</w:t>
      </w:r>
    </w:p>
    <w:p w14:paraId="7B6F8FB0" w14:textId="01E84761" w:rsidR="00826AD2" w:rsidRDefault="00826AD2" w:rsidP="00826AD2">
      <w:pPr>
        <w:rPr>
          <w:rFonts w:ascii="Times New Roman" w:hAnsi="Times New Roman" w:cs="Times New Roman"/>
          <w:bCs/>
        </w:rPr>
      </w:pPr>
    </w:p>
    <w:p w14:paraId="47071234" w14:textId="609D4F75" w:rsidR="00826AD2" w:rsidRDefault="00826AD2" w:rsidP="00826AD2">
      <w:pPr>
        <w:rPr>
          <w:rFonts w:ascii="Times New Roman" w:hAnsi="Times New Roman" w:cs="Times New Roman"/>
          <w:b/>
        </w:rPr>
      </w:pPr>
      <w:r>
        <w:rPr>
          <w:rFonts w:ascii="Times New Roman" w:hAnsi="Times New Roman" w:cs="Times New Roman"/>
          <w:b/>
        </w:rPr>
        <w:t>Author Affiliations:</w:t>
      </w:r>
    </w:p>
    <w:p w14:paraId="0DFE31BE" w14:textId="6049E7BC" w:rsidR="00826AD2" w:rsidRDefault="00826AD2" w:rsidP="00826AD2">
      <w:pPr>
        <w:rPr>
          <w:rFonts w:ascii="Times New Roman" w:hAnsi="Times New Roman" w:cs="Times New Roman"/>
          <w:bCs/>
        </w:rPr>
      </w:pPr>
      <w:r>
        <w:rPr>
          <w:rFonts w:ascii="Times New Roman" w:hAnsi="Times New Roman" w:cs="Times New Roman"/>
          <w:bCs/>
        </w:rPr>
        <w:t>Department of Ecology, Evolution, and Marine Biology, University of California Santa Barbara, Santa Barbara, CA 93106</w:t>
      </w:r>
    </w:p>
    <w:p w14:paraId="1BE089FA" w14:textId="1019F345" w:rsidR="00826AD2" w:rsidRDefault="00826AD2" w:rsidP="00826AD2">
      <w:pPr>
        <w:rPr>
          <w:rFonts w:ascii="Times New Roman" w:hAnsi="Times New Roman" w:cs="Times New Roman"/>
          <w:bCs/>
        </w:rPr>
      </w:pPr>
    </w:p>
    <w:p w14:paraId="4E96616D" w14:textId="2E14F46B" w:rsidR="00826AD2" w:rsidRPr="00826AD2" w:rsidRDefault="00826AD2" w:rsidP="00826AD2">
      <w:pPr>
        <w:rPr>
          <w:rFonts w:ascii="Times New Roman" w:hAnsi="Times New Roman" w:cs="Times New Roman"/>
          <w:bCs/>
        </w:rPr>
      </w:pPr>
      <w:r>
        <w:rPr>
          <w:rFonts w:ascii="Times New Roman" w:hAnsi="Times New Roman" w:cs="Times New Roman"/>
          <w:b/>
        </w:rPr>
        <w:t xml:space="preserve">Corresponding Author: </w:t>
      </w:r>
      <w:r>
        <w:rPr>
          <w:rFonts w:ascii="Times New Roman" w:hAnsi="Times New Roman" w:cs="Times New Roman"/>
          <w:bCs/>
        </w:rPr>
        <w:t xml:space="preserve">Ana </w:t>
      </w:r>
      <w:proofErr w:type="spellStart"/>
      <w:r>
        <w:rPr>
          <w:rFonts w:ascii="Times New Roman" w:hAnsi="Times New Roman" w:cs="Times New Roman"/>
          <w:bCs/>
        </w:rPr>
        <w:t>Miller-ter</w:t>
      </w:r>
      <w:proofErr w:type="spellEnd"/>
      <w:r>
        <w:rPr>
          <w:rFonts w:ascii="Times New Roman" w:hAnsi="Times New Roman" w:cs="Times New Roman"/>
          <w:bCs/>
        </w:rPr>
        <w:t xml:space="preserve"> Kuile</w:t>
      </w:r>
    </w:p>
    <w:p w14:paraId="486CC822" w14:textId="77777777" w:rsidR="00826AD2" w:rsidRDefault="00826AD2">
      <w:pPr>
        <w:rPr>
          <w:rFonts w:ascii="Times New Roman" w:hAnsi="Times New Roman" w:cs="Times New Roman"/>
          <w:b/>
        </w:rPr>
      </w:pPr>
      <w:r>
        <w:rPr>
          <w:rFonts w:ascii="Times New Roman" w:hAnsi="Times New Roman" w:cs="Times New Roman"/>
          <w:b/>
        </w:rPr>
        <w:br w:type="page"/>
      </w:r>
    </w:p>
    <w:p w14:paraId="629FBC51" w14:textId="24FD422E" w:rsidR="0069730B" w:rsidRDefault="0069730B" w:rsidP="001A318B">
      <w:pPr>
        <w:spacing w:line="480" w:lineRule="auto"/>
        <w:rPr>
          <w:rFonts w:ascii="Times New Roman" w:hAnsi="Times New Roman" w:cs="Times New Roman"/>
          <w:b/>
        </w:rPr>
      </w:pPr>
      <w:commentRangeStart w:id="2"/>
      <w:r>
        <w:rPr>
          <w:rFonts w:ascii="Times New Roman" w:hAnsi="Times New Roman" w:cs="Times New Roman"/>
          <w:b/>
        </w:rPr>
        <w:lastRenderedPageBreak/>
        <w:t>Abstract</w:t>
      </w:r>
      <w:commentRangeEnd w:id="2"/>
      <w:r w:rsidR="005A092B">
        <w:rPr>
          <w:rStyle w:val="CommentReference"/>
        </w:rPr>
        <w:commentReference w:id="2"/>
      </w:r>
      <w:r>
        <w:rPr>
          <w:rFonts w:ascii="Times New Roman" w:hAnsi="Times New Roman" w:cs="Times New Roman"/>
          <w:b/>
        </w:rPr>
        <w:t xml:space="preserve"> </w:t>
      </w:r>
    </w:p>
    <w:p w14:paraId="2D1363B9" w14:textId="148ACDBA" w:rsidR="009438AE" w:rsidRDefault="0029450A" w:rsidP="009438AE">
      <w:pPr>
        <w:spacing w:line="480" w:lineRule="auto"/>
        <w:rPr>
          <w:ins w:id="3" w:author="Ana Miller-Ter Kuile" w:date="2020-12-03T13:30:00Z"/>
          <w:rFonts w:ascii="Times New Roman" w:hAnsi="Times New Roman" w:cs="Times New Roman"/>
          <w:bCs/>
        </w:rPr>
      </w:pPr>
      <w:r>
        <w:rPr>
          <w:rFonts w:ascii="Times New Roman" w:hAnsi="Times New Roman" w:cs="Times New Roman"/>
          <w:bCs/>
        </w:rPr>
        <w:t>D</w:t>
      </w:r>
      <w:r w:rsidR="00773B6A">
        <w:rPr>
          <w:rFonts w:ascii="Times New Roman" w:hAnsi="Times New Roman" w:cs="Times New Roman"/>
          <w:bCs/>
        </w:rPr>
        <w:t xml:space="preserve">NA metabarcoding is an emerging tool to </w:t>
      </w:r>
      <w:r>
        <w:rPr>
          <w:rFonts w:ascii="Times New Roman" w:hAnsi="Times New Roman" w:cs="Times New Roman"/>
          <w:bCs/>
        </w:rPr>
        <w:t>quantify</w:t>
      </w:r>
      <w:r w:rsidR="00CB7B0A">
        <w:rPr>
          <w:rFonts w:ascii="Times New Roman" w:hAnsi="Times New Roman" w:cs="Times New Roman"/>
          <w:bCs/>
        </w:rPr>
        <w:t xml:space="preserve"> </w:t>
      </w:r>
      <w:r w:rsidR="003878A8">
        <w:rPr>
          <w:rFonts w:ascii="Times New Roman" w:hAnsi="Times New Roman" w:cs="Times New Roman"/>
          <w:bCs/>
        </w:rPr>
        <w:t>diet</w:t>
      </w:r>
      <w:r w:rsidR="00773B6A">
        <w:rPr>
          <w:rFonts w:ascii="Times New Roman" w:hAnsi="Times New Roman" w:cs="Times New Roman"/>
          <w:bCs/>
        </w:rPr>
        <w:t xml:space="preserve"> in </w:t>
      </w:r>
      <w:r>
        <w:rPr>
          <w:rFonts w:ascii="Times New Roman" w:hAnsi="Times New Roman" w:cs="Times New Roman"/>
          <w:bCs/>
        </w:rPr>
        <w:t>environments and consumer groups</w:t>
      </w:r>
      <w:r w:rsidR="003878A8">
        <w:rPr>
          <w:rFonts w:ascii="Times New Roman" w:hAnsi="Times New Roman" w:cs="Times New Roman"/>
          <w:bCs/>
        </w:rPr>
        <w:t xml:space="preserve"> where traditional approaches are unviable</w:t>
      </w:r>
      <w:r>
        <w:rPr>
          <w:rFonts w:ascii="Times New Roman" w:hAnsi="Times New Roman" w:cs="Times New Roman"/>
          <w:bCs/>
        </w:rPr>
        <w:t>, including small</w:t>
      </w:r>
      <w:r w:rsidR="003878A8">
        <w:rPr>
          <w:rFonts w:ascii="Times New Roman" w:hAnsi="Times New Roman" w:cs="Times New Roman"/>
          <w:bCs/>
        </w:rPr>
        <w:t xml:space="preserve">-bodied invertebrate </w:t>
      </w:r>
      <w:r>
        <w:rPr>
          <w:rFonts w:ascii="Times New Roman" w:hAnsi="Times New Roman" w:cs="Times New Roman"/>
          <w:bCs/>
        </w:rPr>
        <w:t xml:space="preserve">taxa. </w:t>
      </w:r>
      <w:r w:rsidR="00CB7B0A">
        <w:rPr>
          <w:rFonts w:ascii="Times New Roman" w:hAnsi="Times New Roman" w:cs="Times New Roman"/>
          <w:bCs/>
        </w:rPr>
        <w:t xml:space="preserve">However, </w:t>
      </w:r>
      <w:r w:rsidR="003878A8">
        <w:rPr>
          <w:rFonts w:ascii="Times New Roman" w:hAnsi="Times New Roman" w:cs="Times New Roman"/>
          <w:bCs/>
        </w:rPr>
        <w:t>metabarcoding of small taxa</w:t>
      </w:r>
      <w:r>
        <w:rPr>
          <w:rFonts w:ascii="Times New Roman" w:hAnsi="Times New Roman" w:cs="Times New Roman"/>
          <w:bCs/>
        </w:rPr>
        <w:t xml:space="preserve"> often requires DNA extraction from full body </w:t>
      </w:r>
      <w:r w:rsidR="00AE5328">
        <w:rPr>
          <w:rFonts w:ascii="Times New Roman" w:hAnsi="Times New Roman" w:cs="Times New Roman"/>
          <w:bCs/>
        </w:rPr>
        <w:t>parts,</w:t>
      </w:r>
      <w:r>
        <w:rPr>
          <w:rFonts w:ascii="Times New Roman" w:hAnsi="Times New Roman" w:cs="Times New Roman"/>
          <w:bCs/>
        </w:rPr>
        <w:t xml:space="preserve"> and it is unclear if surface contamination </w:t>
      </w:r>
      <w:r w:rsidR="003878A8">
        <w:rPr>
          <w:rFonts w:ascii="Times New Roman" w:hAnsi="Times New Roman" w:cs="Times New Roman"/>
          <w:bCs/>
        </w:rPr>
        <w:t xml:space="preserve">from body parts </w:t>
      </w:r>
      <w:r w:rsidR="00773B6A">
        <w:rPr>
          <w:rFonts w:ascii="Times New Roman" w:hAnsi="Times New Roman" w:cs="Times New Roman"/>
          <w:bCs/>
        </w:rPr>
        <w:t>alter</w:t>
      </w:r>
      <w:r>
        <w:rPr>
          <w:rFonts w:ascii="Times New Roman" w:hAnsi="Times New Roman" w:cs="Times New Roman"/>
          <w:bCs/>
        </w:rPr>
        <w:t>s</w:t>
      </w:r>
      <w:r w:rsidR="00773B6A">
        <w:rPr>
          <w:rFonts w:ascii="Times New Roman" w:hAnsi="Times New Roman" w:cs="Times New Roman"/>
          <w:bCs/>
        </w:rPr>
        <w:t xml:space="preserve"> </w:t>
      </w:r>
      <w:r w:rsidR="00FD7436">
        <w:rPr>
          <w:rFonts w:ascii="Times New Roman" w:hAnsi="Times New Roman" w:cs="Times New Roman"/>
          <w:bCs/>
        </w:rPr>
        <w:t xml:space="preserve">diet </w:t>
      </w:r>
      <w:r w:rsidR="00773B6A">
        <w:rPr>
          <w:rFonts w:ascii="Times New Roman" w:hAnsi="Times New Roman" w:cs="Times New Roman"/>
          <w:bCs/>
        </w:rPr>
        <w:t>me</w:t>
      </w:r>
      <w:r w:rsidR="003878A8">
        <w:rPr>
          <w:rFonts w:ascii="Times New Roman" w:hAnsi="Times New Roman" w:cs="Times New Roman"/>
          <w:bCs/>
        </w:rPr>
        <w:t>trics</w:t>
      </w:r>
      <w:r w:rsidR="00773B6A">
        <w:rPr>
          <w:rFonts w:ascii="Times New Roman" w:hAnsi="Times New Roman" w:cs="Times New Roman"/>
          <w:bCs/>
        </w:rPr>
        <w:t xml:space="preserve">. We </w:t>
      </w:r>
      <w:r>
        <w:rPr>
          <w:rFonts w:ascii="Times New Roman" w:hAnsi="Times New Roman" w:cs="Times New Roman"/>
          <w:bCs/>
        </w:rPr>
        <w:t>examine</w:t>
      </w:r>
      <w:r w:rsidR="00773B6A">
        <w:rPr>
          <w:rFonts w:ascii="Times New Roman" w:hAnsi="Times New Roman" w:cs="Times New Roman"/>
          <w:bCs/>
        </w:rPr>
        <w:t xml:space="preserve"> </w:t>
      </w:r>
      <w:ins w:id="4" w:author="Ana Miller-Ter Kuile" w:date="2020-12-03T13:26:00Z">
        <w:r w:rsidR="009438AE">
          <w:rPr>
            <w:rFonts w:ascii="Times New Roman" w:hAnsi="Times New Roman" w:cs="Times New Roman"/>
            <w:bCs/>
          </w:rPr>
          <w:t>four d</w:t>
        </w:r>
      </w:ins>
      <w:del w:id="5" w:author="Ana Miller-Ter Kuile" w:date="2020-12-03T13:26:00Z">
        <w:r w:rsidR="00773B6A" w:rsidDel="009438AE">
          <w:rPr>
            <w:rFonts w:ascii="Times New Roman" w:hAnsi="Times New Roman" w:cs="Times New Roman"/>
            <w:bCs/>
          </w:rPr>
          <w:delText>d</w:delText>
        </w:r>
      </w:del>
      <w:r w:rsidR="00773B6A">
        <w:rPr>
          <w:rFonts w:ascii="Times New Roman" w:hAnsi="Times New Roman" w:cs="Times New Roman"/>
          <w:bCs/>
        </w:rPr>
        <w:t>ifferent measures of diet (</w:t>
      </w:r>
      <w:ins w:id="6" w:author="Ana Miller-Ter Kuile" w:date="2020-12-03T13:27:00Z">
        <w:r w:rsidR="009438AE">
          <w:rPr>
            <w:rFonts w:ascii="Times New Roman" w:hAnsi="Times New Roman" w:cs="Times New Roman"/>
            <w:bCs/>
          </w:rPr>
          <w:t>presence, rarefied read abundance, richness, and species composition</w:t>
        </w:r>
      </w:ins>
      <w:del w:id="7" w:author="Ana Miller-Ter Kuile" w:date="2020-12-03T13:26:00Z">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9A514C"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abundance, diversity, and composition</w:delText>
        </w:r>
      </w:del>
      <w:r w:rsidR="00773B6A">
        <w:rPr>
          <w:rFonts w:ascii="Times New Roman" w:hAnsi="Times New Roman" w:cs="Times New Roman"/>
          <w:bCs/>
        </w:rPr>
        <w:t xml:space="preserve">) </w:t>
      </w:r>
      <w:ins w:id="8" w:author="Ana Miller-Ter Kuile" w:date="2020-12-03T13:27:00Z">
        <w:r w:rsidR="009438AE">
          <w:rPr>
            <w:rFonts w:ascii="Times New Roman" w:hAnsi="Times New Roman" w:cs="Times New Roman"/>
            <w:bCs/>
          </w:rPr>
          <w:t xml:space="preserve">for an invertebrate consumer (the spider </w:t>
        </w:r>
        <w:proofErr w:type="spellStart"/>
        <w:r w:rsidR="009438AE">
          <w:rPr>
            <w:rFonts w:ascii="Times New Roman" w:hAnsi="Times New Roman" w:cs="Times New Roman"/>
            <w:bCs/>
            <w:i/>
            <w:iCs/>
          </w:rPr>
          <w:t>Heteropoda</w:t>
        </w:r>
        <w:proofErr w:type="spellEnd"/>
        <w:r w:rsidR="009438AE">
          <w:rPr>
            <w:rFonts w:ascii="Times New Roman" w:hAnsi="Times New Roman" w:cs="Times New Roman"/>
            <w:bCs/>
            <w:i/>
            <w:iCs/>
          </w:rPr>
          <w:t xml:space="preserve"> </w:t>
        </w:r>
        <w:proofErr w:type="spellStart"/>
        <w:r w:rsidR="009438AE">
          <w:rPr>
            <w:rFonts w:ascii="Times New Roman" w:hAnsi="Times New Roman" w:cs="Times New Roman"/>
            <w:bCs/>
            <w:i/>
            <w:iCs/>
          </w:rPr>
          <w:t>venatoria</w:t>
        </w:r>
        <w:proofErr w:type="spellEnd"/>
        <w:r w:rsidR="009438AE">
          <w:rPr>
            <w:rFonts w:ascii="Times New Roman" w:hAnsi="Times New Roman" w:cs="Times New Roman"/>
            <w:bCs/>
          </w:rPr>
          <w:t xml:space="preserve">) collected in its natural environment and fed an offered diet item in </w:t>
        </w:r>
      </w:ins>
      <w:ins w:id="9" w:author="Ana Miller-Ter Kuile" w:date="2020-12-03T13:28:00Z">
        <w:r w:rsidR="009438AE">
          <w:rPr>
            <w:rFonts w:ascii="Times New Roman" w:hAnsi="Times New Roman" w:cs="Times New Roman"/>
            <w:bCs/>
          </w:rPr>
          <w:t xml:space="preserve">contained feeding trials </w:t>
        </w:r>
      </w:ins>
      <w:del w:id="10" w:author="Ana Miller-Ter Kuile" w:date="2020-12-03T13:27:00Z">
        <w:r w:rsidR="00773B6A" w:rsidDel="009438AE">
          <w:rPr>
            <w:rFonts w:ascii="Times New Roman" w:hAnsi="Times New Roman" w:cs="Times New Roman"/>
            <w:bCs/>
          </w:rPr>
          <w:delText xml:space="preserve">in </w:delText>
        </w:r>
        <w:r w:rsidR="003878A8" w:rsidDel="009438AE">
          <w:rPr>
            <w:rFonts w:ascii="Times New Roman" w:hAnsi="Times New Roman" w:cs="Times New Roman"/>
            <w:bCs/>
          </w:rPr>
          <w:delText xml:space="preserve">both </w:delText>
        </w:r>
      </w:del>
      <w:del w:id="11" w:author="Ana Miller-Ter Kuile" w:date="2020-12-03T13:28:00Z">
        <w:r w:rsidR="003878A8" w:rsidDel="009438AE">
          <w:rPr>
            <w:rFonts w:ascii="Times New Roman" w:hAnsi="Times New Roman" w:cs="Times New Roman"/>
            <w:bCs/>
          </w:rPr>
          <w:delText>mesocos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where individuals were</w:delText>
        </w:r>
        <w:r w:rsidR="00773B6A" w:rsidDel="009438AE">
          <w:rPr>
            <w:rFonts w:ascii="Times New Roman" w:hAnsi="Times New Roman" w:cs="Times New Roman"/>
            <w:bCs/>
          </w:rPr>
          <w:delText xml:space="preserve"> offered a known diet item</w:delText>
        </w:r>
        <w:r w:rsidR="003878A8" w:rsidDel="009438AE">
          <w:rPr>
            <w:rFonts w:ascii="Times New Roman" w:hAnsi="Times New Roman" w:cs="Times New Roman"/>
            <w:bCs/>
          </w:rPr>
          <w:delText>) and natural systems</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for </w:delText>
        </w:r>
        <w:r w:rsidR="00CE14A8" w:rsidDel="009438AE">
          <w:rPr>
            <w:rFonts w:ascii="Times New Roman" w:hAnsi="Times New Roman" w:cs="Times New Roman"/>
            <w:bCs/>
          </w:rPr>
          <w:delText xml:space="preserve">an </w:delText>
        </w:r>
        <w:r w:rsidR="00773B6A" w:rsidDel="009438AE">
          <w:rPr>
            <w:rFonts w:ascii="Times New Roman" w:hAnsi="Times New Roman" w:cs="Times New Roman"/>
            <w:bCs/>
          </w:rPr>
          <w:delText>invertebrate consumer</w:delText>
        </w:r>
        <w:r w:rsidR="00144834" w:rsidDel="009438AE">
          <w:rPr>
            <w:rFonts w:ascii="Times New Roman" w:hAnsi="Times New Roman" w:cs="Times New Roman"/>
            <w:bCs/>
          </w:rPr>
          <w:delText xml:space="preserve"> (the spider </w:delText>
        </w:r>
        <w:r w:rsidR="00144834" w:rsidDel="009438AE">
          <w:rPr>
            <w:rFonts w:ascii="Times New Roman" w:hAnsi="Times New Roman" w:cs="Times New Roman"/>
            <w:bCs/>
            <w:i/>
            <w:iCs/>
          </w:rPr>
          <w:delText>Heteropoda venatoria</w:delText>
        </w:r>
        <w:r w:rsidR="00144834" w:rsidDel="009438AE">
          <w:rPr>
            <w:rFonts w:ascii="Times New Roman" w:hAnsi="Times New Roman" w:cs="Times New Roman"/>
            <w:bCs/>
          </w:rPr>
          <w:delText xml:space="preserve">) </w:delText>
        </w:r>
      </w:del>
      <w:r w:rsidR="00144834">
        <w:rPr>
          <w:rFonts w:ascii="Times New Roman" w:hAnsi="Times New Roman" w:cs="Times New Roman"/>
          <w:bCs/>
        </w:rPr>
        <w:t>using DNA metabarcoding of full body parts (opisthosomas)</w:t>
      </w:r>
      <w:r w:rsidR="00AF59F1">
        <w:rPr>
          <w:rFonts w:ascii="Times New Roman" w:hAnsi="Times New Roman" w:cs="Times New Roman"/>
          <w:bCs/>
        </w:rPr>
        <w:t>.</w:t>
      </w:r>
      <w:r w:rsidR="00773B6A">
        <w:rPr>
          <w:rFonts w:ascii="Times New Roman" w:hAnsi="Times New Roman" w:cs="Times New Roman"/>
          <w:bCs/>
        </w:rPr>
        <w:t xml:space="preserve"> </w:t>
      </w:r>
      <w:r w:rsidR="00AF59F1">
        <w:rPr>
          <w:rFonts w:ascii="Times New Roman" w:hAnsi="Times New Roman" w:cs="Times New Roman"/>
          <w:bCs/>
        </w:rPr>
        <w:t>W</w:t>
      </w:r>
      <w:r w:rsidR="00773B6A">
        <w:rPr>
          <w:rFonts w:ascii="Times New Roman" w:hAnsi="Times New Roman" w:cs="Times New Roman"/>
          <w:bCs/>
        </w:rPr>
        <w:t xml:space="preserve">e </w:t>
      </w:r>
      <w:r w:rsidR="003878A8">
        <w:rPr>
          <w:rFonts w:ascii="Times New Roman" w:hAnsi="Times New Roman" w:cs="Times New Roman"/>
          <w:bCs/>
        </w:rPr>
        <w:t>compared diet from individuals surface sterilized in 10% commercial bleach solution followed by deionized water with a set of unsterilized individuals.</w:t>
      </w:r>
      <w:r w:rsidR="00AE5328">
        <w:rPr>
          <w:rFonts w:ascii="Times New Roman" w:hAnsi="Times New Roman" w:cs="Times New Roman"/>
          <w:bCs/>
        </w:rPr>
        <w:t xml:space="preserve"> </w:t>
      </w:r>
      <w:r w:rsidR="00773B6A">
        <w:rPr>
          <w:rFonts w:ascii="Times New Roman" w:hAnsi="Times New Roman" w:cs="Times New Roman"/>
          <w:bCs/>
        </w:rPr>
        <w:t>We f</w:t>
      </w:r>
      <w:r w:rsidR="00804872">
        <w:rPr>
          <w:rFonts w:ascii="Times New Roman" w:hAnsi="Times New Roman" w:cs="Times New Roman"/>
          <w:bCs/>
        </w:rPr>
        <w:t>ou</w:t>
      </w:r>
      <w:r w:rsidR="00773B6A">
        <w:rPr>
          <w:rFonts w:ascii="Times New Roman" w:hAnsi="Times New Roman" w:cs="Times New Roman"/>
          <w:bCs/>
        </w:rPr>
        <w:t xml:space="preserve">nd that surface </w:t>
      </w:r>
      <w:r w:rsidR="004F2E80">
        <w:rPr>
          <w:rFonts w:ascii="Times New Roman" w:hAnsi="Times New Roman" w:cs="Times New Roman"/>
          <w:bCs/>
        </w:rPr>
        <w:t>sterilization did</w:t>
      </w:r>
      <w:r w:rsidR="00773B6A">
        <w:rPr>
          <w:rFonts w:ascii="Times New Roman" w:hAnsi="Times New Roman" w:cs="Times New Roman"/>
          <w:bCs/>
        </w:rPr>
        <w:t xml:space="preserve"> not </w:t>
      </w:r>
      <w:r>
        <w:rPr>
          <w:rFonts w:ascii="Times New Roman" w:hAnsi="Times New Roman" w:cs="Times New Roman"/>
          <w:bCs/>
        </w:rPr>
        <w:t xml:space="preserve">significantly </w:t>
      </w:r>
      <w:r w:rsidR="00773B6A">
        <w:rPr>
          <w:rFonts w:ascii="Times New Roman" w:hAnsi="Times New Roman" w:cs="Times New Roman"/>
          <w:bCs/>
        </w:rPr>
        <w:t xml:space="preserve">alter any measure of diet </w:t>
      </w:r>
      <w:del w:id="12" w:author="Ana Miller-Ter Kuile" w:date="2020-12-03T13:28:00Z">
        <w:r w:rsidR="00773B6A" w:rsidDel="009438AE">
          <w:rPr>
            <w:rFonts w:ascii="Times New Roman" w:hAnsi="Times New Roman" w:cs="Times New Roman"/>
            <w:bCs/>
          </w:rPr>
          <w:delText>(</w:delText>
        </w:r>
        <w:r w:rsidR="003878A8" w:rsidDel="009438AE">
          <w:rPr>
            <w:rFonts w:ascii="Times New Roman" w:hAnsi="Times New Roman" w:cs="Times New Roman"/>
            <w:bCs/>
          </w:rPr>
          <w:delText xml:space="preserve">population </w:delText>
        </w:r>
        <w:r w:rsidR="00773B6A" w:rsidDel="009438AE">
          <w:rPr>
            <w:rFonts w:ascii="Times New Roman" w:hAnsi="Times New Roman" w:cs="Times New Roman"/>
            <w:bCs/>
          </w:rPr>
          <w:delText>consumption</w:delText>
        </w:r>
        <w:r w:rsidR="003878A8" w:rsidDel="009438AE">
          <w:rPr>
            <w:rFonts w:ascii="Times New Roman" w:hAnsi="Times New Roman" w:cs="Times New Roman"/>
            <w:bCs/>
          </w:rPr>
          <w:delText xml:space="preserve"> frequency</w:delText>
        </w:r>
        <w:r w:rsidR="00773B6A"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sequence </w:delText>
        </w:r>
        <w:r w:rsidR="00773B6A" w:rsidDel="009438AE">
          <w:rPr>
            <w:rFonts w:ascii="Times New Roman" w:hAnsi="Times New Roman" w:cs="Times New Roman"/>
            <w:bCs/>
          </w:rPr>
          <w:delText xml:space="preserve">abundance, diversity, or composition) </w:delText>
        </w:r>
      </w:del>
      <w:r w:rsidR="00773B6A">
        <w:rPr>
          <w:rFonts w:ascii="Times New Roman" w:hAnsi="Times New Roman" w:cs="Times New Roman"/>
          <w:bCs/>
        </w:rPr>
        <w:t xml:space="preserve">for </w:t>
      </w:r>
      <w:ins w:id="13" w:author="Ana Miller-Ter Kuile" w:date="2020-12-03T13:28:00Z">
        <w:r w:rsidR="009438AE">
          <w:rPr>
            <w:rFonts w:ascii="Times New Roman" w:hAnsi="Times New Roman" w:cs="Times New Roman"/>
            <w:bCs/>
          </w:rPr>
          <w:t>either</w:t>
        </w:r>
      </w:ins>
      <w:ins w:id="14" w:author="Ana Miller-Ter Kuile" w:date="2020-12-03T13:29:00Z">
        <w:r w:rsidR="009438AE">
          <w:rPr>
            <w:rFonts w:ascii="Times New Roman" w:hAnsi="Times New Roman" w:cs="Times New Roman"/>
            <w:bCs/>
          </w:rPr>
          <w:t xml:space="preserve"> consumers from a natural environment or in feeding trials. </w:t>
        </w:r>
      </w:ins>
      <w:ins w:id="15" w:author="Ana Miller-Ter Kuile" w:date="2020-12-03T13:33:00Z">
        <w:r w:rsidR="009438AE">
          <w:rPr>
            <w:rFonts w:ascii="Times New Roman" w:hAnsi="Times New Roman" w:cs="Times New Roman"/>
            <w:bCs/>
          </w:rPr>
          <w:t>Our</w:t>
        </w:r>
      </w:ins>
      <w:ins w:id="16" w:author="Ana Miller-Ter Kuile" w:date="2020-12-03T13:30:00Z">
        <w:r w:rsidR="009438AE">
          <w:rPr>
            <w:rFonts w:ascii="Times New Roman" w:hAnsi="Times New Roman" w:cs="Times New Roman"/>
            <w:bCs/>
          </w:rPr>
          <w:t xml:space="preserve"> results </w:t>
        </w:r>
      </w:ins>
      <w:ins w:id="17" w:author="Ana Miller-Ter Kuile" w:date="2020-12-03T13:31:00Z">
        <w:r w:rsidR="009438AE">
          <w:rPr>
            <w:rFonts w:ascii="Times New Roman" w:hAnsi="Times New Roman" w:cs="Times New Roman"/>
            <w:bCs/>
          </w:rPr>
          <w:t xml:space="preserve">suggest </w:t>
        </w:r>
      </w:ins>
      <w:ins w:id="18" w:author="Ana Miller-Ter Kuile" w:date="2020-12-03T13:30:00Z">
        <w:r w:rsidR="009438AE">
          <w:rPr>
            <w:rFonts w:ascii="Times New Roman" w:hAnsi="Times New Roman" w:cs="Times New Roman"/>
            <w:bCs/>
          </w:rPr>
          <w:t>that surface contamination does not seem to be a significant concern in</w:t>
        </w:r>
      </w:ins>
      <w:ins w:id="19" w:author="Ana Miller-Ter Kuile" w:date="2020-12-03T13:32:00Z">
        <w:r w:rsidR="009438AE">
          <w:rPr>
            <w:rFonts w:ascii="Times New Roman" w:hAnsi="Times New Roman" w:cs="Times New Roman"/>
            <w:bCs/>
          </w:rPr>
          <w:t xml:space="preserve"> this</w:t>
        </w:r>
      </w:ins>
      <w:ins w:id="20" w:author="Ana Miller-Ter Kuile" w:date="2020-12-03T13:30:00Z">
        <w:r w:rsidR="009438AE">
          <w:rPr>
            <w:rFonts w:ascii="Times New Roman" w:hAnsi="Times New Roman" w:cs="Times New Roman"/>
            <w:bCs/>
          </w:rPr>
          <w:t xml:space="preserve"> DNA diet metabarcoding stud</w:t>
        </w:r>
      </w:ins>
      <w:ins w:id="21" w:author="Ana Miller-Ter Kuile" w:date="2020-12-03T13:32:00Z">
        <w:r w:rsidR="009438AE">
          <w:rPr>
            <w:rFonts w:ascii="Times New Roman" w:hAnsi="Times New Roman" w:cs="Times New Roman"/>
            <w:bCs/>
          </w:rPr>
          <w:t>y</w:t>
        </w:r>
      </w:ins>
      <w:ins w:id="22" w:author="Ana Miller-Ter Kuile" w:date="2020-12-03T13:31:00Z">
        <w:r w:rsidR="009438AE">
          <w:rPr>
            <w:rFonts w:ascii="Times New Roman" w:hAnsi="Times New Roman" w:cs="Times New Roman"/>
            <w:bCs/>
          </w:rPr>
          <w:t xml:space="preserve"> </w:t>
        </w:r>
      </w:ins>
      <w:ins w:id="23" w:author="Ana Miller-Ter Kuile" w:date="2020-12-03T13:34:00Z">
        <w:r w:rsidR="009438AE">
          <w:rPr>
            <w:rFonts w:ascii="Times New Roman" w:hAnsi="Times New Roman" w:cs="Times New Roman"/>
            <w:bCs/>
          </w:rPr>
          <w:t xml:space="preserve">for consumers </w:t>
        </w:r>
      </w:ins>
      <w:ins w:id="24" w:author="Ana Miller-Ter Kuile" w:date="2020-12-03T13:31:00Z">
        <w:r w:rsidR="009438AE">
          <w:rPr>
            <w:rFonts w:ascii="Times New Roman" w:hAnsi="Times New Roman" w:cs="Times New Roman"/>
            <w:bCs/>
          </w:rPr>
          <w:t>in either natural conditions or feeding trial environments</w:t>
        </w:r>
      </w:ins>
      <w:ins w:id="25" w:author="Ana Miller-Ter Kuile" w:date="2020-12-03T13:32:00Z">
        <w:r w:rsidR="009438AE">
          <w:rPr>
            <w:rFonts w:ascii="Times New Roman" w:hAnsi="Times New Roman" w:cs="Times New Roman"/>
            <w:bCs/>
          </w:rPr>
          <w:t xml:space="preserve">, </w:t>
        </w:r>
      </w:ins>
      <w:ins w:id="26" w:author="Ana Miller-Ter Kuile" w:date="2020-12-03T13:58:00Z">
        <w:r w:rsidR="008E10AA">
          <w:rPr>
            <w:rFonts w:ascii="Times New Roman" w:hAnsi="Times New Roman" w:cs="Times New Roman"/>
            <w:bCs/>
          </w:rPr>
          <w:t xml:space="preserve">however, given the diversity of environments and </w:t>
        </w:r>
        <w:r w:rsidR="0086056D">
          <w:rPr>
            <w:rFonts w:ascii="Times New Roman" w:hAnsi="Times New Roman" w:cs="Times New Roman"/>
            <w:bCs/>
          </w:rPr>
          <w:t xml:space="preserve">molecular approaches </w:t>
        </w:r>
      </w:ins>
      <w:ins w:id="27" w:author="Ana Miller-Ter Kuile" w:date="2020-12-03T13:59:00Z">
        <w:r w:rsidR="0086056D">
          <w:rPr>
            <w:rFonts w:ascii="Times New Roman" w:hAnsi="Times New Roman" w:cs="Times New Roman"/>
            <w:bCs/>
          </w:rPr>
          <w:t>across studies, we suggest future studies considering the effects of surface contamination in invertebrate diet DNA metabarcoding studies.</w:t>
        </w:r>
      </w:ins>
    </w:p>
    <w:p w14:paraId="5834A750" w14:textId="78F802B9" w:rsidR="002D2352" w:rsidRPr="00F24E58" w:rsidDel="009438AE" w:rsidRDefault="00773B6A">
      <w:pPr>
        <w:spacing w:line="480" w:lineRule="auto"/>
        <w:rPr>
          <w:del w:id="28" w:author="Ana Miller-Ter Kuile" w:date="2020-12-03T13:32:00Z"/>
          <w:rFonts w:ascii="Times New Roman" w:eastAsiaTheme="minorEastAsia" w:hAnsi="Times New Roman" w:cs="Times New Roman"/>
          <w:bCs/>
        </w:rPr>
      </w:pPr>
      <w:del w:id="29" w:author="Ana Miller-Ter Kuile" w:date="2020-12-03T13:29:00Z">
        <w:r w:rsidDel="009438AE">
          <w:rPr>
            <w:rFonts w:ascii="Times New Roman" w:hAnsi="Times New Roman" w:cs="Times New Roman"/>
            <w:bCs/>
          </w:rPr>
          <w:delText xml:space="preserve">consumers </w:delText>
        </w:r>
      </w:del>
      <w:del w:id="30" w:author="Ana Miller-Ter Kuile" w:date="2020-12-03T13:28:00Z">
        <w:r w:rsidDel="009438AE">
          <w:rPr>
            <w:rFonts w:ascii="Times New Roman" w:hAnsi="Times New Roman" w:cs="Times New Roman"/>
            <w:bCs/>
          </w:rPr>
          <w:delText xml:space="preserve">collected </w:delText>
        </w:r>
        <w:r w:rsidR="0029450A" w:rsidDel="009438AE">
          <w:rPr>
            <w:rFonts w:ascii="Times New Roman" w:hAnsi="Times New Roman" w:cs="Times New Roman"/>
            <w:bCs/>
          </w:rPr>
          <w:delText xml:space="preserve">in </w:delText>
        </w:r>
        <w:r w:rsidR="00CE14A8" w:rsidDel="009438AE">
          <w:rPr>
            <w:rFonts w:ascii="Times New Roman" w:hAnsi="Times New Roman" w:cs="Times New Roman"/>
            <w:bCs/>
          </w:rPr>
          <w:delText>a natural</w:delText>
        </w:r>
        <w:r w:rsidR="0029450A" w:rsidDel="009438AE">
          <w:rPr>
            <w:rFonts w:ascii="Times New Roman" w:hAnsi="Times New Roman" w:cs="Times New Roman"/>
            <w:bCs/>
          </w:rPr>
          <w:delText xml:space="preserve"> environment</w:delText>
        </w:r>
      </w:del>
      <w:del w:id="31" w:author="Ana Miller-Ter Kuile" w:date="2020-12-03T13:29:00Z">
        <w:r w:rsidDel="009438AE">
          <w:rPr>
            <w:rFonts w:ascii="Times New Roman" w:hAnsi="Times New Roman" w:cs="Times New Roman"/>
            <w:bCs/>
          </w:rPr>
          <w:delText xml:space="preserve">. </w:delText>
        </w:r>
        <w:r w:rsidR="0029450A" w:rsidDel="009438AE">
          <w:rPr>
            <w:rFonts w:ascii="Times New Roman" w:hAnsi="Times New Roman" w:cs="Times New Roman"/>
            <w:bCs/>
          </w:rPr>
          <w:delText>However, i</w:delText>
        </w:r>
        <w:r w:rsidDel="009438AE">
          <w:rPr>
            <w:rFonts w:ascii="Times New Roman" w:hAnsi="Times New Roman" w:cs="Times New Roman"/>
            <w:bCs/>
          </w:rPr>
          <w:delText xml:space="preserve">n a mesocosm environment, </w:delText>
        </w:r>
        <w:r w:rsidR="0029450A" w:rsidDel="009438AE">
          <w:rPr>
            <w:rFonts w:ascii="Times New Roman" w:hAnsi="Times New Roman" w:cs="Times New Roman"/>
            <w:bCs/>
          </w:rPr>
          <w:delText xml:space="preserve">we found </w:delText>
        </w:r>
        <w:r w:rsidR="004F2E80" w:rsidDel="009438AE">
          <w:rPr>
            <w:rFonts w:ascii="Times New Roman" w:hAnsi="Times New Roman" w:cs="Times New Roman"/>
            <w:bCs/>
          </w:rPr>
          <w:delText xml:space="preserve">a </w:delText>
        </w:r>
        <w:r w:rsidR="0029450A" w:rsidDel="009438AE">
          <w:rPr>
            <w:rFonts w:ascii="Times New Roman" w:hAnsi="Times New Roman" w:cs="Times New Roman"/>
            <w:bCs/>
          </w:rPr>
          <w:delText xml:space="preserve">marginally significant </w:delText>
        </w:r>
        <w:r w:rsidR="004F2E80" w:rsidDel="009438AE">
          <w:rPr>
            <w:rFonts w:ascii="Times New Roman" w:hAnsi="Times New Roman" w:cs="Times New Roman"/>
            <w:bCs/>
          </w:rPr>
          <w:delText>reduction (</w:delText>
        </w:r>
        <w:r w:rsidR="004F2E80" w:rsidDel="009438AE">
          <w:rPr>
            <w:rFonts w:ascii="Times New Roman" w:eastAsiaTheme="minorEastAsia" w:hAnsi="Times New Roman" w:cs="Times New Roman"/>
            <w:bCs/>
          </w:rPr>
          <w:delText>p-value = 0.07</w:delText>
        </w:r>
        <w:r w:rsidR="004F2E80" w:rsidDel="009438AE">
          <w:rPr>
            <w:rFonts w:ascii="Times New Roman" w:hAnsi="Times New Roman" w:cs="Times New Roman"/>
            <w:bCs/>
          </w:rPr>
          <w:delText xml:space="preserve">) in </w:delText>
        </w:r>
        <w:r w:rsidR="003878A8" w:rsidDel="009438AE">
          <w:rPr>
            <w:rFonts w:ascii="Times New Roman" w:hAnsi="Times New Roman" w:cs="Times New Roman"/>
            <w:bCs/>
          </w:rPr>
          <w:delText>popul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w:delText>
        </w:r>
        <w:r w:rsidR="004F2E80" w:rsidDel="009438AE">
          <w:rPr>
            <w:rFonts w:ascii="Times New Roman" w:hAnsi="Times New Roman" w:cs="Times New Roman"/>
            <w:bCs/>
          </w:rPr>
          <w:delText xml:space="preserve"> in surface sterilized consumers, suggesting</w:delText>
        </w:r>
        <w:r w:rsidR="003878A8" w:rsidDel="009438AE">
          <w:rPr>
            <w:rFonts w:ascii="Times New Roman" w:hAnsi="Times New Roman" w:cs="Times New Roman"/>
            <w:bCs/>
          </w:rPr>
          <w:delText xml:space="preserve"> that without surface sterilization,</w:delText>
        </w:r>
        <w:r w:rsidR="004F2E80" w:rsidDel="009438AE">
          <w:rPr>
            <w:rFonts w:ascii="Times New Roman" w:hAnsi="Times New Roman" w:cs="Times New Roman"/>
            <w:bCs/>
          </w:rPr>
          <w:delText xml:space="preserve"> consumption</w:delText>
        </w:r>
        <w:r w:rsidR="003878A8" w:rsidDel="009438AE">
          <w:rPr>
            <w:rFonts w:ascii="Times New Roman" w:hAnsi="Times New Roman" w:cs="Times New Roman"/>
            <w:bCs/>
          </w:rPr>
          <w:delText xml:space="preserve"> frequency may be</w:delText>
        </w:r>
        <w:r w:rsidR="004F2E80" w:rsidDel="009438AE">
          <w:rPr>
            <w:rFonts w:ascii="Times New Roman" w:hAnsi="Times New Roman" w:cs="Times New Roman"/>
            <w:bCs/>
          </w:rPr>
          <w:delText xml:space="preserve"> inflated due to contaminant DNA </w:delText>
        </w:r>
        <w:r w:rsidR="002D2352" w:rsidDel="009438AE">
          <w:rPr>
            <w:rFonts w:ascii="Times New Roman" w:hAnsi="Times New Roman" w:cs="Times New Roman"/>
            <w:bCs/>
          </w:rPr>
          <w:delText xml:space="preserve">from </w:delText>
        </w:r>
        <w:r w:rsidR="0029450A" w:rsidDel="009438AE">
          <w:rPr>
            <w:rFonts w:ascii="Times New Roman" w:hAnsi="Times New Roman" w:cs="Times New Roman"/>
            <w:bCs/>
          </w:rPr>
          <w:delText xml:space="preserve">shared space with </w:delText>
        </w:r>
        <w:r w:rsidR="004F2E80" w:rsidDel="009438AE">
          <w:rPr>
            <w:rFonts w:ascii="Times New Roman" w:hAnsi="Times New Roman" w:cs="Times New Roman"/>
            <w:bCs/>
          </w:rPr>
          <w:delText xml:space="preserve">an </w:delText>
        </w:r>
        <w:r w:rsidR="002D2352" w:rsidDel="009438AE">
          <w:rPr>
            <w:rFonts w:ascii="Times New Roman" w:hAnsi="Times New Roman" w:cs="Times New Roman"/>
            <w:bCs/>
          </w:rPr>
          <w:delText xml:space="preserve">offered diet item </w:delText>
        </w:r>
        <w:r w:rsidR="00826B80" w:rsidDel="009438AE">
          <w:rPr>
            <w:rFonts w:ascii="Times New Roman" w:hAnsi="Times New Roman" w:cs="Times New Roman"/>
            <w:bCs/>
          </w:rPr>
          <w:delText>(</w:delText>
        </w:r>
        <w:r w:rsidR="00144834" w:rsidDel="009438AE">
          <w:rPr>
            <w:rFonts w:ascii="Times New Roman" w:hAnsi="Times New Roman" w:cs="Times New Roman"/>
            <w:bCs/>
          </w:rPr>
          <w:delText>a reduction from</w:delText>
        </w:r>
        <w:r w:rsidR="00826B80" w:rsidDel="009438AE">
          <w:rPr>
            <w:rFonts w:ascii="Times New Roman" w:hAnsi="Times New Roman" w:cs="Times New Roman"/>
            <w:bCs/>
          </w:rPr>
          <w:delText xml:space="preserve"> </w:delText>
        </w:r>
        <w:r w:rsidR="003878A8" w:rsidDel="009438AE">
          <w:rPr>
            <w:rFonts w:ascii="Times New Roman" w:hAnsi="Times New Roman" w:cs="Times New Roman"/>
            <w:bCs/>
          </w:rPr>
          <w:delText xml:space="preserve">diet detected in </w:delText>
        </w:r>
        <w:r w:rsidR="00826B80" w:rsidDel="009438AE">
          <w:rPr>
            <w:rFonts w:ascii="Times New Roman" w:hAnsi="Times New Roman" w:cs="Times New Roman"/>
            <w:bCs/>
          </w:rPr>
          <w:delText xml:space="preserve">91% </w:delText>
        </w:r>
        <w:r w:rsidR="003878A8" w:rsidDel="009438AE">
          <w:rPr>
            <w:rFonts w:ascii="Times New Roman" w:hAnsi="Times New Roman" w:cs="Times New Roman"/>
            <w:bCs/>
          </w:rPr>
          <w:delText xml:space="preserve">of the unsterilized </w:delText>
        </w:r>
        <w:r w:rsidR="00826B80" w:rsidDel="009438AE">
          <w:rPr>
            <w:rFonts w:ascii="Times New Roman" w:hAnsi="Times New Roman" w:cs="Times New Roman"/>
            <w:bCs/>
          </w:rPr>
          <w:delText>to 50%</w:delText>
        </w:r>
        <w:r w:rsidR="00144834" w:rsidDel="009438AE">
          <w:rPr>
            <w:rFonts w:ascii="Times New Roman" w:hAnsi="Times New Roman" w:cs="Times New Roman"/>
            <w:bCs/>
          </w:rPr>
          <w:delText xml:space="preserve"> </w:delText>
        </w:r>
        <w:r w:rsidR="003878A8" w:rsidDel="009438AE">
          <w:rPr>
            <w:rFonts w:ascii="Times New Roman" w:hAnsi="Times New Roman" w:cs="Times New Roman"/>
            <w:bCs/>
          </w:rPr>
          <w:delText>of the surface sterilized consumers</w:delText>
        </w:r>
        <w:r w:rsidR="00826B80" w:rsidDel="009438AE">
          <w:rPr>
            <w:rFonts w:ascii="Times New Roman" w:hAnsi="Times New Roman" w:cs="Times New Roman"/>
            <w:bCs/>
          </w:rPr>
          <w:delText>)</w:delText>
        </w:r>
        <w:r w:rsidR="004F2E80" w:rsidDel="009438AE">
          <w:rPr>
            <w:rFonts w:ascii="Times New Roman" w:hAnsi="Times New Roman" w:cs="Times New Roman"/>
            <w:bCs/>
          </w:rPr>
          <w:delText xml:space="preserve">. </w:delText>
        </w:r>
      </w:del>
      <w:del w:id="32" w:author="Ana Miller-Ter Kuile" w:date="2020-12-03T13:32:00Z">
        <w:r w:rsidR="003878A8" w:rsidDel="009438AE">
          <w:rPr>
            <w:rFonts w:ascii="Times New Roman" w:hAnsi="Times New Roman" w:cs="Times New Roman"/>
            <w:bCs/>
          </w:rPr>
          <w:delText>While s</w:delText>
        </w:r>
        <w:r w:rsidR="00694EF3" w:rsidDel="009438AE">
          <w:rPr>
            <w:rFonts w:ascii="Times New Roman" w:eastAsiaTheme="minorEastAsia" w:hAnsi="Times New Roman" w:cs="Times New Roman"/>
            <w:bCs/>
          </w:rPr>
          <w:delText>urface sterilization does not seem to be a critical need for DNA metabarcoding of full body parts of invertebrate consumers</w:delText>
        </w:r>
        <w:r w:rsidR="003878A8" w:rsidDel="009438AE">
          <w:rPr>
            <w:rFonts w:ascii="Times New Roman" w:eastAsiaTheme="minorEastAsia" w:hAnsi="Times New Roman" w:cs="Times New Roman"/>
            <w:bCs/>
          </w:rPr>
          <w:delText xml:space="preserve"> in </w:delText>
        </w:r>
        <w:r w:rsidR="00F24E58" w:rsidDel="009438AE">
          <w:rPr>
            <w:rFonts w:ascii="Times New Roman" w:eastAsiaTheme="minorEastAsia" w:hAnsi="Times New Roman" w:cs="Times New Roman"/>
            <w:bCs/>
          </w:rPr>
          <w:delText xml:space="preserve">most </w:delText>
        </w:r>
        <w:r w:rsidR="003878A8" w:rsidDel="009438AE">
          <w:rPr>
            <w:rFonts w:ascii="Times New Roman" w:eastAsiaTheme="minorEastAsia" w:hAnsi="Times New Roman" w:cs="Times New Roman"/>
            <w:bCs/>
          </w:rPr>
          <w:delText xml:space="preserve">terrestrial systems, it is advisable in contexts where environmental conditions increase the likelihood of surface contamination. </w:delText>
        </w:r>
      </w:del>
    </w:p>
    <w:p w14:paraId="60CB332D" w14:textId="77777777" w:rsidR="00CB7B0A" w:rsidRDefault="00CB7B0A" w:rsidP="001A318B">
      <w:pPr>
        <w:spacing w:line="480" w:lineRule="auto"/>
        <w:rPr>
          <w:rFonts w:ascii="Times New Roman" w:hAnsi="Times New Roman" w:cs="Times New Roman"/>
          <w:b/>
        </w:rPr>
      </w:pPr>
    </w:p>
    <w:p w14:paraId="4AC51BD4" w14:textId="77777777" w:rsidR="00231363" w:rsidRDefault="00CB7B0A" w:rsidP="001A318B">
      <w:pPr>
        <w:spacing w:line="480" w:lineRule="auto"/>
        <w:rPr>
          <w:rFonts w:ascii="Times New Roman" w:hAnsi="Times New Roman" w:cs="Times New Roman"/>
          <w:b/>
        </w:rPr>
      </w:pPr>
      <w:r>
        <w:rPr>
          <w:rFonts w:ascii="Times New Roman" w:hAnsi="Times New Roman" w:cs="Times New Roman"/>
          <w:b/>
        </w:rPr>
        <w:t xml:space="preserve">Keywords </w:t>
      </w:r>
    </w:p>
    <w:p w14:paraId="5E2625C1" w14:textId="73042765" w:rsidR="00CB7B0A" w:rsidRPr="00CB7B0A" w:rsidRDefault="00CB7B0A" w:rsidP="001A318B">
      <w:pPr>
        <w:spacing w:line="480" w:lineRule="auto"/>
        <w:rPr>
          <w:rFonts w:ascii="Times New Roman" w:hAnsi="Times New Roman" w:cs="Times New Roman"/>
          <w:bCs/>
        </w:rPr>
      </w:pPr>
      <w:r>
        <w:rPr>
          <w:rFonts w:ascii="Times New Roman" w:hAnsi="Times New Roman" w:cs="Times New Roman"/>
          <w:bCs/>
        </w:rPr>
        <w:t xml:space="preserve">consumptive interactions, </w:t>
      </w:r>
      <w:r w:rsidR="0020603C">
        <w:rPr>
          <w:rFonts w:ascii="Times New Roman" w:hAnsi="Times New Roman" w:cs="Times New Roman"/>
          <w:bCs/>
        </w:rPr>
        <w:t>invertebrates</w:t>
      </w:r>
      <w:r>
        <w:rPr>
          <w:rFonts w:ascii="Times New Roman" w:hAnsi="Times New Roman" w:cs="Times New Roman"/>
          <w:bCs/>
        </w:rPr>
        <w:t xml:space="preserve">, </w:t>
      </w:r>
      <w:r w:rsidR="0029450A">
        <w:rPr>
          <w:rFonts w:ascii="Times New Roman" w:hAnsi="Times New Roman" w:cs="Times New Roman"/>
          <w:bCs/>
        </w:rPr>
        <w:t>contamination</w:t>
      </w:r>
      <w:r>
        <w:rPr>
          <w:rFonts w:ascii="Times New Roman" w:hAnsi="Times New Roman" w:cs="Times New Roman"/>
          <w:bCs/>
        </w:rPr>
        <w:t>, food web, predator prey interactions</w:t>
      </w:r>
      <w:r w:rsidR="0020603C">
        <w:rPr>
          <w:rFonts w:ascii="Times New Roman" w:hAnsi="Times New Roman" w:cs="Times New Roman"/>
          <w:bCs/>
        </w:rPr>
        <w:t>, diet analysis</w:t>
      </w:r>
    </w:p>
    <w:p w14:paraId="5CC8D204" w14:textId="77777777" w:rsidR="0069730B" w:rsidRDefault="0069730B" w:rsidP="001A318B">
      <w:pPr>
        <w:spacing w:line="480" w:lineRule="auto"/>
        <w:rPr>
          <w:rFonts w:ascii="Times New Roman" w:hAnsi="Times New Roman" w:cs="Times New Roman"/>
          <w:b/>
        </w:rPr>
      </w:pPr>
    </w:p>
    <w:p w14:paraId="10F0CEAE" w14:textId="077CE0CD" w:rsidR="009C1841" w:rsidRDefault="009C1841" w:rsidP="001A318B">
      <w:pPr>
        <w:spacing w:line="480" w:lineRule="auto"/>
        <w:rPr>
          <w:rFonts w:ascii="Times New Roman" w:hAnsi="Times New Roman" w:cs="Times New Roman"/>
          <w:b/>
        </w:rPr>
      </w:pPr>
      <w:r>
        <w:rPr>
          <w:rFonts w:ascii="Times New Roman" w:hAnsi="Times New Roman" w:cs="Times New Roman"/>
          <w:b/>
        </w:rPr>
        <w:t>Introduction</w:t>
      </w:r>
    </w:p>
    <w:p w14:paraId="3D05911C" w14:textId="353A668D" w:rsidR="00AA5F24" w:rsidRDefault="0051400F" w:rsidP="001A318B">
      <w:pPr>
        <w:spacing w:line="480" w:lineRule="auto"/>
        <w:rPr>
          <w:rFonts w:ascii="Times New Roman" w:hAnsi="Times New Roman" w:cs="Times New Roman"/>
          <w:bCs/>
        </w:rPr>
      </w:pPr>
      <w:r w:rsidRPr="00353C2D">
        <w:rPr>
          <w:rFonts w:ascii="Times New Roman" w:hAnsi="Times New Roman" w:cs="Times New Roman"/>
          <w:bCs/>
        </w:rPr>
        <w:lastRenderedPageBreak/>
        <w:t>Biological communities and ecosystem function are shaped by interactions between organisms</w:t>
      </w:r>
      <w:r w:rsidR="00282896">
        <w:rPr>
          <w:rFonts w:ascii="Times New Roman" w:hAnsi="Times New Roman" w:cs="Times New Roman"/>
          <w:bCs/>
        </w:rPr>
        <w:t xml:space="preserve"> </w:t>
      </w:r>
      <w:r w:rsidR="00282896">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26/science.293.5530.643","ISSN":"00368075","abstract":"Studies that combine experimental manipulations with long-term data collection reveat elaborate interactions among species that affect the structure and dynamics of ecosystems. Research programs in U.S. desert shrubland and pinyon-juniper woodland have shown that (i) complex dynamics of species populations reflect interactions with other organisms and fluctuating climate; (ii)genotype x environment interactions affect responses of species to environmental change; (iii) herbivore-resistance traits of dominant plant species and impacts of \"keystone\" animal species cascade through the system to affect many organisms and ecosystem processes; and (iv) some environmental perturbations can cause wholesale reorganization of ecosystems because they exceed the ecological tolerances of dominant or keystone species, whereas other changes may be buffered because of the compensatory dynamics of complementary species.","author":[{"dropping-particle":"","family":"Brown","given":"J. H.","non-dropping-particle":"","parse-names":false,"suffix":""},{"dropping-particle":"","family":"Whitham","given":"T. G.","non-dropping-particle":"","parse-names":false,"suffix":""},{"dropping-particle":"","family":"Morgan Ernest","given":"S. K.","non-dropping-particle":"","parse-names":false,"suffix":""},{"dropping-particle":"","family":"Gehring","given":"C. A.","non-dropping-particle":"","parse-names":false,"suffix":""}],"container-title":"Science","id":"ITEM-1","issue":"5530","issued":{"date-parts":[["2001"]]},"page":"643-650","title":"Complex species interactions and the dynamics of ecological systems: Long-term experiments","type":"article-journal","volume":"293"},"uris":["http://www.mendeley.com/documents/?uuid=e1d95945-f003-4d64-8257-5a64af82481a"]},{"id":"ITEM-2","itemData":{"DOI":"10.1890/04-0922","ISBN":"9789012082754","ISSN":"00129615","PMID":"227254000001","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author":[{"dropping-particle":"","family":"Hooper","given":"David U","non-dropping-particle":"","parse-names":false,"suffix":""},{"dropping-particle":"","family":"Chapin","given":"F.S.","non-dropping-particle":"","parse-names":false,"suffix":""},{"dropping-particle":"","family":"Ewel","given":"John J","non-dropping-particle":"","parse-names":false,"suffix":""},{"dropping-particle":"","family":"Hector","given":"A","non-dropping-particle":"","parse-names":false,"suffix":""},{"dropping-particle":"","family":"Inchausti","given":"P","non-dropping-particle":"","parse-names":false,"suffix":""},{"dropping-particle":"","family":"Lavorel","given":"S","non-dropping-particle":"","parse-names":false,"suffix":""},{"dropping-particle":"","family":"Lawton","given":"J H","non-dropping-particle":"","parse-names":false,"suffix":""},{"dropping-particle":"","family":"Lodge","given":"D M","non-dropping-particle":"","parse-names":false,"suffix":""},{"dropping-particle":"","family":"Loreau","given":"M.","non-dropping-particle":"","parse-names":false,"suffix":""},{"dropping-particle":"","family":"Naeem","given":"Shahid","non-dropping-particle":"","parse-names":false,"suffix":""},{"dropping-particle":"","family":"Schmid","given":"B","non-dropping-particle":"","parse-names":false,"suffix":""},{"dropping-particle":"","family":"Setala","given":"H","non-dropping-particle":"","parse-names":false,"suffix":""},{"dropping-particle":"","family":"Symstad","given":"A J","non-dropping-particle":"","parse-names":false,"suffix":""},{"dropping-particle":"","family":"Vandermeer","given":"J","non-dropping-particle":"","parse-names":false,"suffix":""},{"dropping-particle":"","family":"Wardle","given":"David A.","non-dropping-particle":"","parse-names":false,"suffix":""}],"container-title":"Ecological Monographs","id":"ITEM-2","issue":"1","issued":{"date-parts":[["2005"]]},"page":"3-35","title":"Effects of biodiversity on ecosystem functioning: a consensus of current knowledge","type":"article-journal","volume":"75"},"uris":["http://www.mendeley.com/documents/?uuid=170e524a-93b8-4098-bc8e-08b01c85fd28"]},{"id":"ITEM-3","itemData":{"DOI":"10.1111/ecog.00983","ISBN":"1600-0587","ISSN":"16000587","abstract":"Research linking biodiversity and ecosystem functioning (BEF) has been mostly centred on the influence of species richness on ecosystem functions in small-scale experiments with single trophic levels. In natural ecosystems, many ecosystem functions are mediated by interactions between plants and animals, such as pollination and seed dispersal by animals, for which BEF relationships are little understood. Largely disconnected from BEF research, network ecology has examined the structural diversity of complex ecological networks of interacting species. Here, we provide an overview of the most important concepts in BEF and ecological network research and exemplify their applicability to natural ecosystems with examples from pollination and seed-dispersal studies. In a synthesis, we connect the structural approaches of network analysis with the trait-based approaches of BEF research and propose a conceptual trait-based model for understanding BEF relationships of plant–animal interactions in natural ecosystems. The model describes the sequential processes that determine the BEF relationship, i.e. the responses of species to environmental filters, the matching of species in ecological networks and the functionality of species in terms of their quantitative and qualitative contributions to plant demography and ecosystem functioning. We illustrate this conceptual integration with examples from mutualistic interactions and highlight its value for predicting the consequences of biodiversity loss for multispecies interactions and ecosystem functions. We foresee that a better integration between BEF and network research will improve our mechanistic understanding of how biodiversity relates to the functioning of natural ecosystems. Our conceptual model is a step towards this integration between structural and functional biodiversity research.","author":[{"dropping-particle":"","family":"Schleuning","given":"Matthias","non-dropping-particle":"","parse-names":false,"suffix":""},{"dropping-particle":"","family":"Fründ","given":"Jochen","non-dropping-particle":"","parse-names":false,"suffix":""},{"dropping-particle":"","family":"García","given":"Daniel","non-dropping-particle":"","parse-names":false,"suffix":""}],"container-title":"Ecography","id":"ITEM-3","issue":"4","issued":{"date-parts":[["2015"]]},"page":"380-392","title":"Predicting ecosystem functions from biodiversity and mutualistic networks: An extension of trait-based concepts to plant-animal interactions","type":"article-journal","volume":"38"},"uris":["http://www.mendeley.com/documents/?uuid=3546c9f4-ff38-4059-ad45-2924bc0b68c4"]}],"mendeley":{"formattedCitation":"(J. H. Brown et al., 2001; Hooper et al., 2005; Schleuning et al., 2015)","plainTextFormattedCitation":"(J. H. Brown et al., 2001; Hooper et al., 2005; Schleuning et al., 2015)","previouslyFormattedCitation":"(J. H. Brown et al., 2001; Hooper et al., 2005; Schleuning et al., 2015)"},"properties":{"noteIndex":0},"schema":"https://github.com/citation-style-language/schema/raw/master/csl-citation.json"}</w:instrText>
      </w:r>
      <w:r w:rsidR="00282896">
        <w:rPr>
          <w:rFonts w:ascii="Times New Roman" w:hAnsi="Times New Roman" w:cs="Times New Roman"/>
          <w:bCs/>
        </w:rPr>
        <w:fldChar w:fldCharType="separate"/>
      </w:r>
      <w:r w:rsidR="006011DB" w:rsidRPr="006011DB">
        <w:rPr>
          <w:rFonts w:ascii="Times New Roman" w:hAnsi="Times New Roman" w:cs="Times New Roman"/>
          <w:bCs/>
          <w:noProof/>
        </w:rPr>
        <w:t>(J. H. Brown et al., 2001; Hooper et al., 2005; Schleuning et al., 2015)</w:t>
      </w:r>
      <w:r w:rsidR="00282896">
        <w:rPr>
          <w:rFonts w:ascii="Times New Roman" w:hAnsi="Times New Roman" w:cs="Times New Roman"/>
          <w:bCs/>
        </w:rPr>
        <w:fldChar w:fldCharType="end"/>
      </w:r>
      <w:r w:rsidR="006011DB">
        <w:rPr>
          <w:rFonts w:ascii="Times New Roman" w:hAnsi="Times New Roman" w:cs="Times New Roman"/>
          <w:bCs/>
        </w:rPr>
        <w:t>.</w:t>
      </w:r>
      <w:r w:rsidRPr="00353C2D">
        <w:rPr>
          <w:rFonts w:ascii="Times New Roman" w:hAnsi="Times New Roman" w:cs="Times New Roman"/>
          <w:bCs/>
        </w:rPr>
        <w:t xml:space="preserve"> Among the many interaction types, consumptive interactions (including herbivory, predation, and parasitism) can shape the stability of biologically diverse communitie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656.2008.01460.x","ISBN":"0021-8790","ISSN":"00218790","PMID":"19120606","abstract":"1. A fundamental goal of ecological network research is to understand how the complexity observed in nature can persist and how this affects ecosystem functioning. This is essential for us to be able to predict, and eventually mitigate, the consequences of increasing environmental pertur-bations such as habitat loss, climate change, and invasions of exotic species. 2. Ecological networks can be subdivided into three broad types: 'traditional' food webs, mutual-istic networks and host–parasitoid networks. There is a recent trend towards cross-comparisons among network types and also to take a more mechanistic, as opposed to phenomenological, perspective. For example, analysis of network configurations, such as compartments, allows us to explore the role of co-evolution in structuring mutualistic networks and host–parasitoid networks, and of body size in food webs. 3. Research into ecological networks has recently undergone a renaissance, leading to the production of a new catalogue of evermore complete, taxonomically resolved, and quantitative data. Novel topological patterns have been unearthed and it is increasingly evident that it is the distribution of interaction strengths and the configuration of complexity, rather than just its magnitude, that governs network stability and structure. 4. Another significant advance is the growing recognition of the importance of individual traits and behaviour: interactions, after all, occur between individuals. The new generation of high-quality networks is now enabling us to move away from describing networks based on species-averaged data and to start exploring patterns based on individuals. Such refinements will enable us to address more general ecological questions relating to foraging theory and the recent metabolic theory of ecology. 5. We conclude by suggesting a number of 'dead ends' and 'fruitful avenues' for future research into ecological networks.","author":[{"dropping-particle":"","family":"Ings","given":"Thomas C.","non-dropping-particle":"","parse-names":false,"suffix":""},{"dropping-particle":"","family":"Montoya","given":"Jose M.","non-dropping-particle":"","parse-names":false,"suffix":""},{"dropping-particle":"","family":"Bascompte","given":"J","non-dropping-particle":"","parse-names":false,"suffix":""},{"dropping-particle":"","family":"Bluthgren","given":"N","non-dropping-particle":"","parse-names":false,"suffix":""},{"dropping-particle":"","family":"Brown","given":"Lee","non-dropping-particle":"","parse-names":false,"suffix":""},{"dropping-particle":"","family":"Dormann","given":"Carsten","non-dropping-particle":"","parse-names":false,"suffix":""},{"dropping-particle":"","family":"Edwards","given":"Francois","non-dropping-particle":"","parse-names":false,"suffix":""},{"dropping-particle":"","family":"Figueroa","given":"David","non-dropping-particle":"","parse-names":false,"suffix":""},{"dropping-particle":"","family":"Jacob","given":"Ute","non-dropping-particle":"","parse-names":false,"suffix":""},{"dropping-particle":"","family":"Jones","given":"J. Iwan","non-dropping-particle":"","parse-names":false,"suffix":""},{"dropping-particle":"","family":"Lauridsen","given":"Rasmus B.","non-dropping-particle":"","parse-names":false,"suffix":""},{"dropping-particle":"","family":"Ledger","given":"Mark E.","non-dropping-particle":"","parse-names":false,"suffix":""},{"dropping-particle":"","family":"Lewis","given":"Hannah M.","non-dropping-particle":"","parse-names":false,"suffix":""},{"dropping-particle":"","family":"Olesen","given":"Jens M.","non-dropping-particle":"","parse-names":false,"suffix":""},{"dropping-particle":"","family":"Veen","given":"F. J Frank","non-dropping-particle":"Van","parse-names":false,"suffix":""},{"dropping-particle":"","family":"Warren","given":"Phil H.","non-dropping-particle":"","parse-names":false,"suffix":""},{"dropping-particle":"","family":"Woodward","given":"Guy","non-dropping-particle":"","parse-names":false,"suffix":""}],"container-title":"Journal of Animal Ecology","id":"ITEM-1","issue":"1","issued":{"date-parts":[["2009"]]},"note":"review of network to date, suggests some fruitful avenues, including local-to-regional networks, cross-ecosystem networks, individual based networks to bridge gaps and connect understanding of network structure in a variety of habitats.","page":"253-269","title":"Ecological networks - Beyond food webs","type":"article-journal","volume":"78"},"uris":["http://www.mendeley.com/documents/?uuid=6a4ebec0-e1fc-49a9-ba1c-45a18036978d"]},{"id":"ITEM-2","itemData":{"DOI":"10.1111/brv.12433","ISSN":"1469185X","abstract":"Network approaches to ecological questions have been increasingly used, particularly in recent decades. The abstraction of ecological systems – such as communities – through networks of interactions between their components indeed provides a way to summarize this information with single objects. The methodological framework derived from graph theory also provides numerous approaches and measures to analyze these objects and can offer new perspectives on established ecological theories as well as tools to address new challenges. However, prior to using these methods to test ecological hypotheses, it is necessary that we understand, adapt, and use them in ways that both allow us to deliver their full potential and account for their limitations. Here, we attempt to increase the accessibility of network approaches by providing a review of the tools that have been developed so far, with – what we believe to be – their appropriate uses and potential limitations. This is not an exhaustive review of all methods and metrics, but rather, an overview of tools that are robust, informative, and ecologically sound. After providing a brief presentation of species interaction networks and how to build them in order to summarize ecological information of different types, we then classify methods and metrics by the types of ecological questions that they can be used to answer from global to local scales, including methods for hypothesis testing and future perspectives. Specifically, we show how the organization of species interactions in a community yields different network structures (e.g., more or less dense, modular or nested), how different measures can be used to describe and quantify these emerging structures, and how to compare communities based on these differences in structures. Within networks, we illustrate metrics that can be used to describe and compare the functional and dynamic roles of species based on their position in the network and the organization of their interactions as well as associated new methods to test the significance of these results. Lastly, we describe potential fruitful avenues for new methodological developments to address novel ecological questions.","author":[{"dropping-particle":"","family":"Delmas","given":"Eva","non-dropping-particle":"","parse-names":false,"suffix":""},{"dropping-particle":"","family":"Besson","given":"Mathilde","non-dropping-particle":"","parse-names":false,"suffix":""},{"dropping-particle":"","family":"Brice","given":"Marie Hélène","non-dropping-particle":"","parse-names":false,"suffix":""},{"dropping-particle":"","family":"Burkle","given":"Laura A.","non-dropping-particle":"","parse-names":false,"suffix":""},{"dropping-particle":"V.","family":"Dalla Riva","given":"Giulio","non-dropping-particle":"","parse-names":false,"suffix":""},{"dropping-particle":"","family":"Fortin","given":"Marie Josée","non-dropping-particle":"","parse-names":false,"suffix":""},{"dropping-particle":"","family":"Gravel","given":"Dominique","non-dropping-particle":"","parse-names":false,"suffix":""},{"dropping-particle":"","family":"Guimarães","given":"Paulo R.","non-dropping-particle":"","parse-names":false,"suffix":""},{"dropping-particle":"","family":"Hembry","given":"David H.","non-dropping-particle":"","parse-names":false,"suffix":""},{"dropping-particle":"","family":"Newman","given":"Erica A.","non-dropping-particle":"","parse-names":false,"suffix":""},{"dropping-particle":"","family":"Olesen","given":"Jens M.","non-dropping-particle":"","parse-names":false,"suffix":""},{"dropping-particle":"","family":"Pires","given":"Mathias M.","non-dropping-particle":"","parse-names":false,"suffix":""},{"dropping-particle":"","family":"Yeakel","given":"Justin D.","non-dropping-particle":"","parse-names":false,"suffix":""},{"dropping-particle":"","family":"Poisot","given":"Timothée","non-dropping-particle":"","parse-names":false,"suffix":""}],"container-title":"Biological Reviews","id":"ITEM-2","issue":"1","issued":{"date-parts":[["2019"]]},"page":"16-36","title":"Analysing ecological networks of species interactions","type":"article-journal","volume":"94"},"uris":["http://www.mendeley.com/documents/?uuid=d63b0cc5-128e-4736-b803-8ba332a12ede"]}],"mendeley":{"formattedCitation":"(Delmas et al., 2019; Ings et al., 2009)","plainTextFormattedCitation":"(Delmas et al., 2019; Ings et al., 2009)","previouslyFormattedCitation":"(Delmas et al., 2019; Ings et al., 200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elmas et al., 2019; Ings et al., 2009)</w:t>
      </w:r>
      <w:r w:rsidR="006011DB">
        <w:rPr>
          <w:rFonts w:ascii="Times New Roman" w:hAnsi="Times New Roman" w:cs="Times New Roman"/>
          <w:bCs/>
        </w:rPr>
        <w:fldChar w:fldCharType="end"/>
      </w:r>
      <w:r w:rsidRPr="00353C2D">
        <w:rPr>
          <w:rFonts w:ascii="Times New Roman" w:hAnsi="Times New Roman" w:cs="Times New Roman"/>
          <w:bCs/>
        </w:rPr>
        <w:t>.</w:t>
      </w:r>
      <w:r w:rsidR="00AA5F24">
        <w:rPr>
          <w:rFonts w:ascii="Times New Roman" w:hAnsi="Times New Roman" w:cs="Times New Roman"/>
          <w:bCs/>
        </w:rPr>
        <w:t xml:space="preserve"> Until recently, these consumptive interactions </w:t>
      </w:r>
      <w:r w:rsidR="00BF4C4F">
        <w:rPr>
          <w:rFonts w:ascii="Times New Roman" w:hAnsi="Times New Roman" w:cs="Times New Roman"/>
          <w:bCs/>
        </w:rPr>
        <w:t>were most often</w:t>
      </w:r>
      <w:r w:rsidR="00AA5F24">
        <w:rPr>
          <w:rFonts w:ascii="Times New Roman" w:hAnsi="Times New Roman" w:cs="Times New Roman"/>
          <w:bCs/>
        </w:rPr>
        <w:t xml:space="preserve"> measured by visual observations of feeding or by </w:t>
      </w:r>
      <w:r w:rsidR="00CB7B0A">
        <w:rPr>
          <w:rFonts w:ascii="Times New Roman" w:hAnsi="Times New Roman" w:cs="Times New Roman"/>
          <w:bCs/>
        </w:rPr>
        <w:t xml:space="preserve">gut </w:t>
      </w:r>
      <w:r w:rsidR="00AA5F24">
        <w:rPr>
          <w:rFonts w:ascii="Times New Roman" w:hAnsi="Times New Roman" w:cs="Times New Roman"/>
          <w:bCs/>
        </w:rPr>
        <w:t>dissection or inspection of fecal conten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095-8649.1980.tb02775.x","ISBN":"1095-8649","ISSN":"10958649","PMID":"7042","abstract":"Methods for analysing fish stomach contents are listed and critically assessed with a view to their suitability for determining dietary importance-this term is defined. Difficulties in the application of these methods are discussed and, where appropriate, alternative approaches proposed. Modifications which have practical value are also considered. The necessity of linking measurements of dietary importance to stomach capacity is emphasized and the effects of differential digestion upon interpretation of stomach contents outlined. The best measure of dietary importance is proposed as one where both the amount and bulk of a food category are recorded.","author":[{"dropping-particle":"","family":"Hyslop","given":"E. J.","non-dropping-particle":"","parse-names":false,"suffix":""}],"container-title":"Journal of Fish Biology","id":"ITEM-1","issue":"4","issued":{"date-parts":[["1980"]]},"page":"411-429","title":"Stomach contents analysis - a review of methods and their application","type":"article-journal","volume":"17"},"uris":["http://www.mendeley.com/documents/?uuid=b6ec3427-e89d-4e1b-ab29-b91c91ce59bc"]},{"id":"ITEM-2","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2","issue":"2","issued":{"date-parts":[["2018"]]},"page":"278-291","title":"Diet tracing in ecology: Method comparison and selection","type":"article-journal","volume":"9"},"uris":["http://www.mendeley.com/documents/?uuid=d1795e86-ea63-47d9-9102-328ed37dd52b"]},{"id":"ITEM-3","itemData":{"DOI":"10.1111/faf.12026","ISSN":"14672960","abstract":"Trophic studies are fundamental components of our understanding of biology and ecology, from observing individual organisms to modelling ecosystem function. When measuring fish gut contents, we rely on collecting samples that represent snapshots in time. Many limitations in extrapolating from these snapshots are well understood. However, there seems to be a widespread belief that when quantifying the composition of gut contents, more detail always provides more information. We highlight some fundamental problems with the apparently more quantitative approaches (i.e. 'bulk' methods measuring biomass or volume of each prey type) and suggest that frequency of occurrence (%F) provides the most robust and interpretable measure of diet composition. The additional information provided by bulk methods contains unquantifiable and potentially significant error from a variety of sources. In our experience, the contents of most guts cannot be unambiguously separated into prey categories for quantification because of the presence of unidentifiable and inseparable partially digested material. Even where separation is possible, the composition of a gut at one point in time is affected by many unquantifiable factors unrelated to the actual composition of the diet. Consequently, bulk methods provide ambiguous interpretations from superficially quantitative models. Where research questions require more detail, these problems mean there is little alternative to time-consuming approaches like prey reconstruction. However, for the descriptions of dietary composition presented in many studies, %F provides robust data that overcome many of the limitations of the more detailed approaches and provides considerable logistical and economic benefits. © 2013 John Wiley Sons Ltd.","author":[{"dropping-particle":"","family":"Baker","given":"Ronald","non-dropping-particle":"","parse-names":false,"suffix":""},{"dropping-particle":"","family":"Buckland","given":"Amanda","non-dropping-particle":"","parse-names":false,"suffix":""},{"dropping-particle":"","family":"Sheaves","given":"Marcus","non-dropping-particle":"","parse-names":false,"suffix":""}],"container-title":"Fish and Fisheries","id":"ITEM-3","issue":"1","issued":{"date-parts":[["2014"]]},"page":"170-177","title":"Fish gut content analysis: Robust measures of diet composition","type":"article-journal","volume":"15"},"uris":["http://www.mendeley.com/documents/?uuid=5bd0ff3c-176a-4084-b3d9-d1e4d15fa1d8"]},{"id":"ITEM-4","itemData":{"author":[{"dropping-particle":"","family":"Duffy","given":"David Cameron","non-dropping-particle":"","parse-names":false,"suffix":""},{"dropping-particle":"","family":"Jackson","given":"Susan","non-dropping-particle":"","parse-names":false,"suffix":""}],"container-title":"Colonial Waterbirds","id":"ITEM-4","issue":"1","issued":{"date-parts":[["1986"]]},"page":"1-17","title":"Diet Studies of Seabirds: A Review of Methods","type":"article-journal","volume":"9"},"uris":["http://www.mendeley.com/documents/?uuid=6b061799-239f-4172-8ed4-5d67f466d8fd"]}],"mendeley":{"formattedCitation":"(Baker et al., 2014; Duffy &amp; Jackson, 1986; Hyslop, 1980; J. M. Nielsen et al., 2018)","plainTextFormattedCitation":"(Baker et al., 2014; Duffy &amp; Jackson, 1986; Hyslop, 1980; J. M. Nielsen et al., 2018)","previouslyFormattedCitation":"(Baker et al., 2014; Duffy &amp; Jackson, 1986; Hyslop, 1980; J. M. Nielsen et al., 2018)"},"properties":{"noteIndex":0},"schema":"https://github.com/citation-style-language/schema/raw/master/csl-citation.json"}</w:instrText>
      </w:r>
      <w:r w:rsidR="006011DB">
        <w:rPr>
          <w:rFonts w:ascii="Times New Roman" w:hAnsi="Times New Roman" w:cs="Times New Roman"/>
          <w:bCs/>
        </w:rPr>
        <w:fldChar w:fldCharType="separate"/>
      </w:r>
      <w:r w:rsidR="007C5DCF" w:rsidRPr="007C5DCF">
        <w:rPr>
          <w:rFonts w:ascii="Times New Roman" w:hAnsi="Times New Roman" w:cs="Times New Roman"/>
          <w:bCs/>
          <w:noProof/>
        </w:rPr>
        <w:t>(Baker et al., 2014; Duffy &amp; Jackson, 1986; Hyslop, 1980; J. M. Nielsen et al., 2018)</w:t>
      </w:r>
      <w:r w:rsidR="006011DB">
        <w:rPr>
          <w:rFonts w:ascii="Times New Roman" w:hAnsi="Times New Roman" w:cs="Times New Roman"/>
          <w:bCs/>
        </w:rPr>
        <w:fldChar w:fldCharType="end"/>
      </w:r>
      <w:r w:rsidR="006011DB">
        <w:rPr>
          <w:rFonts w:ascii="Times New Roman" w:hAnsi="Times New Roman" w:cs="Times New Roman"/>
          <w:bCs/>
        </w:rPr>
        <w:t xml:space="preserve">, </w:t>
      </w:r>
      <w:r w:rsidR="00BF4C4F">
        <w:rPr>
          <w:rFonts w:ascii="Times New Roman" w:hAnsi="Times New Roman" w:cs="Times New Roman"/>
          <w:bCs/>
        </w:rPr>
        <w:t xml:space="preserve">which made it challenging or impossible to conduct diet analyses for many consumer groups. </w:t>
      </w:r>
      <w:r w:rsidR="00CB7B0A">
        <w:rPr>
          <w:rFonts w:ascii="Times New Roman" w:hAnsi="Times New Roman" w:cs="Times New Roman"/>
          <w:bCs/>
        </w:rPr>
        <w:t xml:space="preserve">Specifically, </w:t>
      </w:r>
      <w:r w:rsidR="00600806">
        <w:rPr>
          <w:rFonts w:ascii="Times New Roman" w:hAnsi="Times New Roman" w:cs="Times New Roman"/>
          <w:bCs/>
        </w:rPr>
        <w:t xml:space="preserve">these diet analyses are not possible </w:t>
      </w:r>
      <w:r w:rsidR="00CB7B0A">
        <w:rPr>
          <w:rFonts w:ascii="Times New Roman" w:hAnsi="Times New Roman" w:cs="Times New Roman"/>
          <w:bCs/>
        </w:rPr>
        <w:t>for</w:t>
      </w:r>
      <w:r>
        <w:rPr>
          <w:rFonts w:ascii="Times New Roman" w:hAnsi="Times New Roman" w:cs="Times New Roman"/>
          <w:bCs/>
        </w:rPr>
        <w:t xml:space="preserve"> consumers that</w:t>
      </w:r>
      <w:r w:rsidR="00F2638E">
        <w:rPr>
          <w:rFonts w:ascii="Times New Roman" w:hAnsi="Times New Roman" w:cs="Times New Roman"/>
          <w:bCs/>
        </w:rPr>
        <w:t xml:space="preserve"> a) </w:t>
      </w:r>
      <w:r>
        <w:rPr>
          <w:rFonts w:ascii="Times New Roman" w:hAnsi="Times New Roman" w:cs="Times New Roman"/>
          <w:bCs/>
        </w:rPr>
        <w:t>are too small for dissection and food identification,</w:t>
      </w:r>
      <w:r w:rsidR="00F2638E">
        <w:rPr>
          <w:rFonts w:ascii="Times New Roman" w:hAnsi="Times New Roman" w:cs="Times New Roman"/>
          <w:bCs/>
        </w:rPr>
        <w:t xml:space="preserve"> and</w:t>
      </w:r>
      <w:r>
        <w:rPr>
          <w:rFonts w:ascii="Times New Roman" w:hAnsi="Times New Roman" w:cs="Times New Roman"/>
          <w:bCs/>
        </w:rPr>
        <w:t xml:space="preserve"> </w:t>
      </w:r>
      <w:r w:rsidR="00F2638E">
        <w:rPr>
          <w:rFonts w:ascii="Times New Roman" w:hAnsi="Times New Roman" w:cs="Times New Roman"/>
          <w:bCs/>
        </w:rPr>
        <w:t xml:space="preserve">b) </w:t>
      </w:r>
      <w:r>
        <w:rPr>
          <w:rFonts w:ascii="Times New Roman" w:hAnsi="Times New Roman" w:cs="Times New Roman"/>
          <w:bCs/>
        </w:rPr>
        <w:t>have feeding habits</w:t>
      </w:r>
      <w:r w:rsidR="00F2638E">
        <w:rPr>
          <w:rFonts w:ascii="Times New Roman" w:hAnsi="Times New Roman" w:cs="Times New Roman"/>
          <w:bCs/>
        </w:rPr>
        <w:t xml:space="preserve"> or food items</w:t>
      </w:r>
      <w:r>
        <w:rPr>
          <w:rFonts w:ascii="Times New Roman" w:hAnsi="Times New Roman" w:cs="Times New Roman"/>
          <w:bCs/>
        </w:rPr>
        <w:t xml:space="preserve"> which </w:t>
      </w:r>
      <w:r w:rsidR="00F2638E">
        <w:rPr>
          <w:rFonts w:ascii="Times New Roman" w:hAnsi="Times New Roman" w:cs="Times New Roman"/>
          <w:bCs/>
        </w:rPr>
        <w:t>make diet visually</w:t>
      </w:r>
      <w:r>
        <w:rPr>
          <w:rFonts w:ascii="Times New Roman" w:hAnsi="Times New Roman" w:cs="Times New Roman"/>
          <w:bCs/>
        </w:rPr>
        <w:t xml:space="preserve"> unidentifiable</w:t>
      </w:r>
      <w:r w:rsidR="00F2638E">
        <w:rPr>
          <w:rFonts w:ascii="Times New Roman" w:hAnsi="Times New Roman" w:cs="Times New Roman"/>
          <w:bCs/>
        </w:rPr>
        <w:t xml:space="preserv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365-2435.2005.01041.x","ISSN":"02698463","abstract":"1. It is not always possible to track trophic interactions between predators and prey by direct observation. This is especially true when observing small or elusive animals with cryptic food-web ecology. Gut and/or faecal analysis can sometimes allow prey remains to be identified visually but is only possible when a component of the diet is resistant to digestion. In some cases there are no solid remains, and when there are it can lead to bias in interpretation of prey choice. 2. Numerous invasive and non-invasive methods have been developed to characterize predator-prey interactions but two principal areas dominate 'molecular' research. These are reviewed under the headings of monoclonal antibodies and DNA-based techniques. 3. Early 'molecular' studies of predator-prey food webs were dominated by the development of monoclonal antibodies. These methods continue to be used for mass-screening of field-collected arthropods for insect-specific proteins. 4. The application of species-specific primer design, polymerase chain reaction (PCR), restriction fragment length polymorphism analysis (RFLP), DNA cloning and sequencing, comparative sequence analysis (e.g. BLAST; basic local alignment search tool), high-resolution gel electrophoresis, Temperature/denaturing gradient gel electrophoresis (TGGE/DGGE) and automated fragment analysis with fluorescent probes is reviewed. The development of molecular techniques for use in predator-prey studies is primarily limited by their cost and the development of new procedures and equipment that complement them. © 2005 British Ecological Society.","author":[{"dropping-particle":"","family":"Sheppard","given":"S. K.","non-dropping-particle":"","parse-names":false,"suffix":""},{"dropping-particle":"","family":"Harwood","given":"J. D.","non-dropping-particle":"","parse-names":false,"suffix":""}],"container-title":"Functional Ecology","id":"ITEM-1","issue":"5","issued":{"date-parts":[["2005"]]},"page":"751-762","title":"Advances in molecular ecology: Tracking trophic links through predator-prey food-webs","type":"article-journal","volume":"19"},"uris":["http://www.mendeley.com/documents/?uuid=ec100941-2fe1-467e-9e58-6b799beeb186"]}],"mendeley":{"formattedCitation":"(Sheppard &amp; Harwood, 2005)","plainTextFormattedCitation":"(Sheppard &amp; Harwood, 2005)","previouslyFormattedCitation":"(Sheppard &amp; Harwood, 200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heppard &amp; Harwood, 2005)</w:t>
      </w:r>
      <w:r w:rsidR="006011DB">
        <w:rPr>
          <w:rFonts w:ascii="Times New Roman" w:hAnsi="Times New Roman" w:cs="Times New Roman"/>
          <w:bCs/>
        </w:rPr>
        <w:fldChar w:fldCharType="end"/>
      </w:r>
      <w:r w:rsidR="00600806">
        <w:rPr>
          <w:rFonts w:ascii="Times New Roman" w:hAnsi="Times New Roman" w:cs="Times New Roman"/>
          <w:bCs/>
        </w:rPr>
        <w:t xml:space="preserve">. This group of consumers, which includes terrestrial insects, spiders, and other arthropods, form the base of most </w:t>
      </w:r>
      <w:ins w:id="33" w:author="Ana Miller-Ter Kuile" w:date="2020-11-30T11:44:00Z">
        <w:r w:rsidR="008E11FC">
          <w:rPr>
            <w:rFonts w:ascii="Times New Roman" w:hAnsi="Times New Roman" w:cs="Times New Roman"/>
            <w:bCs/>
          </w:rPr>
          <w:t>terrestrial f</w:t>
        </w:r>
      </w:ins>
      <w:del w:id="34" w:author="Ana Miller-Ter Kuile" w:date="2020-11-30T11:44:00Z">
        <w:r w:rsidR="00600806" w:rsidDel="008E11FC">
          <w:rPr>
            <w:rFonts w:ascii="Times New Roman" w:hAnsi="Times New Roman" w:cs="Times New Roman"/>
            <w:bCs/>
          </w:rPr>
          <w:delText>f</w:delText>
        </w:r>
      </w:del>
      <w:r w:rsidR="00600806">
        <w:rPr>
          <w:rFonts w:ascii="Times New Roman" w:hAnsi="Times New Roman" w:cs="Times New Roman"/>
          <w:bCs/>
        </w:rPr>
        <w:t>ood webs</w:t>
      </w:r>
      <w:r w:rsidR="001638E7">
        <w:rPr>
          <w:rFonts w:ascii="Times New Roman" w:hAnsi="Times New Roman" w:cs="Times New Roman"/>
          <w:bCs/>
        </w:rPr>
        <w:t xml:space="preserve"> and</w:t>
      </w:r>
      <w:r w:rsidR="00600806">
        <w:rPr>
          <w:rFonts w:ascii="Times New Roman" w:hAnsi="Times New Roman" w:cs="Times New Roman"/>
          <w:bCs/>
        </w:rPr>
        <w:t xml:space="preserve"> are integral to maintaining biodiversity and ecosystem functioning</w:t>
      </w:r>
      <w:r w:rsidR="001638E7">
        <w:rPr>
          <w:rFonts w:ascii="Times New Roman" w:hAnsi="Times New Roman" w:cs="Times New Roman"/>
          <w:bCs/>
        </w:rPr>
        <w:t xml:space="preserve"> in ecosystems worldwide</w:t>
      </w:r>
      <w:r w:rsidR="00B01E35">
        <w:rPr>
          <w:rFonts w:ascii="Times New Roman" w:hAnsi="Times New Roman" w:cs="Times New Roman"/>
          <w:bCs/>
        </w:rPr>
        <w:t xml:space="preserve"> </w:t>
      </w:r>
      <w:r w:rsidR="00B01E35">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author":[{"dropping-particle":"","family":"Wilson","given":"E. O.","non-dropping-particle":"","parse-names":false,"suffix":""}],"container-title":"Conservation Biology","id":"ITEM-1","issue":"4","issued":{"date-parts":[["1987"]]},"page":"344-346","title":"The little things that run the world (The importance and conservation of invertebrates)","type":"article-journal","volume":"1"},"uris":["http://www.mendeley.com/documents/?uuid=f244689a-72a0-4aff-bc4e-03d22d521752"]}],"mendeley":{"formattedCitation":"(Wilson, 1987)","plainTextFormattedCitation":"(Wilson, 1987)","previouslyFormattedCitation":"(Wilson, 1987)"},"properties":{"noteIndex":0},"schema":"https://github.com/citation-style-language/schema/raw/master/csl-citation.json"}</w:instrText>
      </w:r>
      <w:r w:rsidR="00B01E35">
        <w:rPr>
          <w:rFonts w:ascii="Times New Roman" w:hAnsi="Times New Roman" w:cs="Times New Roman"/>
          <w:bCs/>
        </w:rPr>
        <w:fldChar w:fldCharType="separate"/>
      </w:r>
      <w:r w:rsidR="001638E7" w:rsidRPr="001638E7">
        <w:rPr>
          <w:rFonts w:ascii="Times New Roman" w:hAnsi="Times New Roman" w:cs="Times New Roman"/>
          <w:bCs/>
          <w:noProof/>
        </w:rPr>
        <w:t>(Wilson, 1987)</w:t>
      </w:r>
      <w:r w:rsidR="00B01E35">
        <w:rPr>
          <w:rFonts w:ascii="Times New Roman" w:hAnsi="Times New Roman" w:cs="Times New Roman"/>
          <w:bCs/>
        </w:rPr>
        <w:fldChar w:fldCharType="end"/>
      </w:r>
      <w:r w:rsidR="00B01E35">
        <w:rPr>
          <w:rFonts w:ascii="Times New Roman" w:hAnsi="Times New Roman" w:cs="Times New Roman"/>
          <w:bCs/>
        </w:rPr>
        <w:t>. For these consumer groups</w:t>
      </w:r>
      <w:r w:rsidR="006011DB">
        <w:rPr>
          <w:rFonts w:ascii="Times New Roman" w:hAnsi="Times New Roman" w:cs="Times New Roman"/>
          <w:bCs/>
        </w:rPr>
        <w:t>,</w:t>
      </w:r>
      <w:r w:rsidR="00BF4C4F">
        <w:rPr>
          <w:rFonts w:ascii="Times New Roman" w:hAnsi="Times New Roman" w:cs="Times New Roman"/>
          <w:bCs/>
        </w:rPr>
        <w:t xml:space="preserve"> </w:t>
      </w:r>
      <w:r w:rsidR="00AA5F24">
        <w:rPr>
          <w:rFonts w:ascii="Times New Roman" w:hAnsi="Times New Roman" w:cs="Times New Roman"/>
          <w:bCs/>
        </w:rPr>
        <w:t xml:space="preserve">the use of high-throughput sequencing methods </w:t>
      </w:r>
      <w:r w:rsidR="00791404">
        <w:rPr>
          <w:rFonts w:ascii="Times New Roman" w:hAnsi="Times New Roman" w:cs="Times New Roman"/>
          <w:bCs/>
        </w:rPr>
        <w:t xml:space="preserve">for determining gut contents </w:t>
      </w:r>
      <w:r w:rsidR="00AA5F24">
        <w:rPr>
          <w:rFonts w:ascii="Times New Roman" w:hAnsi="Times New Roman" w:cs="Times New Roman"/>
          <w:bCs/>
        </w:rPr>
        <w:t xml:space="preserve">is one of the most promising </w:t>
      </w:r>
      <w:r w:rsidR="00BF4C4F">
        <w:rPr>
          <w:rFonts w:ascii="Times New Roman" w:hAnsi="Times New Roman" w:cs="Times New Roman"/>
          <w:bCs/>
        </w:rPr>
        <w:t xml:space="preserve">emerging </w:t>
      </w:r>
      <w:r w:rsidR="00AA5F24">
        <w:rPr>
          <w:rFonts w:ascii="Times New Roman" w:hAnsi="Times New Roman" w:cs="Times New Roman"/>
          <w:bCs/>
        </w:rPr>
        <w:t>approaches. High-throughput sequencing (</w:t>
      </w:r>
      <w:r w:rsidR="00CB7B0A">
        <w:rPr>
          <w:rFonts w:ascii="Times New Roman" w:hAnsi="Times New Roman" w:cs="Times New Roman"/>
          <w:bCs/>
        </w:rPr>
        <w:t>hereafter referred to as “diet</w:t>
      </w:r>
      <w:r w:rsidR="00AA5F24">
        <w:rPr>
          <w:rFonts w:ascii="Times New Roman" w:hAnsi="Times New Roman" w:cs="Times New Roman"/>
          <w:bCs/>
        </w:rPr>
        <w:t xml:space="preserve"> DNA metabarcoding</w:t>
      </w:r>
      <w:r w:rsidR="00CB7B0A">
        <w:rPr>
          <w:rFonts w:ascii="Times New Roman" w:hAnsi="Times New Roman" w:cs="Times New Roman"/>
          <w:bCs/>
        </w:rPr>
        <w:t>”</w:t>
      </w:r>
      <w:r w:rsidR="00AA5F24">
        <w:rPr>
          <w:rFonts w:ascii="Times New Roman" w:hAnsi="Times New Roman" w:cs="Times New Roman"/>
          <w:bCs/>
        </w:rPr>
        <w:t>) can identify</w:t>
      </w:r>
      <w:r>
        <w:rPr>
          <w:rFonts w:ascii="Times New Roman" w:hAnsi="Times New Roman" w:cs="Times New Roman"/>
          <w:bCs/>
        </w:rPr>
        <w:t xml:space="preserve"> a suite of diet species at once and provides a comprehensive and efficient method for determining</w:t>
      </w:r>
      <w:r w:rsidR="00F2638E">
        <w:rPr>
          <w:rFonts w:ascii="Times New Roman" w:hAnsi="Times New Roman" w:cs="Times New Roman"/>
          <w:bCs/>
        </w:rPr>
        <w:t xml:space="preserve"> intra-population,</w:t>
      </w:r>
      <w:r>
        <w:rPr>
          <w:rFonts w:ascii="Times New Roman" w:hAnsi="Times New Roman" w:cs="Times New Roman"/>
          <w:bCs/>
        </w:rPr>
        <w:t xml:space="preserve"> intraspecific, and interspecific diet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111/j.1365-294X.2011.05403.x","ISBN":"1365-294X","ISSN":"09621083","PMID":"22171763","abstract":"The analysis of food webs and their dynamics facilitates understanding of the mechanistic processes behind community ecology and ecosystem functions. Having accurate techniques for determining dietary ranges and components is critical for this endeavour. While visual analyses and early molecular approaches are highly labour intensive and often lack resolution, recent DNA-based approaches potentially provide more accurate methods for dietary studies. A suite of approaches have been used based on the identification of consumed species by characterization of DNA present in gut or faecal samples. In one approach, a standardized DNA region (DNA barcode) is PCR amplified, amplicons are sequenced and then compared to a reference database for identification. Initially, this involved sequencing clones from PCR products, and studies were limited in scale because of the costs and effort required. The recent development of next generation sequencing (NGS) has made this approach much more powerful, by allowing the direct characterization of dozens of samples with several thousand sequences per PCR product, and has the potential to reveal many consumed species simultaneously (DNA metabarcoding). Continual improvement of NGS technologies, on-going decreases in costs and current massive expansion of reference databases make this approach promising. Here we review the power and pitfalls of NGS diet methods. We present the critical factors to take into account when choosing or designing a suitable barcode. Then, we consider both technical and analytical aspects of NGS diet studies. Finally, we discuss the validation of data accuracy including the viability of producing quantitative data.","author":[{"dropping-particle":"","family":"Pompanon","given":"Francois","non-dropping-particle":"","parse-names":false,"suffix":""},{"dropping-particle":"","family":"Deagle","given":"Bruce E.","non-dropping-particle":"","parse-names":false,"suffix":""},{"dropping-particle":"","family":"Symondson","given":"William O C","non-dropping-particle":"","parse-names":false,"suffix":""},{"dropping-particle":"","family":"Brown","given":"David S.","non-dropping-particle":"","parse-names":false,"suffix":""},{"dropping-particle":"","family":"Jarman","given":"Simon N.","non-dropping-particle":"","parse-names":false,"suffix":""},{"dropping-particle":"","family":"Taberlet","given":"Pierre","non-dropping-particle":"","parse-names":false,"suffix":""}],"container-title":"Molecular Ecology","id":"ITEM-1","issue":"8","issued":{"date-parts":[["2012"]]},"note":"NULL","page":"1931-1950","title":"Who is eating what: Diet assessment using next generation sequencing","type":"article-journal","volume":"21"},"uris":["http://www.mendeley.com/documents/?uuid=d4cd6faa-ae43-4886-a361-8e499695bbe4"]},{"id":"ITEM-2","itemData":{"DOI":"10.1038/s41598-018-23103-0","ISSN":"20452322","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author":[{"dropping-particle":"","family":"Lucas","given":"Andrew","non-dropping-particle":"","parse-names":false,"suffix":""},{"dropping-particle":"","family":"Bodger","given":"Owen","non-dropping-particle":"","parse-names":false,"suffix":""},{"dropping-particle":"","family":"Brosi","given":"Berry J.","non-dropping-particle":"","parse-names":false,"suffix":""},{"dropping-particle":"","family":"Ford","given":"Col R.","non-dropping-particle":"","parse-names":false,"suffix":""},{"dropping-particle":"","family":"Forman","given":"Dan W.","non-dropping-particle":"","parse-names":false,"suffix":""},{"dropping-particle":"","family":"Greig","given":"Carolyn","non-dropping-particle":"","parse-names":false,"suffix":""},{"dropping-particle":"","family":"Hegarty","given":"Matthew","non-dropping-particle":"","parse-names":false,"suffix":""},{"dropping-particle":"","family":"Jones","given":"Laura","non-dropping-particle":"","parse-names":false,"suffix":""},{"dropping-particle":"","family":"Neyland","given":"Penelope J.","non-dropping-particle":"","parse-names":false,"suffix":""},{"dropping-particle":"","family":"Vere","given":"Natasha","non-dropping-particle":"De","parse-names":false,"suffix":""}],"container-title":"Scientific Reports","id":"ITEM-2","issue":"1","issued":{"date-parts":[["2018"]]},"page":"1-11","publisher":"Springer US","title":"Floral resource partitioning by individuals within generalised hoverfly pollination networks revealed by DNA metabarcoding","type":"article-journal","volume":"8"},"uris":["http://www.mendeley.com/documents/?uuid=168deb76-227b-4987-903e-88d4af235a13"]},{"id":"ITEM-3","itemData":{"DOI":"10.1371/journal.pone.0115335","ISSN":"19326203","abstract":"Sympatric species are expected to minimize competition by partitioning resources, especially when these are limited. Herbivores inhabiting the High Arctic in winter are a prime example of a situation where food availability is anticipated to be low, and thus reduced diet overlap is expected. We present here the first assessment of diet overlap of high arctic lemmings during winter based on DNA metabarcoding of feces. In contrast to previous analyses based on microhistology, we found that the diets of both collared (Dicrostonyx groenlandicus) and brown lemmings (Lemmus trimucronatus) on Bylot Island were dominated by Salix while mosses, which were significantly consumed only by the brown lemming, were a relatively minor food item. The most abundant plant taxon, Cassiope tetragona, which alone composes more than 50% of the available plant biomass, was not detected in feces and can thus be considered to be non-food. Most plant taxa that were identified as food items were consumed in proportion to their availability and none were clearly selected for. The resulting high diet overlap, together with a lack of habitat segregation, indicates a high potential for resource competition between the two lemming species. However, Salix is abundant in the winter habitats of lemmings on Bylot Island and the non- Salix portion of the diets differed between the two species. Also, lemming grazing impact on vegetation during winter in the study area is negligible. Hence, it seems likely that the high potential for resource competition predicted between these two species did not translate into actual competition. This illustrates that even in environments with low primary productivity food resources do not necessarily generate strong competition among herbivores.","author":[{"dropping-particle":"","family":"Soininen","given":"Eeva M.","non-dropping-particle":"","parse-names":false,"suffix":""},{"dropping-particle":"","family":"Gauthier","given":"Gilles","non-dropping-particle":"","parse-names":false,"suffix":""},{"dropping-particle":"","family":"Bilodeau","given":"Frédéric","non-dropping-particle":"","parse-names":false,"suffix":""},{"dropping-particle":"","family":"Berteaux","given":"Dominique","non-dropping-particle":"","parse-names":false,"suffix":""},{"dropping-particle":"","family":"Gielly","given":"Ludovic","non-dropping-particle":"","parse-names":false,"suffix":""},{"dropping-particle":"","family":"Taberlet","given":"Pierre","non-dropping-particle":"","parse-names":false,"suffix":""},{"dropping-particle":"","family":"Gussarova","given":"Galina","non-dropping-particle":"","parse-names":false,"suffix":""},{"dropping-particle":"","family":"Bellemain","given":"Eva","non-dropping-particle":"","parse-names":false,"suffix":""},{"dropping-particle":"","family":"Hassel","given":"Kristian","non-dropping-particle":"","parse-names":false,"suffix":""},{"dropping-particle":"","family":"Stenøien","given":"Hans K.","non-dropping-particle":"","parse-names":false,"suffix":""},{"dropping-particle":"","family":"Epp","given":"Laura","non-dropping-particle":"","parse-names":false,"suffix":""},{"dropping-particle":"","family":"Schrøder-Nielsen","given":"Audun","non-dropping-particle":"","parse-names":false,"suffix":""},{"dropping-particle":"","family":"Brochmann","given":"Christian","non-dropping-particle":"","parse-names":false,"suffix":""},{"dropping-particle":"","family":"Yoccoz","given":"Nigel G.","non-dropping-particle":"","parse-names":false,"suffix":""}],"container-title":"PLoS ONE","id":"ITEM-3","issue":"1","issued":{"date-parts":[["2015"]]},"page":"1-18","title":"Highly overlapping winter diet in two sympatric lemming species revealed by DNA metabarcoding","type":"article-journal","volume":"10"},"uris":["http://www.mendeley.com/documents/?uuid=dae179bf-6fe0-44ef-96f4-acaf2dd67e64"]},{"id":"ITEM-4","itemData":{"DOI":"10.1371/journal.pone.0058971","ISSN":"19326203","abstract":"In tropical regions, most primary ecosystems have been replaced by mosaic landscapes in which species must cope with a large shift in the distribution of their habitat and associated food resources. Primates are particularly vulnerable to habitat modifications. Most species persist in small fragments surrounded by complex human-mediated matrices whose structure and connectivity may strongly influence their dispersal and feeding behavior. Behavioral plasticity appears to be a crucial parameter governing the ability of organisms to exploit the resources offered by new matrix habitats and thus to persist in fragmented habitats. In this study, we were interested in the dietary plasticity of the golden-crowned sifaka (Propithecus tattersalli), an endangered species of lemur, found only in the Daraina region in north-eastern Madagascar. We used a DNA-based approach combining the barcoding concept and Illumina next-generation sequencing to (i) describe the species diet across its entire range and (ii) evaluate the influence of landscape heterogeneity on diet diversity and composition. Faeces from 96 individuals were sampled across the entire species range and their contents were analyzed using the trnL metabarcoding approach. In parallel, we built a large DNA reference database based on a checklist of the plant species of the Daraina region. Our results suggest that golden-crowned sifakas exhibit remarkable dietary diversity with at least 130 plant species belonging to 80 genera and 49 different families. We highlighted an influence of both habitat type and openness on diet composition suggesting a high flexibility of foraging strategies. Moreover, we observed the presence of numerous cultivated and naturalized plants in the faeces of groups living in forest edge areas. Overall, our findings support our initial expectation that P. tattersalli is able to cope with the current level of alteration of the landscape and confirm our previous results on the distribution and the dispersal ability of this species. © 2013 Quéméré et al.","author":[{"dropping-particle":"","family":"Quéméré","given":"Erwan","non-dropping-particle":"","parse-names":false,"suffix":""},{"dropping-particle":"","family":"Hibert","given":"Fabrice","non-dropping-particle":"","parse-names":false,"suffix":""},{"dropping-particle":"","family":"Miquel","given":"Christian","non-dropping-particle":"","parse-names":false,"suffix":""},{"dropping-particle":"","family":"Lhuillier","given":"Emeline","non-dropping-particle":"","parse-names":false,"suffix":""},{"dropping-particle":"","family":"Rasolondraibe","given":"Emmanuel","non-dropping-particle":"","parse-names":false,"suffix":""},{"dropping-particle":"","family":"Champeau","given":"Julie","non-dropping-particle":"","parse-names":false,"suffix":""},{"dropping-particle":"","family":"Rabarivola","given":"Clément","non-dropping-particle":"","parse-names":false,"suffix":""},{"dropping-particle":"","family":"Nusbaumer","given":"Louis","non-dropping-particle":"","parse-names":false,"suffix":""},{"dropping-particle":"","family":"Chatelain","given":"Cyrille","non-dropping-particle":"","parse-names":false,"suffix":""},{"dropping-particle":"","family":"Gautier","given":"Laurent","non-dropping-particle":"","parse-names":false,"suffix":""},{"dropping-particle":"","family":"Ranirison","given":"Patrick","non-dropping-particle":"","parse-names":false,"suffix":""},{"dropping-particle":"","family":"Crouau-Roy","given":"Brigitte","non-dropping-particle":"","parse-names":false,"suffix":""},{"dropping-particle":"","family":"Taberlet","given":"Pierre","non-dropping-particle":"","parse-names":false,"suffix":""},{"dropping-particle":"","family":"Chikhi","given":"Lounès","non-dropping-particle":"","parse-names":false,"suffix":""}],"container-title":"PLoS ONE","id":"ITEM-4","issue":"3","issued":{"date-parts":[["2013"]]},"title":"A DNA metabarcoding study of a primate dietary diversity and plasticity across its entire fragmented range","type":"article-journal","volume":"8"},"uris":["http://www.mendeley.com/documents/?uuid=ae180a15-e925-4899-adfc-b25cccafb187"]}],"mendeley":{"formattedCitation":"(Lucas et al., 2018; Pompanon et al., 2012; Quéméré et al., 2013; Soininen et al., 2015)","plainTextFormattedCitation":"(Lucas et al., 2018; Pompanon et al., 2012; Quéméré et al., 2013; Soininen et al., 2015)","previouslyFormattedCitation":"(Lucas et al., 2018; Pompanon et al., 2012; Quéméré et al., 2013; Soininen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Lucas et al., 2018; Pompanon et al., 2012; Quéméré et al., 2013; Soininen et al., 2015)</w:t>
      </w:r>
      <w:r w:rsidR="006011DB">
        <w:rPr>
          <w:rFonts w:ascii="Times New Roman" w:hAnsi="Times New Roman" w:cs="Times New Roman"/>
          <w:bCs/>
        </w:rPr>
        <w:fldChar w:fldCharType="end"/>
      </w:r>
      <w:r w:rsidR="006011DB">
        <w:rPr>
          <w:rFonts w:ascii="Times New Roman" w:hAnsi="Times New Roman" w:cs="Times New Roman"/>
          <w:bCs/>
        </w:rPr>
        <w:t xml:space="preserve">. </w:t>
      </w:r>
      <w:r>
        <w:rPr>
          <w:rFonts w:ascii="Times New Roman" w:hAnsi="Times New Roman" w:cs="Times New Roman"/>
          <w:bCs/>
        </w:rPr>
        <w:t xml:space="preserve">These methods have already illuminated new interactions and ecological trends in a variety of environments (e.g. host-parasitoid: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mendeley":{"formattedCitation":"(Wirta et al., 2014)","plainTextFormattedCitation":"(Wirta et al., 2014)","previouslyFormattedCitation":"(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Wirta et al., 2014)</w:t>
      </w:r>
      <w:r w:rsidR="006011DB">
        <w:rPr>
          <w:rFonts w:ascii="Times New Roman" w:hAnsi="Times New Roman" w:cs="Times New Roman"/>
          <w:bCs/>
        </w:rPr>
        <w:fldChar w:fldCharType="end"/>
      </w:r>
      <w:r>
        <w:rPr>
          <w:rFonts w:ascii="Times New Roman" w:hAnsi="Times New Roman" w:cs="Times New Roman"/>
          <w:bCs/>
        </w:rPr>
        <w:t xml:space="preserve">; plant-herbivor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plainTextFormattedCitation":"(Kartzinel et al., 2015)","previouslyFormattedCitation":"(Kartzinel et al., 2015)"},"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Kartzinel et al., 2015)</w:t>
      </w:r>
      <w:r w:rsidR="006011DB">
        <w:rPr>
          <w:rFonts w:ascii="Times New Roman" w:hAnsi="Times New Roman" w:cs="Times New Roman"/>
          <w:bCs/>
        </w:rPr>
        <w:fldChar w:fldCharType="end"/>
      </w:r>
      <w:r>
        <w:rPr>
          <w:rFonts w:ascii="Times New Roman" w:hAnsi="Times New Roman" w:cs="Times New Roman"/>
          <w:bCs/>
        </w:rPr>
        <w:t xml:space="preserve">; host-parasite: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cub.2012.02.058","ISSN":"09609822","author":[{"dropping-particle":"","family":"Schnell","given":"Ida Bærholm","non-dropping-particle":"","parse-names":false,"suffix":""},{"dropping-particle":"","family":"Thomsen","given":"Philip Francis","non-dropping-particle":"","parse-names":false,"suffix":""},{"dropping-particle":"","family":"Wilkinson","given":"Nicholas","non-dropping-particle":"","parse-names":false,"suffix":""},{"dropping-particle":"","family":"Rasmussen","given":"Morten","non-dropping-particle":"","parse-names":false,"suffix":""},{"dropping-particle":"","family":"Jensen","given":"Lars R.D.","non-dropping-particle":"","parse-names":false,"suffix":""},{"dropping-particle":"","family":"Willerslev","given":"Eske","non-dropping-particle":"","parse-names":false,"suffix":""},{"dropping-particle":"","family":"Bertelsen","given":"Mads F.","non-dropping-particle":"","parse-names":false,"suffix":""},{"dropping-particle":"","family":"Gilbert","given":"M. Thomas P.","non-dropping-particle":"","parse-names":false,"suffix":""}],"container-title":"Current Biology","id":"ITEM-1","issue":"8","issued":{"date-parts":[["2012"]]},"page":"R262-R263","publisher":"Elsevier","title":"Screening mammal biodiversity using DNA from leeches","type":"article-journal","volume":"22"},"uris":["http://www.mendeley.com/documents/?uuid=143a3bc6-2ff8-4357-9018-3974d05de69d"]}],"mendeley":{"formattedCitation":"(Schnell et al., 2012)","plainTextFormattedCitation":"(Schnell et al., 2012)","previouslyFormattedCitation":"(Schnell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Schnell et al., 2012)</w:t>
      </w:r>
      <w:r w:rsidR="006011DB">
        <w:rPr>
          <w:rFonts w:ascii="Times New Roman" w:hAnsi="Times New Roman" w:cs="Times New Roman"/>
          <w:bCs/>
        </w:rPr>
        <w:fldChar w:fldCharType="end"/>
      </w:r>
      <w:r>
        <w:rPr>
          <w:rFonts w:ascii="Times New Roman" w:hAnsi="Times New Roman" w:cs="Times New Roman"/>
          <w:bCs/>
        </w:rPr>
        <w:t xml:space="preserve">, predator-prey: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mendeley":{"formattedCitation":"(Toju &amp; Baba, 2018)","plainTextFormattedCitation":"(Toju &amp; Baba, 2018)","previouslyFormattedCitation":"(Toju &amp; Baba, 2018)"},"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Toju &amp; Baba, 2018)</w:t>
      </w:r>
      <w:r w:rsidR="006011DB">
        <w:rPr>
          <w:rFonts w:ascii="Times New Roman" w:hAnsi="Times New Roman" w:cs="Times New Roman"/>
          <w:bCs/>
        </w:rPr>
        <w:fldChar w:fldCharType="end"/>
      </w:r>
      <w:r>
        <w:rPr>
          <w:rFonts w:ascii="Times New Roman" w:hAnsi="Times New Roman" w:cs="Times New Roman"/>
          <w:bCs/>
        </w:rPr>
        <w:t xml:space="preserve">. </w:t>
      </w:r>
    </w:p>
    <w:p w14:paraId="2A02B5D4" w14:textId="77777777" w:rsidR="00AA5F24" w:rsidRDefault="00AA5F24" w:rsidP="001A318B">
      <w:pPr>
        <w:spacing w:line="480" w:lineRule="auto"/>
        <w:rPr>
          <w:rFonts w:ascii="Times New Roman" w:hAnsi="Times New Roman" w:cs="Times New Roman"/>
          <w:bCs/>
        </w:rPr>
      </w:pPr>
    </w:p>
    <w:p w14:paraId="068BF371" w14:textId="082944B5" w:rsidR="00AA5F24" w:rsidRDefault="0051400F" w:rsidP="00CE14A8">
      <w:pPr>
        <w:spacing w:line="480" w:lineRule="auto"/>
        <w:rPr>
          <w:rFonts w:ascii="Times New Roman" w:hAnsi="Times New Roman" w:cs="Times New Roman"/>
          <w:bCs/>
        </w:rPr>
      </w:pPr>
      <w:r>
        <w:rPr>
          <w:rFonts w:ascii="Times New Roman" w:hAnsi="Times New Roman" w:cs="Times New Roman"/>
          <w:bCs/>
        </w:rPr>
        <w:lastRenderedPageBreak/>
        <w:t xml:space="preserve">As </w:t>
      </w:r>
      <w:r w:rsidR="00AA5F24">
        <w:rPr>
          <w:rFonts w:ascii="Times New Roman" w:hAnsi="Times New Roman" w:cs="Times New Roman"/>
          <w:bCs/>
        </w:rPr>
        <w:t>diet DNA metabarcoding</w:t>
      </w:r>
      <w:r>
        <w:rPr>
          <w:rFonts w:ascii="Times New Roman" w:hAnsi="Times New Roman" w:cs="Times New Roman"/>
          <w:bCs/>
        </w:rPr>
        <w:t xml:space="preserve"> methods </w:t>
      </w:r>
      <w:r w:rsidR="00CE14A8">
        <w:rPr>
          <w:rFonts w:ascii="Times New Roman" w:hAnsi="Times New Roman" w:cs="Times New Roman"/>
          <w:bCs/>
        </w:rPr>
        <w:t>continue</w:t>
      </w:r>
      <w:r>
        <w:rPr>
          <w:rFonts w:ascii="Times New Roman" w:hAnsi="Times New Roman" w:cs="Times New Roman"/>
          <w:bCs/>
        </w:rPr>
        <w:t xml:space="preserve"> to advance, however, they need to be validated so that the ecological inference made from them is robust. </w:t>
      </w:r>
      <w:r w:rsidR="00791404">
        <w:rPr>
          <w:rFonts w:ascii="Times New Roman" w:hAnsi="Times New Roman" w:cs="Times New Roman"/>
          <w:bCs/>
        </w:rPr>
        <w:t xml:space="preserve">Focusing on the challenges of small organisms </w:t>
      </w:r>
      <w:r w:rsidR="00063FB4">
        <w:rPr>
          <w:rFonts w:ascii="Times New Roman" w:hAnsi="Times New Roman" w:cs="Times New Roman"/>
          <w:bCs/>
        </w:rPr>
        <w:t xml:space="preserve">where small body size has limited other diet analysis methods, DNA diet analyses </w:t>
      </w:r>
      <w:r w:rsidR="00CE14A8">
        <w:rPr>
          <w:rFonts w:ascii="Times New Roman" w:hAnsi="Times New Roman" w:cs="Times New Roman"/>
          <w:bCs/>
        </w:rPr>
        <w:t>are often performed on full organisms or body parts without gut dissection</w:t>
      </w:r>
      <w:ins w:id="35" w:author="Ana Miller-Ter Kuile" w:date="2020-11-30T11:10:00Z">
        <w:r w:rsidR="007E4816">
          <w:rPr>
            <w:rFonts w:ascii="Times New Roman" w:hAnsi="Times New Roman" w:cs="Times New Roman"/>
            <w:bCs/>
          </w:rPr>
          <w:t xml:space="preserve"> (</w:t>
        </w:r>
      </w:ins>
      <w:ins w:id="36" w:author="Ana Miller-Ter Kuile" w:date="2020-11-30T11:49:00Z">
        <w:r w:rsidR="008E11FC">
          <w:rPr>
            <w:rFonts w:ascii="Times New Roman" w:hAnsi="Times New Roman" w:cs="Times New Roman"/>
            <w:bCs/>
          </w:rPr>
          <w:t xml:space="preserve">e.g. </w:t>
        </w:r>
      </w:ins>
      <w:ins w:id="37" w:author="Ana Miller-Ter Kuile" w:date="2020-11-30T11:50:00Z">
        <w:r w:rsidR="008E11FC">
          <w:rPr>
            <w:rFonts w:ascii="Times New Roman" w:hAnsi="Times New Roman" w:cs="Times New Roman"/>
            <w:bCs/>
          </w:rPr>
          <w:fldChar w:fldCharType="begin" w:fldLock="1"/>
        </w:r>
      </w:ins>
      <w:r w:rsidR="00265B1F">
        <w:rPr>
          <w:rFonts w:ascii="Times New Roman" w:hAnsi="Times New Roman" w:cs="Times New Roman"/>
          <w:bCs/>
        </w:rPr>
        <w:instrText>ADDIN CSL_CITATION {"citationItems":[{"id":"ITEM-1","itemData":{"DOI":"10.1186/s40851-018-0088-9","ISSN":"2056306X","abstract":"Background: Understanding feedback between above- and below-ground processes of biological communities is a key to the effective management of natural and agricultural ecosystems. However, as above- and below-ground food webs are often studied separately, our knowledge of material flow and community dynamics in terrestrial ecosystems remains limited. Results: We developed a high-throughput sequencing method for examining how spiders link above- and below-ground food webs as generalist predators. To overcome problems related to DNA-barcoding-based analyses of arthropod-arthropod interactions, we designed spider-specific blocking primers and Hexapoda-specific primers for the selective PCR amplification of Hexapoda prey sequences from spider samples. By applying the new DNA metabarcoding framework to spider samples collected in a temperate secondary forest in Japan, we explored the structure of a food web involving 15 spider species and various taxonomic groups of Hexapoda prey. These results support the hypothesis that multiple spider species in a community can prey on both above- and below-ground prey species, potentially coupling above- and below-ground food-web dynamics. Conclusions: The PCR primers and metabarcoding pipeline described in this study are expected to accelerate nuclear marker-based analyses of food webs, illuminating poorly understood trophic interactions in ecosystems.","author":[{"dropping-particle":"","family":"Toju","given":"Hirokazu","non-dropping-particle":"","parse-names":false,"suffix":""},{"dropping-particle":"","family":"Baba","given":"Yuki G.","non-dropping-particle":"","parse-names":false,"suffix":""}],"container-title":"Zoological Letters","id":"ITEM-1","issue":"1","issued":{"date-parts":[["2018"]]},"page":"1-12","publisher":"Zoological Letters","title":"DNA metabarcoding of spiders, insects, and springtails for exploring potential linkage between above- and below-ground food webs","type":"article-journal","volume":"4"},"uris":["http://www.mendeley.com/documents/?uuid=311f5138-b442-4494-b208-6f322a2415a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Toju &amp; Baba, 2018)","manualFormatting":"Jacobsen et al., 2018; Toju &amp; Baba, 2018)","plainTextFormattedCitation":"(Jacobsen et al., 2018; Toju &amp; Baba, 2018)","previouslyFormattedCitation":"(Jacobsen et al., 2018; Toju &amp; Baba, 2018)"},"properties":{"noteIndex":0},"schema":"https://github.com/citation-style-language/schema/raw/master/csl-citation.json"}</w:instrText>
      </w:r>
      <w:r w:rsidR="008E11FC">
        <w:rPr>
          <w:rFonts w:ascii="Times New Roman" w:hAnsi="Times New Roman" w:cs="Times New Roman"/>
          <w:bCs/>
        </w:rPr>
        <w:fldChar w:fldCharType="separate"/>
      </w:r>
      <w:del w:id="38" w:author="Ana Miller-Ter Kuile" w:date="2020-11-30T11:50:00Z">
        <w:r w:rsidR="008E11FC" w:rsidRPr="008E11FC" w:rsidDel="008E11FC">
          <w:rPr>
            <w:rFonts w:ascii="Times New Roman" w:hAnsi="Times New Roman" w:cs="Times New Roman"/>
            <w:bCs/>
            <w:noProof/>
          </w:rPr>
          <w:delText>(</w:delText>
        </w:r>
      </w:del>
      <w:r w:rsidR="008E11FC" w:rsidRPr="008E11FC">
        <w:rPr>
          <w:rFonts w:ascii="Times New Roman" w:hAnsi="Times New Roman" w:cs="Times New Roman"/>
          <w:bCs/>
          <w:noProof/>
        </w:rPr>
        <w:t>Jacobsen et al., 2018; Toju &amp; Baba, 2018)</w:t>
      </w:r>
      <w:ins w:id="39" w:author="Ana Miller-Ter Kuile" w:date="2020-11-30T11:50:00Z">
        <w:r w:rsidR="008E11FC">
          <w:rPr>
            <w:rFonts w:ascii="Times New Roman" w:hAnsi="Times New Roman" w:cs="Times New Roman"/>
            <w:bCs/>
          </w:rPr>
          <w:fldChar w:fldCharType="end"/>
        </w:r>
      </w:ins>
      <w:r w:rsidR="00CE14A8">
        <w:rPr>
          <w:rFonts w:ascii="Times New Roman" w:hAnsi="Times New Roman" w:cs="Times New Roman"/>
          <w:bCs/>
        </w:rPr>
        <w:t>.</w:t>
      </w:r>
      <w:r w:rsidR="00F2638E">
        <w:rPr>
          <w:rFonts w:ascii="Times New Roman" w:hAnsi="Times New Roman" w:cs="Times New Roman"/>
          <w:bCs/>
        </w:rPr>
        <w:t xml:space="preserve"> The necessity to use full organisms or body parts increases</w:t>
      </w:r>
      <w:r>
        <w:rPr>
          <w:rFonts w:ascii="Times New Roman" w:hAnsi="Times New Roman" w:cs="Times New Roman"/>
          <w:bCs/>
        </w:rPr>
        <w:t xml:space="preserve"> the possibility of surface contamination altering the detection and species composition of presumed diet items. </w:t>
      </w:r>
      <w:r w:rsidR="00AA5F24">
        <w:rPr>
          <w:rFonts w:ascii="Times New Roman" w:hAnsi="Times New Roman" w:cs="Times New Roman"/>
          <w:bCs/>
        </w:rPr>
        <w:t>Surface sterilization</w:t>
      </w:r>
      <w:r w:rsidR="00F2638E">
        <w:rPr>
          <w:rFonts w:ascii="Times New Roman" w:hAnsi="Times New Roman" w:cs="Times New Roman"/>
          <w:bCs/>
        </w:rPr>
        <w:t xml:space="preserve">, the use of chemical treatments or physical action to remove surface contaminants, </w:t>
      </w:r>
      <w:r w:rsidR="00AA5F24">
        <w:rPr>
          <w:rFonts w:ascii="Times New Roman" w:hAnsi="Times New Roman" w:cs="Times New Roman"/>
          <w:bCs/>
        </w:rPr>
        <w:t xml:space="preserve">is systematically used in other fields </w:t>
      </w:r>
      <w:r w:rsidR="00C936B7">
        <w:rPr>
          <w:rFonts w:ascii="Times New Roman" w:hAnsi="Times New Roman" w:cs="Times New Roman"/>
          <w:bCs/>
        </w:rPr>
        <w:t xml:space="preserve">to reduce the risk of contamination in </w:t>
      </w:r>
      <w:r w:rsidR="00AA5F24">
        <w:rPr>
          <w:rFonts w:ascii="Times New Roman" w:hAnsi="Times New Roman" w:cs="Times New Roman"/>
          <w:bCs/>
        </w:rPr>
        <w:t>DNA metabarcoding</w:t>
      </w:r>
      <w:r w:rsidR="00C936B7">
        <w:rPr>
          <w:rFonts w:ascii="Times New Roman" w:hAnsi="Times New Roman" w:cs="Times New Roman"/>
          <w:bCs/>
        </w:rPr>
        <w:t xml:space="preserve"> </w:t>
      </w:r>
      <w:r w:rsidR="00791404">
        <w:rPr>
          <w:rFonts w:ascii="Times New Roman" w:hAnsi="Times New Roman" w:cs="Times New Roman"/>
          <w:bCs/>
        </w:rPr>
        <w:t>datasets</w:t>
      </w:r>
      <w:r w:rsidR="00AA5F24">
        <w:rPr>
          <w:rFonts w:ascii="Times New Roman" w:hAnsi="Times New Roman" w:cs="Times New Roman"/>
          <w:bCs/>
        </w:rPr>
        <w:t xml:space="preserve"> (e.g. fungal endophyte research;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209872109","ISSN":"00278424","abstract":"We surveyed endophytic fungal communities in leaves of a single tree species (Metrosideros polymorpha) across wide environmental gradients (500-5,500 mm of rain/y; 10-22°C mean annual temperature) spanning short geographic distances on Mauna Loa Volcano, Hawai'i. Using barcoded amplicon pyrosequencing at 13 sites (10 trees/site; 10 leaves/tree), we found very high levels of diversity within sites (a mean of 551 ± 134 taxonomic units per site). However, among-site diversity contributed even more than did withinsite diversity to the overall richness of more than 4,200 taxonomic units observed in M. polymorpha, and this among-site variation in endophyte community composition correlated strongly with temperature and rainfall. These results are consistent with suggestions that foliar endophytic fungi are hyperdiverse. They further suggest that microbial diversity may be even greater than has been assumed and that broad-scale environmental controls such as temperature and rainfall can structure eukaryotic microbial diversity. Appropriately constrained study systems across strong environmental gradients present a useful means to understand the environmental factors that structure the diversity of microbial communities.","author":[{"dropping-particle":"","family":"Zimmerman","given":"Naupaka B.","non-dropping-particle":"","parse-names":false,"suffix":""},{"dropping-particle":"","family":"Vitousek","given":"Peter M.","non-dropping-particle":"","parse-names":false,"suffix":""}],"container-title":"Proceedings of the National Academy of Sciences of the United States of America","id":"ITEM-1","issue":"32","issued":{"date-parts":[["2012"]]},"page":"13022-13027","title":"Fungal endophyte communities reflect environmental structuring across a Hawaiian landscape","type":"article-journal","volume":"109"},"uris":["http://www.mendeley.com/documents/?uuid=e1b8728d-c1c0-49bb-841e-c76c592a08ed"]},{"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Zimmerman &amp; Vitousek, 2012)","manualFormatting":"Burgdorf et al., 2014; Zimmerman &amp; Vitousek, 2012","plainTextFormattedCitation":"(Burgdorf et al., 2014; Zimmerman &amp; Vitousek, 2012)","previouslyFormattedCitation":"(Burgdorf et al., 2014; Zimmerman &amp; Vitousek,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Burgdorf et al., 2014; Zimmerman &amp; Vitousek, 2012</w:t>
      </w:r>
      <w:r w:rsidR="006011DB">
        <w:rPr>
          <w:rFonts w:ascii="Times New Roman" w:hAnsi="Times New Roman" w:cs="Times New Roman"/>
          <w:bCs/>
        </w:rPr>
        <w:fldChar w:fldCharType="end"/>
      </w:r>
      <w:r w:rsidR="00AA5F24">
        <w:rPr>
          <w:rFonts w:ascii="Times New Roman" w:hAnsi="Times New Roman" w:cs="Times New Roman"/>
          <w:bCs/>
        </w:rPr>
        <w:t>)</w:t>
      </w:r>
      <w:r w:rsidR="00F2638E">
        <w:rPr>
          <w:rFonts w:ascii="Times New Roman" w:hAnsi="Times New Roman" w:cs="Times New Roman"/>
          <w:bCs/>
        </w:rPr>
        <w:t>. However, surface sterilization</w:t>
      </w:r>
      <w:r w:rsidR="00AA5F24">
        <w:rPr>
          <w:rFonts w:ascii="Times New Roman" w:hAnsi="Times New Roman" w:cs="Times New Roman"/>
          <w:bCs/>
        </w:rPr>
        <w:t xml:space="preserve"> has not been systematically used in diet metabarcoding studies. </w:t>
      </w:r>
      <w:r w:rsidR="00C936B7">
        <w:rPr>
          <w:rFonts w:ascii="Times New Roman" w:hAnsi="Times New Roman" w:cs="Times New Roman"/>
          <w:bCs/>
        </w:rPr>
        <w:t xml:space="preserve">While some fields </w:t>
      </w:r>
      <w:r w:rsidR="00AA5F24">
        <w:rPr>
          <w:rFonts w:ascii="Times New Roman" w:hAnsi="Times New Roman" w:cs="Times New Roman"/>
          <w:bCs/>
        </w:rPr>
        <w:t>have developed informed protocols based on decades of research into best practices and study-specific considerations</w:t>
      </w:r>
      <w:r w:rsidR="006011DB">
        <w:rPr>
          <w:rFonts w:ascii="Times New Roman" w:hAnsi="Times New Roman" w:cs="Times New Roman"/>
          <w:bCs/>
        </w:rPr>
        <w:t xml:space="preserve"> </w:t>
      </w:r>
      <w:r w:rsidR="006011DB">
        <w:rPr>
          <w:rFonts w:ascii="Times New Roman" w:hAnsi="Times New Roman" w:cs="Times New Roman"/>
          <w:bCs/>
        </w:rPr>
        <w:fldChar w:fldCharType="begin" w:fldLock="1"/>
      </w:r>
      <w:r w:rsidR="00354772">
        <w:rPr>
          <w:rFonts w:ascii="Times New Roman" w:hAnsi="Times New Roman" w:cs="Times New Roman"/>
          <w:bCs/>
        </w:rPr>
        <w:instrText>ADDIN CSL_CITATION {"citationItems":[{"id":"ITEM-1","itemData":{"DOI":"10.1007/978-1-4939-8724-5","ISBN":"978-1-4939-8723-8","author":[{"dropping-particle":"","family":"Brown","given":"Shawn P.","non-dropping-particle":"","parse-names":false,"suffix":""},{"dropping-particle":"","family":"Leopold","given":"Devin R.","non-dropping-particle":"","parse-names":false,"suffix":""},{"dropping-particle":"","family":"Busby","given":"Posy E.","non-dropping-particle":"","parse-names":false,"suffix":""}],"container-title":"Plant Pathogenic Fungi and Oomycetes: Methods and Protocols","id":"ITEM-1","issued":{"date-parts":[["2018"]]},"title":"Protocols for Investigating the Leaf Mycobiome Using High-Throughput DNA Sequenci","type":"chapter","volume":"1848"},"uris":["http://www.mendeley.com/documents/?uuid=77636fb6-1a07-48cf-8b2f-02a67a5aee20"]},{"id":"ITEM-2","itemData":{"DOI":"10.1139/m97-131","ISSN":"00084166","abstract":"Endophytic bacteria are ubiquitous in most plant species, residing latently or actively colonizing plant tissues locally as well as systemically. Several definitions have been proposed for endophytic bacteria; in this review endophytes will be defined as those bacteria that can be isolated from surface-disinfested plant tissue or extracted from within the plant, and that do not visibly harm the plant. While this definition does not include nonextractable endophytic bacteria, it is a practical definition based on experimental limitations and is inclusive of bacterial symbionts, as well as internal plant-colonizing nonpathogenic bacteria with no known beneficial or detrimental effects on colonized plants. Historically, endophytic bacteria have been thought to be weakly virulent plant pathogens but have recently been discovered to have several beneficial effects on host plants, such as plant growth promotion and increased resistance against plant pathogens and parasites. In general, endophytic bacteria originate from the epiphytic bacterial communities of the rhizosphere and phylloplane, as well as from endophyte-infested seeds or planting materials. Besides gaining entrance to plants through natural openings or wounds, endophytic bacteria appear to actively penetrate plant tissues using hydrolytic enzymes like cellulase and pectinase. Since these enzymes are also produced by pathogens, more knowledge on their regulation and expression is needed to distinguish endophytic bacteria from plant pathogens. In general, endophytic bacteria occur at lower population densities than pathogens, and at least some of them do not induce a hypersensitive response in the plant, indicating that they are not recognized by the plant as pathogens. Evolutionarily, endophytes appear to be intermediate between saprophytic bacteria and plant pathogens, but it can only be speculated as to whether they are saprophytes evolving toward pathogens, or are more highly evolved than plant pathogens and conserve protective shelter and nutrient supplies by not killing their host. Overall, the endophytic microfloral community is of dynamic structure and is influenced by biotic and abiotic factors, with the plant itself constituting one of the major influencing factors. Since endophytic bacteria rely on the nutritional supply offered by the plant, any parameter affecting the nutritional status of the plant could consequently affect the endophytic community. This review summarizes part of the …","author":[{"dropping-particle":"","family":"Hallmann","given":"J.","non-dropping-particle":"","parse-names":false,"suffix":""},{"dropping-particle":"","family":"Quadt-Hallmann","given":"A.","non-dropping-particle":"","parse-names":false,"suffix":""},{"dropping-particle":"","family":"Mahaffee","given":"W. F.","non-dropping-particle":"","parse-names":false,"suffix":""},{"dropping-particle":"","family":"Kloepper","given":"J. W.","non-dropping-particle":"","parse-names":false,"suffix":""}],"container-title":"Canadian Journal of Microbiology","id":"ITEM-2","issue":"10","issued":{"date-parts":[["1997"]]},"page":"895-914","title":"Bacterial endophytes in agricultural crops","type":"article-journal","volume":"43"},"uris":["http://www.mendeley.com/documents/?uuid=bf33e393-aff2-45d2-a757-a5f48df455ef"]}],"mendeley":{"formattedCitation":"(S. P. Brown et al., 2018; J. Hallmann et al., 1997)","plainTextFormattedCitation":"(S. P. Brown et al., 2018; J. Hallmann et al., 1997)","previouslyFormattedCitation":"(S. P. Brown et al., 2018; J. Hallmann et al., 1997)"},"properties":{"noteIndex":0},"schema":"https://github.com/citation-style-language/schema/raw/master/csl-citation.json"}</w:instrText>
      </w:r>
      <w:r w:rsidR="006011DB">
        <w:rPr>
          <w:rFonts w:ascii="Times New Roman" w:hAnsi="Times New Roman" w:cs="Times New Roman"/>
          <w:bCs/>
        </w:rPr>
        <w:fldChar w:fldCharType="separate"/>
      </w:r>
      <w:r w:rsidR="00B01E35" w:rsidRPr="00B01E35">
        <w:rPr>
          <w:rFonts w:ascii="Times New Roman" w:hAnsi="Times New Roman" w:cs="Times New Roman"/>
          <w:bCs/>
          <w:noProof/>
        </w:rPr>
        <w:t>(S. P. Brown et al., 2018; J. Hallmann et al., 1997)</w:t>
      </w:r>
      <w:r w:rsidR="006011DB">
        <w:rPr>
          <w:rFonts w:ascii="Times New Roman" w:hAnsi="Times New Roman" w:cs="Times New Roman"/>
          <w:bCs/>
        </w:rPr>
        <w:fldChar w:fldCharType="end"/>
      </w:r>
      <w:r w:rsidR="00C936B7">
        <w:rPr>
          <w:rFonts w:ascii="Times New Roman" w:hAnsi="Times New Roman" w:cs="Times New Roman"/>
          <w:bCs/>
        </w:rPr>
        <w:t>, the field of</w:t>
      </w:r>
      <w:r w:rsidR="00866569">
        <w:rPr>
          <w:rFonts w:ascii="Times New Roman" w:hAnsi="Times New Roman" w:cs="Times New Roman"/>
          <w:bCs/>
        </w:rPr>
        <w:t xml:space="preserve"> diet</w:t>
      </w:r>
      <w:r w:rsidR="00C936B7">
        <w:rPr>
          <w:rFonts w:ascii="Times New Roman" w:hAnsi="Times New Roman" w:cs="Times New Roman"/>
          <w:bCs/>
        </w:rPr>
        <w:t xml:space="preserve"> DNA metabarcoding has not </w:t>
      </w:r>
      <w:r w:rsidR="00AA5F24">
        <w:rPr>
          <w:rFonts w:ascii="Times New Roman" w:hAnsi="Times New Roman" w:cs="Times New Roman"/>
          <w:bCs/>
        </w:rPr>
        <w:t xml:space="preserve">developed a similarly systematic approach (e.g. ethanol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mec.14581","ISSN":"1365294X","PMID":"29726053","abstract":"Parasites and other symbionts are crucial components of ecosystems, regulating host populations and supporting food webs. However, most symbiont systems, especially those involving commensals and mutualists, are relatively poorly understood. In this study, we have investigated the nature of the symbiotic relationship between birds and their most abundant and diverse ectosymbionts: the vane-dwelling feather mites. For this purpose, we studied the diet of feather mites using two complementary methods. First, we used light microscopy to examine the gut contents of 1,300 individual feather mites representing 100 mite genera (18 families) from 190 bird species belonging to 72 families and 19 orders. Second, we used high-throughput sequencing (HTS) and DNA metabarcoding to determine gut contents from 1,833 individual mites of 18 species inhabiting 18 bird species. Results showed fungi and potentially bacteria as the main food resources for feather mites (apart from potential bird uropygial gland oil). Diatoms and plant matter appeared as rare food resources for feather mites. Importantly, we did not find any evidence of feather mites feeding upon bird resources (e.g., blood, skin) other than potentially uropygial gland oil. In addition, we found a high prevalence of both keratinophilic and pathogenic fungal taxa in the feather mite species examined. Altogether, our results shed light on the long-standing question of the nature of the relationship between birds and their vane-dwelling feather mites, supporting previous evidence for a commensalistic–mutualistic role of feather mites, which are revealed as likely fungivore–microbivore–detritivore symbionts of bird feathers.","author":[{"dropping-particle":"","family":"Doña","given":"Jorge","non-dropping-particle":"","parse-names":false,"suffix":""},{"dropping-particle":"","family":"Proctor","given":"Heather","non-dropping-particle":"","parse-names":false,"suffix":""},{"dropping-particle":"","family":"Serrano","given":"David","non-dropping-particle":"","parse-names":false,"suffix":""},{"dropping-particle":"","family":"Johnson","given":"Kevin P.","non-dropping-particle":"","parse-names":false,"suffix":""},{"dropping-particle":"van","family":"Oploo","given":"Arnika Oddy","non-dropping-particle":"","parse-names":false,"suffix":""},{"dropping-particle":"","family":"Huguet-Tapia","given":"Jose C.","non-dropping-particle":"","parse-names":false,"suffix":""},{"dropping-particle":"","family":"Ascunce","given":"Marina S.","non-dropping-particle":"","parse-names":false,"suffix":""},{"dropping-particle":"","family":"Jovani","given":"Roger","non-dropping-particle":"","parse-names":false,"suffix":""}],"container-title":"Molecular Ecology","id":"ITEM-1","issue":"2","issued":{"date-parts":[["2019"]]},"page":"203-218","title":"Feather mites play a role in cleaning host feathers: New insights from DNA metabarcoding and microscopy","type":"article-journal","volume":"28"},"uris":["http://www.mendeley.com/documents/?uuid=fa347829-c03d-473a-bbdc-91939fc26f71"]}],"mendeley":{"formattedCitation":"(Doña et al., 2019)","manualFormatting":"Doña et al., 2019","plainTextFormattedCitation":"(Doña et al., 2019)","previouslyFormattedCitation":"(Doña et al., 2019)"},"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Doña et al., 2019</w:t>
      </w:r>
      <w:r w:rsidR="006011DB">
        <w:rPr>
          <w:rFonts w:ascii="Times New Roman" w:hAnsi="Times New Roman" w:cs="Times New Roman"/>
          <w:bCs/>
        </w:rPr>
        <w:fldChar w:fldCharType="end"/>
      </w:r>
      <w:r w:rsidR="00AA5F24">
        <w:rPr>
          <w:rFonts w:ascii="Times New Roman" w:hAnsi="Times New Roman" w:cs="Times New Roman"/>
          <w:bCs/>
        </w:rPr>
        <w:t xml:space="preserve">, bleach washes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16/j.soilbio.2016.02.006","ISSN":"00380717","abstract":"Due to high abundance and feeding habits, invertebrates are of great importance for shaping microbial communities at the fine scale. Springtails (Collembola) that feed on fungal spores and mycelia may contribute to dispersal through carrying fungal propagules in their guts or on their appendages. The Collembola-fungal associations are mainly investigated by microscopy or culturing techniques, which allow identify only fungi that have distinctive morphological characteristics or that can be cultured in vitro. Here we identified the Collembola-associated fungi on the body surface and in the gut content using both culturing and high-throughput sequencing (HTS) methods. We studied three epigeic Collembola species found on the Norway spruce dominated forest stands throughout the vegetation period - Entomobrya nivalis, Orchesella flavescens and Pogonognathellus longicornis. We discovered over 1200 fungal operational taxonomic units (OTUs), i.e. the proxies for species, based on 97% sequence similarity of the ITS2 subregion of ribosomal DNA. Most of the fungi were saprotrophs, but we detected also mycorrhizal, parasitic and lichenized fungi. Season was the most important factor affecting fungal richness and composition, especially on body surface. Although the data matrix revealed significant effect of substrate, we were unable to detect the significant fungal community differences between body surface and gut samples of conspecifics. There were no significant differences among studied epigeic Collembola species in the preference for fungal diet. Our study demonstrates that collembolans associate with a broader range of fungi than previously observed and thus potentially play an important role in enhancing fungal colonization through dispersal activities.","author":[{"dropping-particle":"","family":"Anslan","given":"Sten","non-dropping-particle":"","parse-names":false,"suffix":""},{"dropping-particle":"","family":"Bahram","given":"Mohammad","non-dropping-particle":"","parse-names":false,"suffix":""},{"dropping-particle":"","family":"Tedersoo","given":"Leho","non-dropping-particle":"","parse-names":false,"suffix":""}],"container-title":"Soil Biology and Biochemistry","id":"ITEM-1","issued":{"date-parts":[["2016"]]},"page":"152-159","publisher":"Elsevier Ltd","title":"Temporal changes in fungal communities associated with guts and appendages of Collembola as based on culturing and high-throughput sequencing","type":"article-journal","volume":"96"},"uris":["http://www.mendeley.com/documents/?uuid=5c50c1c3-fadf-4230-8571-3db85cff7002"]}],"mendeley":{"formattedCitation":"(Anslan et al., 2016)","manualFormatting":"Anslan et al., 2016","plainTextFormattedCitation":"(Anslan et al., 2016)","previouslyFormattedCitation":"(Anslan et al., 2016)"},"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Anslan et al., 2016</w:t>
      </w:r>
      <w:r w:rsidR="006011DB">
        <w:rPr>
          <w:rFonts w:ascii="Times New Roman" w:hAnsi="Times New Roman" w:cs="Times New Roman"/>
          <w:bCs/>
        </w:rPr>
        <w:fldChar w:fldCharType="end"/>
      </w:r>
      <w:r w:rsidR="00AA5F24">
        <w:rPr>
          <w:rFonts w:ascii="Times New Roman" w:hAnsi="Times New Roman" w:cs="Times New Roman"/>
          <w:bCs/>
        </w:rPr>
        <w:t xml:space="preserve">, no sterilization in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Jacobsen et al., 2018; Wirta et al., 2014","plainTextFormattedCitation":"(Jacobsen et al., 2018; Wirta et al., 2014)","previouslyFormattedCitation":"(Jacobsen et al., 2018; Wirta et al., 2014)"},"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Jacobsen et al., 2018; Wirta et al., 2014</w:t>
      </w:r>
      <w:r w:rsidR="006011DB">
        <w:rPr>
          <w:rFonts w:ascii="Times New Roman" w:hAnsi="Times New Roman" w:cs="Times New Roman"/>
          <w:bCs/>
        </w:rPr>
        <w:fldChar w:fldCharType="end"/>
      </w:r>
      <w:r w:rsidR="00AA5F24">
        <w:rPr>
          <w:rFonts w:ascii="Times New Roman" w:hAnsi="Times New Roman" w:cs="Times New Roman"/>
          <w:bCs/>
        </w:rPr>
        <w:t>). Th</w:t>
      </w:r>
      <w:r w:rsidR="00FD2B9B">
        <w:rPr>
          <w:rFonts w:ascii="Times New Roman" w:hAnsi="Times New Roman" w:cs="Times New Roman"/>
          <w:bCs/>
        </w:rPr>
        <w:t>e</w:t>
      </w:r>
      <w:r w:rsidR="00AA5F24">
        <w:rPr>
          <w:rFonts w:ascii="Times New Roman" w:hAnsi="Times New Roman" w:cs="Times New Roman"/>
          <w:bCs/>
        </w:rPr>
        <w:t xml:space="preserve"> lack of system</w:t>
      </w:r>
      <w:r w:rsidR="00CE14A8">
        <w:rPr>
          <w:rFonts w:ascii="Times New Roman" w:hAnsi="Times New Roman" w:cs="Times New Roman"/>
          <w:bCs/>
        </w:rPr>
        <w:t>ati</w:t>
      </w:r>
      <w:r w:rsidR="00AA5F24">
        <w:rPr>
          <w:rFonts w:ascii="Times New Roman" w:hAnsi="Times New Roman" w:cs="Times New Roman"/>
          <w:bCs/>
        </w:rPr>
        <w:t xml:space="preserve">c surface sterilization in diet </w:t>
      </w:r>
      <w:r w:rsidR="00F2638E">
        <w:rPr>
          <w:rFonts w:ascii="Times New Roman" w:hAnsi="Times New Roman" w:cs="Times New Roman"/>
          <w:bCs/>
        </w:rPr>
        <w:t>DNA metabarcoding</w:t>
      </w:r>
      <w:r w:rsidR="00AA5F24">
        <w:rPr>
          <w:rFonts w:ascii="Times New Roman" w:hAnsi="Times New Roman" w:cs="Times New Roman"/>
          <w:bCs/>
        </w:rPr>
        <w:t xml:space="preserve"> when using full individuals </w:t>
      </w:r>
      <w:r w:rsidR="00F2638E">
        <w:rPr>
          <w:rFonts w:ascii="Times New Roman" w:hAnsi="Times New Roman" w:cs="Times New Roman"/>
          <w:bCs/>
        </w:rPr>
        <w:t xml:space="preserve">or body parts </w:t>
      </w:r>
      <w:r w:rsidR="00FD2B9B">
        <w:rPr>
          <w:rFonts w:ascii="Times New Roman" w:hAnsi="Times New Roman" w:cs="Times New Roman"/>
          <w:bCs/>
        </w:rPr>
        <w:t xml:space="preserve">may be due to the desire to avoid destruction of DNA in relatively permeable animal cells </w:t>
      </w:r>
      <w:r w:rsidR="006011DB">
        <w:rPr>
          <w:rFonts w:ascii="Times New Roman" w:hAnsi="Times New Roman" w:cs="Times New Roman"/>
          <w:bCs/>
        </w:rPr>
        <w:fldChar w:fldCharType="begin" w:fldLock="1"/>
      </w:r>
      <w:r w:rsidR="006011DB">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plainTextFormattedCitation":"(Greenstone et al., 2012)","previouslyFormattedCitation":"(Greenstone et al., 201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2)</w:t>
      </w:r>
      <w:r w:rsidR="006011DB">
        <w:rPr>
          <w:rFonts w:ascii="Times New Roman" w:hAnsi="Times New Roman" w:cs="Times New Roman"/>
          <w:bCs/>
        </w:rPr>
        <w:fldChar w:fldCharType="end"/>
      </w:r>
      <w:r w:rsidR="00FD2B9B">
        <w:rPr>
          <w:rFonts w:ascii="Times New Roman" w:hAnsi="Times New Roman" w:cs="Times New Roman"/>
          <w:bCs/>
        </w:rPr>
        <w:t xml:space="preserve">. </w:t>
      </w:r>
      <w:r w:rsidR="009A514C">
        <w:rPr>
          <w:rFonts w:ascii="Times New Roman" w:hAnsi="Times New Roman" w:cs="Times New Roman"/>
          <w:bCs/>
        </w:rPr>
        <w:t xml:space="preserve">However, without considering surface sterilization as a treatment for surface contamination, we have limited ability to </w:t>
      </w:r>
      <w:r w:rsidR="00AA5F24">
        <w:rPr>
          <w:rFonts w:ascii="Times New Roman" w:hAnsi="Times New Roman" w:cs="Times New Roman"/>
          <w:bCs/>
        </w:rPr>
        <w:t xml:space="preserve">confidently assign DNA sequences to ingested diet items </w:t>
      </w:r>
      <w:del w:id="40" w:author="Ana Miller-Ter Kuile" w:date="2020-12-03T10:46:00Z">
        <w:r w:rsidR="00AA5F24" w:rsidDel="00064C86">
          <w:rPr>
            <w:rFonts w:ascii="Times New Roman" w:hAnsi="Times New Roman" w:cs="Times New Roman"/>
            <w:bCs/>
          </w:rPr>
          <w:delText xml:space="preserve">and to help discern </w:delText>
        </w:r>
        <w:r w:rsidR="009A514C" w:rsidDel="00064C86">
          <w:rPr>
            <w:rFonts w:ascii="Times New Roman" w:hAnsi="Times New Roman" w:cs="Times New Roman"/>
            <w:bCs/>
          </w:rPr>
          <w:delText xml:space="preserve">broad and </w:delText>
        </w:r>
        <w:r w:rsidR="00AA5F24" w:rsidDel="00064C86">
          <w:rPr>
            <w:rFonts w:ascii="Times New Roman" w:hAnsi="Times New Roman" w:cs="Times New Roman"/>
            <w:bCs/>
          </w:rPr>
          <w:delText xml:space="preserve">study-specific </w:delText>
        </w:r>
        <w:r w:rsidR="009A514C" w:rsidDel="00064C86">
          <w:rPr>
            <w:rFonts w:ascii="Times New Roman" w:hAnsi="Times New Roman" w:cs="Times New Roman"/>
            <w:bCs/>
          </w:rPr>
          <w:delText>approaches to reducing surface contamination</w:delText>
        </w:r>
        <w:r w:rsidR="006011DB" w:rsidDel="00064C86">
          <w:rPr>
            <w:rFonts w:ascii="Times New Roman" w:hAnsi="Times New Roman" w:cs="Times New Roman"/>
            <w:bCs/>
          </w:rPr>
          <w:delText xml:space="preserve"> </w:delText>
        </w:r>
      </w:del>
      <w:r w:rsidR="006011DB">
        <w:rPr>
          <w:rFonts w:ascii="Times New Roman" w:hAnsi="Times New Roman" w:cs="Times New Roman"/>
          <w:bCs/>
        </w:rPr>
        <w:fldChar w:fldCharType="begin" w:fldLock="1"/>
      </w:r>
      <w:r w:rsidR="00093513">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3","issue":"5","issued":{"date-parts":[["2002"]]},"page":"15532J","title":"Surface sterilization of a maggot using bleach does not interfere with mitochondrial DNA analysis of crop contents","type":"article-journal","volume":"47"},"uris":["http://www.mendeley.com/documents/?uuid=0fdd480c-7da9-46ae-8bbe-0decae298a6d"]}],"mendeley":{"formattedCitation":"(Greenstone et al., 2011, 2012; Linville &amp; Wells, 2002)","plainTextFormattedCitation":"(Greenstone et al., 2011, 2012; Linville &amp; Wells, 2002)","previouslyFormattedCitation":"(Greenstone et al., 2011, 2012; Linville &amp; Wells, 2002)"},"properties":{"noteIndex":0},"schema":"https://github.com/citation-style-language/schema/raw/master/csl-citation.json"}</w:instrText>
      </w:r>
      <w:r w:rsidR="006011DB">
        <w:rPr>
          <w:rFonts w:ascii="Times New Roman" w:hAnsi="Times New Roman" w:cs="Times New Roman"/>
          <w:bCs/>
        </w:rPr>
        <w:fldChar w:fldCharType="separate"/>
      </w:r>
      <w:r w:rsidR="006011DB" w:rsidRPr="006011DB">
        <w:rPr>
          <w:rFonts w:ascii="Times New Roman" w:hAnsi="Times New Roman" w:cs="Times New Roman"/>
          <w:bCs/>
          <w:noProof/>
        </w:rPr>
        <w:t>(Greenstone et al., 2011, 2012; Linville &amp; Wells, 2002)</w:t>
      </w:r>
      <w:r w:rsidR="006011DB">
        <w:rPr>
          <w:rFonts w:ascii="Times New Roman" w:hAnsi="Times New Roman" w:cs="Times New Roman"/>
          <w:bCs/>
        </w:rPr>
        <w:fldChar w:fldCharType="end"/>
      </w:r>
      <w:r w:rsidR="009F2004">
        <w:rPr>
          <w:rFonts w:ascii="Times New Roman" w:hAnsi="Times New Roman" w:cs="Times New Roman"/>
          <w:bCs/>
        </w:rPr>
        <w:t>.</w:t>
      </w:r>
    </w:p>
    <w:p w14:paraId="7D10BF68" w14:textId="784D0DE0" w:rsidR="00AA5F24" w:rsidDel="00A82449" w:rsidRDefault="00AA5F24" w:rsidP="001A318B">
      <w:pPr>
        <w:spacing w:line="480" w:lineRule="auto"/>
        <w:rPr>
          <w:del w:id="41" w:author="Ana Miller-Ter Kuile" w:date="2020-11-30T13:11:00Z"/>
          <w:rFonts w:ascii="Times New Roman" w:hAnsi="Times New Roman" w:cs="Times New Roman"/>
          <w:bCs/>
        </w:rPr>
      </w:pPr>
    </w:p>
    <w:p w14:paraId="131EB06F" w14:textId="4B3450F2" w:rsidR="00DD1D92" w:rsidDel="00A82449" w:rsidRDefault="00C936B7" w:rsidP="001A318B">
      <w:pPr>
        <w:spacing w:line="480" w:lineRule="auto"/>
        <w:rPr>
          <w:del w:id="42" w:author="Ana Miller-Ter Kuile" w:date="2020-11-30T13:11:00Z"/>
          <w:rFonts w:ascii="Times New Roman" w:hAnsi="Times New Roman" w:cs="Times New Roman"/>
          <w:bCs/>
        </w:rPr>
      </w:pPr>
      <w:del w:id="43" w:author="Ana Miller-Ter Kuile" w:date="2020-11-30T13:11:00Z">
        <w:r w:rsidDel="00A82449">
          <w:rPr>
            <w:rFonts w:ascii="Times New Roman" w:hAnsi="Times New Roman" w:cs="Times New Roman"/>
            <w:bCs/>
          </w:rPr>
          <w:delText>In addition to</w:delText>
        </w:r>
        <w:r w:rsidR="00B66EF4" w:rsidDel="00A82449">
          <w:rPr>
            <w:rFonts w:ascii="Times New Roman" w:hAnsi="Times New Roman" w:cs="Times New Roman"/>
            <w:bCs/>
          </w:rPr>
          <w:delText xml:space="preserve"> considering whether surface sterilization should be common practice in diet DNA metabarcoding, there are environmental, ecological, and methodological factors that </w:delText>
        </w:r>
        <w:r w:rsidDel="00A82449">
          <w:rPr>
            <w:rFonts w:ascii="Times New Roman" w:hAnsi="Times New Roman" w:cs="Times New Roman"/>
            <w:bCs/>
          </w:rPr>
          <w:delText>may contribute to the</w:delText>
        </w:r>
        <w:r w:rsidR="00CB7B0A" w:rsidDel="00A82449">
          <w:rPr>
            <w:rFonts w:ascii="Times New Roman" w:hAnsi="Times New Roman" w:cs="Times New Roman"/>
            <w:bCs/>
          </w:rPr>
          <w:delText xml:space="preserve"> decision</w:delText>
        </w:r>
        <w:r w:rsidDel="00A82449">
          <w:rPr>
            <w:rFonts w:ascii="Times New Roman" w:hAnsi="Times New Roman" w:cs="Times New Roman"/>
            <w:bCs/>
          </w:rPr>
          <w:delText xml:space="preserve"> of whether to surface sterilize consumers prior to DNA metabarcoding.</w:delText>
        </w:r>
        <w:r w:rsidR="000C0AE6" w:rsidDel="00A82449">
          <w:rPr>
            <w:rFonts w:ascii="Times New Roman" w:hAnsi="Times New Roman" w:cs="Times New Roman"/>
            <w:bCs/>
          </w:rPr>
          <w:delText xml:space="preserve"> These factors are related to the risk of contamination by environmental DNA, and could be regulated by abiotic or biotic conditions that alter DNA persistence</w:delText>
        </w:r>
        <w:r w:rsidR="007C5DCF"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7C5DCF" w:rsidRPr="00A82449" w:rsidDel="00A82449">
          <w:rPr>
            <w:rFonts w:ascii="Times New Roman" w:hAnsi="Times New Roman" w:cs="Times New Roman"/>
            <w:bCs/>
          </w:rPr>
          <w:delInstrText>ADDIN CSL_CITATION {"citationItems":[{"id":"ITEM-1","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1","issued":{"date-parts":[["2015"]]},"page":"85-92","publisher":"Elsevier Ltd","title":"Quantifying effects of UV-B, temperature, and pH on eDNA degradation in aquatic microcosms","type":"article-journal","volume":"183"},"uris":["http://www.mendeley.com/documents/?uuid=fb596833-952d-417e-8188-87766a9892a6"]},{"id":"ITEM-2","itemData":{"DOI":"10.1021/es404734p","ISSN":"0013936X","PMID":"24422450","abstract":"Environmental DNA (eDNA) surveillance holds great promise for improving species conservation and management. However, few studies have investigated eDNA dynamics under natural conditions, and interpretations of eDNA surveillance results are clouded by uncertainties about eDNA degradation. We conducted a literature review to assess current understanding of eDNA degradation in aquatic systems and an experiment exploring how environmental conditions can influence eDNA degradation. Previous studies have reported macrobial eDNA persistence ranging from less than 1 day to over 2 weeks, with no attempts to quantify factors affecting degradation. Using a SYBR Green quantitative PCR assay to observe Common Carp (Cyprinus carpio) eDNA degradation in laboratory mesocosms, our rate of Common Carp eDNA detection decreased over time. Common Carp eDNA concentration followed a pattern of exponential decay, and observed decay rates exceeded previously published values for aquatic macrobial eDNA. Contrary to our expectations, eDNA degradation rate declined as biochemical oxygen demand, chlorophyll, and total eDNA (i.e., from any organism) concentration increased. Our results help explain the widely divergent, previously published estimates for eDNA degradation. Measurements of local environmental conditions, consideration of environmental influence on eDNA detection, and quantification of local eDNA degradation rates will help interpret future eDNA surveillance results. © 2014 American Chemical Society.","author":[{"dropping-particle":"","family":"Barnes","given":"Matthew A.","non-dropping-particle":"","parse-names":false,"suffix":""},{"dropping-particle":"","family":"Turner","given":"Cameron R.","non-dropping-particle":"","parse-names":false,"suffix":""},{"dropping-particle":"","family":"Jerde","given":"Christopher L.","non-dropping-particle":"","parse-names":false,"suffix":""},{"dropping-particle":"","family":"Renshaw","given":"Mark A.","non-dropping-particle":"","parse-names":false,"suffix":""},{"dropping-particle":"","family":"Chadderton","given":"W. Lindsay","non-dropping-particle":"","parse-names":false,"suffix":""},{"dropping-particle":"","family":"Lodge","given":"David M.","non-dropping-particle":"","parse-names":false,"suffix":""}],"container-title":"Environmental Science and Technology","id":"ITEM-2","issue":"3","issued":{"date-parts":[["2014"]]},"page":"1819-1827","title":"Environmental conditions influence eDNA persistence in aquatic systems","type":"article-journal","volume":"48"},"uris":["http://www.mendeley.com/documents/?uuid=c7dc3052-9e2c-47f6-9b76-c8ecd142bc27"]},{"id":"ITEM-3","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3","issue":"2007","issued":{"date-parts":[["2007"]]},"page":"37-53","title":"Release and persistence of extracellular DNA in the environment","type":"article-journal","volume":"6"},"uris":["http://www.mendeley.com/documents/?uuid=4b6dbf70-a9a9-4ca7-b0dd-6efe3505bd41"]},{"id":"ITEM-4","itemData":{"DOI":"10.1038/nmicrobiol.2016.242","ISSN":"20585276","abstract":"Extracellular DNA from dead microorganisms can persist in soil for weeks to years 1-3. Although it is implicitly assumed that the microbial DNA recovered from soil predominantly represents intact cells, it is unclear how extracellular DNA affects molecular analyses of microbial diversity. We examined a wide range of soils using viability PCR based on the photoreactive DNA-intercalating dye propidium monoazide 4. We found that, on average, 40% of both prokaryotic and fungal DNA was extracellular or from cells that were no longer intact. Extracellular DNA inflated the observed prokaryotic and fungal richness by up to 55% and caused significant misestimation of taxon relative abundances, including the relative abundances of taxa integral to key ecosystem processes. Extracellular DNA was not found in measurable amounts in all soils; it was more likely to be present in soils with low exchangeable base cation concentrations, and the effect of its removal on microbial community structure was more profound in high-pH soils. Together, these findings imply that this 'relic DNA' remaining in soil after cell death can obscure treatment effects, spatiotemporal patterns and relationships between microbial taxa and environmental conditions.","author":[{"dropping-particle":"","family":"Carini","given":"Paul","non-dropping-particle":"","parse-names":false,"suffix":""},{"dropping-particle":"","family":"Marsden","given":"Patrick J.","non-dropping-particle":"","parse-names":false,"suffix":""},{"dropping-particle":"","family":"Leff","given":"Jonathan W.","non-dropping-particle":"","parse-names":false,"suffix":""},{"dropping-particle":"","family":"Morgan","given":"Emily E.","non-dropping-particle":"","parse-names":false,"suffix":""},{"dropping-particle":"","family":"Strickland","given":"Michael S.","non-dropping-particle":"","parse-names":false,"suffix":""},{"dropping-particle":"","family":"Fierer","given":"Noah","non-dropping-particle":"","parse-names":false,"suffix":""}],"container-title":"Nature Microbiology","id":"ITEM-4","issue":"December 2016","issued":{"date-parts":[["2016"]]},"publisher":"Nature Publishing Group","title":"Relic DNA is abundant in soil and obscures estimates of soil microbial diversity","type":"article-journal","volume":"2"},"uris":["http://www.mendeley.com/documents/?uuid=31d8d683-2225-46de-a75f-b9963d7c9907"]},{"id":"ITEM-5","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5","issue":"1","issued":{"date-parts":[["2018"]]},"page":"1-11","publisher":"Springer US","title":"Persistence of environmental DNA in marine systems","type":"article-journal","volume":"1"},"uris":["http://www.mendeley.com/documents/?uuid=34632869-3367-49cb-baad-3354f346eb47"]}],"mendeley":{"formattedCitation":"(Barnes et al., 2014; Carini et al., 2016; Collins et al., 2018; K. M. Nielsen et al., 2007; Strickler et al., 2015)","plainTextFormattedCitation":"(Barnes et al., 2014; Carini et al., 2016; Collins et al., 2018; K. M. Nielsen et al., 2007; Strickler et al., 2015)","previouslyFormattedCitation":"(Barnes et al., 2014; Carini et al., 2016; Collins et al., 2018; K. M. Nielsen et al., 2007; Strickler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A82449" w:rsidDel="00A82449">
          <w:rPr>
            <w:rFonts w:ascii="Times New Roman" w:hAnsi="Times New Roman" w:cs="Times New Roman"/>
            <w:bCs/>
            <w:noProof/>
          </w:rPr>
          <w:delText>(Barnes et al., 2014; Carini et al., 2016; Collins et al., 2018; K. M. Nielsen et al., 2007; Strickler et al., 2015)</w:delText>
        </w:r>
        <w:r w:rsidR="007C5DCF" w:rsidDel="00A82449">
          <w:rPr>
            <w:rFonts w:ascii="Times New Roman" w:hAnsi="Times New Roman" w:cs="Times New Roman"/>
            <w:bCs/>
          </w:rPr>
          <w:fldChar w:fldCharType="end"/>
        </w:r>
        <w:r w:rsidR="00F2638E" w:rsidDel="00A82449">
          <w:rPr>
            <w:rFonts w:ascii="Times New Roman" w:hAnsi="Times New Roman" w:cs="Times New Roman"/>
            <w:bCs/>
          </w:rPr>
          <w:delText xml:space="preserve"> </w:delText>
        </w:r>
        <w:r w:rsidR="000C0AE6" w:rsidDel="00A82449">
          <w:rPr>
            <w:rFonts w:ascii="Times New Roman" w:hAnsi="Times New Roman" w:cs="Times New Roman"/>
            <w:bCs/>
          </w:rPr>
          <w:delText xml:space="preserve">or the likelihood that consumers come in contact with diet items in the environment </w:delText>
        </w:r>
        <w:commentRangeStart w:id="44"/>
        <w:commentRangeStart w:id="45"/>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0C0AE6" w:rsidDel="00A82449">
          <w:rPr>
            <w:rFonts w:ascii="Times New Roman" w:hAnsi="Times New Roman" w:cs="Times New Roman"/>
            <w:bCs/>
          </w:rPr>
          <w:delText xml:space="preserve"> </w:delText>
        </w:r>
        <w:r w:rsidR="00B66EF4" w:rsidDel="00A82449">
          <w:rPr>
            <w:rFonts w:ascii="Times New Roman" w:hAnsi="Times New Roman" w:cs="Times New Roman"/>
            <w:bCs/>
          </w:rPr>
          <w:delText>In any environment, the</w:delText>
        </w:r>
        <w:r w:rsidR="003C2E5A" w:rsidDel="00A82449">
          <w:rPr>
            <w:rFonts w:ascii="Times New Roman" w:hAnsi="Times New Roman" w:cs="Times New Roman"/>
            <w:bCs/>
          </w:rPr>
          <w:delText xml:space="preserve"> ecological interpretation of</w:delText>
        </w:r>
        <w:r w:rsidR="00DD1D92" w:rsidDel="00A82449">
          <w:rPr>
            <w:rFonts w:ascii="Times New Roman" w:hAnsi="Times New Roman" w:cs="Times New Roman"/>
            <w:bCs/>
          </w:rPr>
          <w:delText xml:space="preserve"> diet</w:delText>
        </w:r>
        <w:r w:rsidR="003C2E5A" w:rsidDel="00A82449">
          <w:rPr>
            <w:rFonts w:ascii="Times New Roman" w:hAnsi="Times New Roman" w:cs="Times New Roman"/>
            <w:bCs/>
          </w:rPr>
          <w:delText xml:space="preserve"> data with surface contamination could </w:delText>
        </w:r>
        <w:r w:rsidR="00DD1D92" w:rsidDel="00A82449">
          <w:rPr>
            <w:rFonts w:ascii="Times New Roman" w:hAnsi="Times New Roman" w:cs="Times New Roman"/>
            <w:bCs/>
          </w:rPr>
          <w:delText xml:space="preserve">alter </w:delText>
        </w:r>
        <w:r w:rsidR="00F2638E" w:rsidDel="00A82449">
          <w:rPr>
            <w:rFonts w:ascii="Times New Roman" w:hAnsi="Times New Roman" w:cs="Times New Roman"/>
            <w:bCs/>
          </w:rPr>
          <w:delText xml:space="preserve">most common diet measures </w:delText>
        </w:r>
        <w:r w:rsidR="00DD1D92" w:rsidDel="00A82449">
          <w:rPr>
            <w:rFonts w:ascii="Times New Roman" w:hAnsi="Times New Roman" w:cs="Times New Roman"/>
            <w:bCs/>
          </w:rPr>
          <w:delText xml:space="preserve">(e.g. </w:delText>
        </w:r>
        <w:r w:rsidR="00CB7B0A" w:rsidDel="00A82449">
          <w:rPr>
            <w:rFonts w:ascii="Times New Roman" w:hAnsi="Times New Roman" w:cs="Times New Roman"/>
            <w:bCs/>
          </w:rPr>
          <w:delText>frequency</w:delText>
        </w:r>
        <w:r w:rsidR="00DD1D92" w:rsidDel="00A82449">
          <w:rPr>
            <w:rFonts w:ascii="Times New Roman" w:hAnsi="Times New Roman" w:cs="Times New Roman"/>
            <w:bCs/>
          </w:rPr>
          <w:delText xml:space="preserve"> of consumption </w:delText>
        </w:r>
        <w:r w:rsidR="00CE14A8" w:rsidDel="00A82449">
          <w:rPr>
            <w:rFonts w:ascii="Times New Roman" w:hAnsi="Times New Roman" w:cs="Times New Roman"/>
            <w:bCs/>
          </w:rPr>
          <w:delText xml:space="preserve">and </w:delText>
        </w:r>
        <w:r w:rsidR="00DD1D92" w:rsidDel="00A82449">
          <w:rPr>
            <w:rFonts w:ascii="Times New Roman" w:hAnsi="Times New Roman" w:cs="Times New Roman"/>
            <w:bCs/>
          </w:rPr>
          <w:delText>diversity of interactions)</w:delText>
        </w:r>
        <w:r w:rsidR="00D0583C" w:rsidDel="00A82449">
          <w:rPr>
            <w:rFonts w:ascii="Times New Roman" w:hAnsi="Times New Roman" w:cs="Times New Roman"/>
            <w:bCs/>
          </w:rPr>
          <w:delText>.</w:delText>
        </w:r>
        <w:r w:rsidR="00DD1D92" w:rsidDel="00A82449">
          <w:rPr>
            <w:rFonts w:ascii="Times New Roman" w:hAnsi="Times New Roman" w:cs="Times New Roman"/>
            <w:bCs/>
          </w:rPr>
          <w:delText xml:space="preserve"> If diet data are being used to </w:delText>
        </w:r>
        <w:r w:rsidR="003C2E5A" w:rsidDel="00A82449">
          <w:rPr>
            <w:rFonts w:ascii="Times New Roman" w:hAnsi="Times New Roman" w:cs="Times New Roman"/>
            <w:bCs/>
          </w:rPr>
          <w:delText xml:space="preserve">ask questions </w:delText>
        </w:r>
        <w:r w:rsidR="00DD1D92" w:rsidDel="00A82449">
          <w:rPr>
            <w:rFonts w:ascii="Times New Roman" w:hAnsi="Times New Roman" w:cs="Times New Roman"/>
            <w:bCs/>
          </w:rPr>
          <w:delText xml:space="preserve">about the species-, population-, or community-level rate of consumption of a diet item or items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1365-2656.13184","ISSN":"13652656","abstract":"To understand the diversity and strength of predation in natural communities, researchers must quantify the total amount of prey species in the diet of predators. Metabarcoding approaches have allowed widespread characterization of predator diets with high taxonomic resolution. To determine the wider impacts of predators, researchers should combine DNA techniques with estimates of population size of predators using mark–release–recapture (MRR) methods, and with accurate metrics of food consumption by individuals. Herein, we estimate the scale of predation exerted by four damselfly species on diverse prey taxa within a well-defined 12-ha study area, resolving the prey species of individual damselflies, to what extent the diets of predatory species overlap, and which fraction of the main prey populations are consumed. We identify the taxonomic composition of diets using DNA metabarcoding and quantify damselfly population sizes by MRR. We also use predator-specific estimates of consumption rates, and independent data on prey emergence rates to estimate the collective predation pressure summed over all prey taxa and specific to their main prey (non-biting midges or chironomids) of the four damselfly species. The four damselfly species collectively consumed a prey mass equivalent to roughly 870 (95% CL 410–1,800) g, over 2 months. Each individual consumed 29%–66% (95% CL 9.4–123) of its body weight during its relatively short life span (2.1–4.7 days; 95% CL 0.74–7.9) in the focal population. This predation pressure was widely distributed across the local invertebrate prey community, including 4 classes, 19 orders and c. 140 genera. Different predator species showed extensive overlap in diets, with an average of 30% of prey shared by at least two predator species. Of the available prey individuals in the widely consumed family Chironomidae, only a relatively small proportion (0.76%; 95% CL 0.35%–1.61%) were consumed. Our synthesis of population sizes, per-capita consumption rates and taxonomic distribution of diets identifies damselflies as a comparatively minor predator group of aerial insects. As the next step, we should add estimates of predation by larger odonate species, and experimental removal of odonates, thereby establishing the full impact of odonate predation on prey communities.","author":[{"dropping-particle":"","family":"Kaunisto","given":"Kari M.","non-dropping-particle":"","parse-names":false,"suffix":""},{"dropping-particle":"","family":"Roslin","given":"Tomas","non-dropping-particle":"","parse-names":false,"suffix":""},{"dropping-particle":"","family":"Forbes","given":"Mark R.","non-dropping-particle":"","parse-names":false,"suffix":""},{"dropping-particle":"","family":"Morrill","given":"Andre","non-dropping-particle":"","parse-names":false,"suffix":""},{"dropping-particle":"","family":"Sääksjärvi","given":"Ilari E.","non-dropping-particle":"","parse-names":false,"suffix":""},{"dropping-particle":"","family":"Puisto","given":"Anna I.E.","non-dropping-particle":"","parse-names":false,"suffix":""},{"dropping-particle":"","family":"Lilley","given":"Thomas M.","non-dropping-particle":"","parse-names":false,"suffix":""},{"dropping-particle":"","family":"Vesterinen","given":"Eero J.","non-dropping-particle":"","parse-names":false,"suffix":""}],"container-title":"Journal of Animal Ecology","id":"ITEM-1","issue":"October 2019","issued":{"date-parts":[["2020"]]},"page":"1-10","title":"Threats from the air: Damselfly predation on diverse prey taxa","type":"article-journal"},"uris":["http://www.mendeley.com/documents/?uuid=7ff426d4-d3af-487a-a645-a9db954eef2a"]}],"mendeley":{"formattedCitation":"(Kaunisto et al., 2020)","plainTextFormattedCitation":"(Kaunisto et al., 2020)","previouslyFormattedCitation":"(Kaunisto et al., 2020)"},"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unisto et al., 2020)</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either inflate (i.e. contaminants are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or depress (i.e. contaminants are not potential </w:delText>
        </w:r>
        <w:r w:rsidR="00DE6D30" w:rsidDel="00A82449">
          <w:rPr>
            <w:rFonts w:ascii="Times New Roman" w:hAnsi="Times New Roman" w:cs="Times New Roman"/>
            <w:bCs/>
          </w:rPr>
          <w:delText>diet</w:delText>
        </w:r>
        <w:r w:rsidR="00DD1D92" w:rsidDel="00A82449">
          <w:rPr>
            <w:rFonts w:ascii="Times New Roman" w:hAnsi="Times New Roman" w:cs="Times New Roman"/>
            <w:bCs/>
          </w:rPr>
          <w:delText xml:space="preserve">) estimates of consumption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1, 2012)","plainTextFormattedCitation":"(Greenstone et al., 2011, 2012)","previouslyFormattedCitation":"(Greenstone et al., 2011, 2012)"},"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Greenstone et al., 2011, 2012)</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Similarly, if diet data are being used to ask questions about </w:delText>
        </w:r>
        <w:r w:rsidR="009123B2" w:rsidDel="00A82449">
          <w:rPr>
            <w:rFonts w:ascii="Times New Roman" w:hAnsi="Times New Roman" w:cs="Times New Roman"/>
            <w:bCs/>
          </w:rPr>
          <w:delText xml:space="preserve">a range of </w:delText>
        </w:r>
        <w:r w:rsidR="00DD1D92" w:rsidDel="00A82449">
          <w:rPr>
            <w:rFonts w:ascii="Times New Roman" w:hAnsi="Times New Roman" w:cs="Times New Roman"/>
            <w:bCs/>
          </w:rPr>
          <w:delText>interactions between groups of organisms (</w:delText>
        </w:r>
        <w:r w:rsidR="003603F7" w:rsidDel="00A82449">
          <w:rPr>
            <w:rFonts w:ascii="Times New Roman" w:hAnsi="Times New Roman" w:cs="Times New Roman"/>
            <w:bCs/>
          </w:rPr>
          <w:delText xml:space="preserve">e.g., </w:delText>
        </w:r>
        <w:r w:rsidR="007C5DCF" w:rsidDel="00A82449">
          <w:rPr>
            <w:rFonts w:ascii="Times New Roman" w:hAnsi="Times New Roman" w:cs="Times New Roman"/>
            <w:bCs/>
          </w:rPr>
          <w:fldChar w:fldCharType="begin" w:fldLock="1"/>
        </w:r>
        <w:r w:rsidR="007C5DCF" w:rsidDel="00A82449">
          <w:rPr>
            <w:rFonts w:ascii="Times New Roman" w:hAnsi="Times New Roman" w:cs="Times New Roman"/>
            <w:bCs/>
          </w:rPr>
          <w:delInstrText>ADDIN CSL_CITATION {"citationItems":[{"id":"ITEM-1","itemData":{"DOI":"10.1073/pnas.1503283112","ISBN":"0027-8424","ISSN":"0027-8424","PMID":"26034267","abstract":"Niche partitioning facilitates species coexistence in a world of limited resources, thereby enriching biodiversity. For decades, biologists have sought to understand how diverse assemblages of large mammalian herbivores (LMH) partition food resources. Several complementary mechanisms have been identified, including differential consumption of grasses versus nongrasses and spatiotemporal stratification in use of different parts of the same plant. However, the extent to which LMH partition food-plant species is largely unknown because comprehensive species-level identification is prohibitively difficult with traditional methods. We used DNA metabarcoding to quantify diet breadth, composition, and overlap for seven abundant LMH species (six wild, one domestic) in semiarid African savanna. These species ranged from almost-exclusive grazers to almost-exclusive browsers: Grass consumption inferred from mean sequence relative read abundance (RRA) ranged from &gt;99% (plains zebra) to &lt;1% (dik-dik). Grass RRA was highly correlated with isotopic estimates of % grass consumption, indicating that RRA conveys reliable quantitative information about consumption. Dietary overlap was greatest between species that were similar in body size and proportional grass consumption. Nonetheless, diet composition differed between all species-even pairs of grazers matched in size, digestive physiology, and location-and dietary similarity was sometimes greater across grazing and browsing guilds than within them. Such taxonomically fine-grained diet partitioning suggests that coarse trophic categorizations may generate misleading conclusions about competition and coexistence in LMH assemblages, and that LMH diversity may be more tightly linked to plant diversity than is currently recognized.","author":[{"dropping-particle":"","family":"Kartzinel","given":"Tyler R.","non-dropping-particle":"","parse-names":false,"suffix":""},{"dropping-particle":"","family":"Chen","given":"Patricia a.","non-dropping-particle":"","parse-names":false,"suffix":""},{"dropping-particle":"","family":"Coverdale","given":"Tyler C.","non-dropping-particle":"","parse-names":false,"suffix":""},{"dropping-particle":"","family":"Erickson","given":"David L.","non-dropping-particle":"","parse-names":false,"suffix":""},{"dropping-particle":"","family":"Kress","given":"W. John","non-dropping-particle":"","parse-names":false,"suffix":""},{"dropping-particle":"","family":"Kuzmina","given":"Maria L.","non-dropping-particle":"","parse-names":false,"suffix":""},{"dropping-particle":"","family":"Rubenstein","given":"Daniel I.","non-dropping-particle":"","parse-names":false,"suffix":""},{"dropping-particle":"","family":"Wang","given":"Wei","non-dropping-particle":"","parse-names":false,"suffix":""},{"dropping-particle":"","family":"Pringle","given":"Robert M.","non-dropping-particle":"","parse-names":false,"suffix":""}],"container-title":"Proceedings of the National Academy of Sciences","id":"ITEM-1","issue":"26","issued":{"date-parts":[["2015"]]},"page":"8019-8024","title":"DNA metabarcoding illuminates dietary niche partitioning by African large herbivores","type":"article-journal","volume":"112"},"uris":["http://www.mendeley.com/documents/?uuid=18648acc-bd2b-473c-8b46-c4e8f39306b3"]}],"mendeley":{"formattedCitation":"(Kartzinel et al., 2015)","manualFormatting":"Kartzinel et al., 2015","plainTextFormattedCitation":"(Kartzinel et al., 2015)","previouslyFormattedCitation":"(Kartzinel et al., 2015)"},"properties":{"noteIndex":0},"schema":"https://github.com/citation-style-language/schema/raw/master/csl-citation.json"}</w:delInstrText>
        </w:r>
        <w:r w:rsidR="007C5DCF" w:rsidDel="00A82449">
          <w:rPr>
            <w:rFonts w:ascii="Times New Roman" w:hAnsi="Times New Roman" w:cs="Times New Roman"/>
            <w:bCs/>
          </w:rPr>
          <w:fldChar w:fldCharType="separate"/>
        </w:r>
        <w:r w:rsidR="007C5DCF" w:rsidRPr="007C5DCF" w:rsidDel="00A82449">
          <w:rPr>
            <w:rFonts w:ascii="Times New Roman" w:hAnsi="Times New Roman" w:cs="Times New Roman"/>
            <w:bCs/>
            <w:noProof/>
          </w:rPr>
          <w:delText>Kartzinel et al., 2015</w:delText>
        </w:r>
        <w:r w:rsidR="007C5DCF" w:rsidDel="00A82449">
          <w:rPr>
            <w:rFonts w:ascii="Times New Roman" w:hAnsi="Times New Roman" w:cs="Times New Roman"/>
            <w:bCs/>
          </w:rPr>
          <w:fldChar w:fldCharType="end"/>
        </w:r>
        <w:r w:rsidR="00DD1D92" w:rsidDel="00A82449">
          <w:rPr>
            <w:rFonts w:ascii="Times New Roman" w:hAnsi="Times New Roman" w:cs="Times New Roman"/>
            <w:bCs/>
          </w:rPr>
          <w:delText xml:space="preserve">), then surface contaminants could introduce false diet diversity or hide real </w:delText>
        </w:r>
        <w:r w:rsidR="009123B2" w:rsidDel="00A82449">
          <w:rPr>
            <w:rFonts w:ascii="Times New Roman" w:hAnsi="Times New Roman" w:cs="Times New Roman"/>
            <w:bCs/>
          </w:rPr>
          <w:delText xml:space="preserve">diet </w:delText>
        </w:r>
        <w:r w:rsidR="00DD1D92" w:rsidDel="00A82449">
          <w:rPr>
            <w:rFonts w:ascii="Times New Roman" w:hAnsi="Times New Roman" w:cs="Times New Roman"/>
            <w:bCs/>
          </w:rPr>
          <w:delText>diversity</w:delText>
        </w:r>
        <w:r w:rsidR="009123B2" w:rsidDel="00A82449">
          <w:rPr>
            <w:rFonts w:ascii="Times New Roman" w:hAnsi="Times New Roman" w:cs="Times New Roman"/>
            <w:bCs/>
          </w:rPr>
          <w:delText xml:space="preserve">, especially if this diet diversity is low abundance because of </w:delText>
        </w:r>
        <w:r w:rsidR="00B66EF4" w:rsidDel="00A82449">
          <w:rPr>
            <w:rFonts w:ascii="Times New Roman" w:hAnsi="Times New Roman" w:cs="Times New Roman"/>
            <w:bCs/>
          </w:rPr>
          <w:delText>low biomass</w:delText>
        </w:r>
        <w:r w:rsidR="009F29BA" w:rsidDel="00A82449">
          <w:rPr>
            <w:rFonts w:ascii="Times New Roman" w:hAnsi="Times New Roman" w:cs="Times New Roman"/>
            <w:bCs/>
          </w:rPr>
          <w:delText xml:space="preserve"> or</w:delText>
        </w:r>
        <w:r w:rsidR="009123B2" w:rsidDel="00A82449">
          <w:rPr>
            <w:rFonts w:ascii="Times New Roman" w:hAnsi="Times New Roman" w:cs="Times New Roman"/>
            <w:bCs/>
          </w:rPr>
          <w:delText xml:space="preserve"> </w:delText>
        </w:r>
        <w:r w:rsidR="00B57D9F" w:rsidDel="00A82449">
          <w:rPr>
            <w:rFonts w:ascii="Times New Roman" w:hAnsi="Times New Roman" w:cs="Times New Roman"/>
            <w:bCs/>
          </w:rPr>
          <w:delText>infrequent</w:delText>
        </w:r>
        <w:r w:rsidR="009123B2" w:rsidDel="00A82449">
          <w:rPr>
            <w:rFonts w:ascii="Times New Roman" w:hAnsi="Times New Roman" w:cs="Times New Roman"/>
            <w:bCs/>
          </w:rPr>
          <w:delText xml:space="preserve"> consumpti</w:delText>
        </w:r>
        <w:r w:rsidR="00B57D9F" w:rsidDel="00A82449">
          <w:rPr>
            <w:rFonts w:ascii="Times New Roman" w:hAnsi="Times New Roman" w:cs="Times New Roman"/>
            <w:bCs/>
          </w:rPr>
          <w:delText>ve interactions</w:delText>
        </w:r>
        <w:r w:rsidR="009123B2" w:rsidDel="00A82449">
          <w:rPr>
            <w:rFonts w:ascii="Times New Roman" w:hAnsi="Times New Roman" w:cs="Times New Roman"/>
            <w:bCs/>
          </w:rPr>
          <w:delText xml:space="preserve"> </w:delText>
        </w:r>
        <w:r w:rsidR="007C5DCF" w:rsidDel="00A82449">
          <w:rPr>
            <w:rFonts w:ascii="Times New Roman" w:hAnsi="Times New Roman" w:cs="Times New Roman"/>
            <w:bCs/>
          </w:rPr>
          <w:fldChar w:fldCharType="begin" w:fldLock="1"/>
        </w:r>
        <w:r w:rsidR="00E94FDE" w:rsidDel="00A82449">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Macías-Hernández et al., 2018)","plainTextFormattedCitation":"(Elbrecht et al., 2017; Macías-Hernández et al., 2018)","previouslyFormattedCitation":"(Elbrecht et al., 2017; Macías-Hernández et al., 2018)"},"properties":{"noteIndex":0},"schema":"https://github.com/citation-style-language/schema/raw/master/csl-citation.json"}</w:delInstrText>
        </w:r>
        <w:r w:rsidR="007C5DCF" w:rsidDel="00A82449">
          <w:rPr>
            <w:rFonts w:ascii="Times New Roman" w:hAnsi="Times New Roman" w:cs="Times New Roman"/>
            <w:bCs/>
          </w:rPr>
          <w:fldChar w:fldCharType="separate"/>
        </w:r>
        <w:r w:rsidR="00521A8A" w:rsidRPr="00521A8A" w:rsidDel="00A82449">
          <w:rPr>
            <w:rFonts w:ascii="Times New Roman" w:hAnsi="Times New Roman" w:cs="Times New Roman"/>
            <w:bCs/>
            <w:noProof/>
          </w:rPr>
          <w:delText>(Elbrecht et al., 2017; Macías-Hernández et al., 2018)</w:delText>
        </w:r>
        <w:r w:rsidR="007C5DCF" w:rsidDel="00A82449">
          <w:rPr>
            <w:rFonts w:ascii="Times New Roman" w:hAnsi="Times New Roman" w:cs="Times New Roman"/>
            <w:bCs/>
          </w:rPr>
          <w:fldChar w:fldCharType="end"/>
        </w:r>
        <w:r w:rsidR="007C5DCF" w:rsidDel="00A82449">
          <w:rPr>
            <w:rFonts w:ascii="Times New Roman" w:hAnsi="Times New Roman" w:cs="Times New Roman"/>
            <w:bCs/>
          </w:rPr>
          <w:delText>.</w:delText>
        </w:r>
        <w:r w:rsidR="00DD1D92" w:rsidDel="00A82449">
          <w:rPr>
            <w:rFonts w:ascii="Times New Roman" w:hAnsi="Times New Roman" w:cs="Times New Roman"/>
            <w:bCs/>
          </w:rPr>
          <w:delText xml:space="preserve"> </w:delText>
        </w:r>
        <w:commentRangeEnd w:id="44"/>
        <w:r w:rsidR="00426038" w:rsidDel="00A82449">
          <w:rPr>
            <w:rStyle w:val="CommentReference"/>
          </w:rPr>
          <w:commentReference w:id="44"/>
        </w:r>
        <w:commentRangeEnd w:id="45"/>
        <w:r w:rsidR="00D00849" w:rsidDel="00A82449">
          <w:rPr>
            <w:rStyle w:val="CommentReference"/>
          </w:rPr>
          <w:commentReference w:id="45"/>
        </w:r>
      </w:del>
    </w:p>
    <w:p w14:paraId="092CBE09" w14:textId="77777777" w:rsidR="0051400F" w:rsidRDefault="0051400F" w:rsidP="001A318B">
      <w:pPr>
        <w:spacing w:line="480" w:lineRule="auto"/>
        <w:rPr>
          <w:rFonts w:ascii="Times New Roman" w:hAnsi="Times New Roman" w:cs="Times New Roman"/>
          <w:bCs/>
        </w:rPr>
      </w:pPr>
    </w:p>
    <w:p w14:paraId="05A661B7" w14:textId="48035782" w:rsidR="0051400F" w:rsidRDefault="0051400F">
      <w:pPr>
        <w:spacing w:line="480" w:lineRule="auto"/>
        <w:rPr>
          <w:ins w:id="46" w:author="Ana Miller-Ter Kuile" w:date="2020-11-30T13:17:00Z"/>
          <w:rFonts w:ascii="Times New Roman" w:hAnsi="Times New Roman" w:cs="Times New Roman"/>
          <w:bCs/>
        </w:rPr>
      </w:pPr>
      <w:r>
        <w:rPr>
          <w:rFonts w:ascii="Times New Roman" w:hAnsi="Times New Roman" w:cs="Times New Roman"/>
          <w:bCs/>
        </w:rPr>
        <w:t xml:space="preserve">In this study, we look at the effects of surface </w:t>
      </w:r>
      <w:r w:rsidR="00063FB4">
        <w:rPr>
          <w:rFonts w:ascii="Times New Roman" w:hAnsi="Times New Roman" w:cs="Times New Roman"/>
          <w:bCs/>
        </w:rPr>
        <w:t>sterilization</w:t>
      </w:r>
      <w:r>
        <w:rPr>
          <w:rFonts w:ascii="Times New Roman" w:hAnsi="Times New Roman" w:cs="Times New Roman"/>
          <w:bCs/>
        </w:rPr>
        <w:t xml:space="preserve"> on our understanding of consumer diets where the DNA of </w:t>
      </w:r>
      <w:r w:rsidR="005117D9">
        <w:rPr>
          <w:rFonts w:ascii="Times New Roman" w:hAnsi="Times New Roman" w:cs="Times New Roman"/>
          <w:bCs/>
        </w:rPr>
        <w:t xml:space="preserve">full body parts (no </w:t>
      </w:r>
      <w:r w:rsidR="00DE27E8">
        <w:rPr>
          <w:rFonts w:ascii="Times New Roman" w:hAnsi="Times New Roman" w:cs="Times New Roman"/>
          <w:bCs/>
        </w:rPr>
        <w:t xml:space="preserve">internal </w:t>
      </w:r>
      <w:r w:rsidR="005117D9">
        <w:rPr>
          <w:rFonts w:ascii="Times New Roman" w:hAnsi="Times New Roman" w:cs="Times New Roman"/>
          <w:bCs/>
        </w:rPr>
        <w:t>dissection)</w:t>
      </w:r>
      <w:r>
        <w:rPr>
          <w:rFonts w:ascii="Times New Roman" w:hAnsi="Times New Roman" w:cs="Times New Roman"/>
          <w:bCs/>
        </w:rPr>
        <w:t xml:space="preserve"> is used</w:t>
      </w:r>
      <w:ins w:id="47" w:author="Ana Miller-Ter Kuile" w:date="2020-11-30T11:52:00Z">
        <w:r w:rsidR="000F5F4B">
          <w:rPr>
            <w:rFonts w:ascii="Times New Roman" w:hAnsi="Times New Roman" w:cs="Times New Roman"/>
            <w:bCs/>
          </w:rPr>
          <w:t xml:space="preserve"> for diet DNA </w:t>
        </w:r>
        <w:r w:rsidR="000F5F4B">
          <w:rPr>
            <w:rFonts w:ascii="Times New Roman" w:hAnsi="Times New Roman" w:cs="Times New Roman"/>
            <w:bCs/>
          </w:rPr>
          <w:lastRenderedPageBreak/>
          <w:t>metabarcoding</w:t>
        </w:r>
      </w:ins>
      <w:del w:id="48" w:author="Ana Miller-Ter Kuile" w:date="2020-11-30T11:52:00Z">
        <w:r w:rsidDel="000F5F4B">
          <w:rPr>
            <w:rFonts w:ascii="Times New Roman" w:hAnsi="Times New Roman" w:cs="Times New Roman"/>
            <w:bCs/>
          </w:rPr>
          <w:delText xml:space="preserve"> in analyses</w:delText>
        </w:r>
      </w:del>
      <w:r>
        <w:rPr>
          <w:rFonts w:ascii="Times New Roman" w:hAnsi="Times New Roman" w:cs="Times New Roman"/>
          <w:bCs/>
        </w:rPr>
        <w:t xml:space="preserve">. </w:t>
      </w:r>
      <w:ins w:id="49" w:author="Ana Miller-Ter Kuile" w:date="2020-11-30T13:21:00Z">
        <w:r w:rsidR="00D0291B">
          <w:rPr>
            <w:rFonts w:ascii="Times New Roman" w:hAnsi="Times New Roman" w:cs="Times New Roman"/>
            <w:bCs/>
          </w:rPr>
          <w:t xml:space="preserve">Targeting the CO1 gene region, we produced high throughput sequencing results from the full body parts (opisthosomas) of an invertebrate consumer species (the spider, </w:t>
        </w:r>
        <w:proofErr w:type="spellStart"/>
        <w:r w:rsidR="00D0291B">
          <w:rPr>
            <w:rFonts w:ascii="Times New Roman" w:hAnsi="Times New Roman" w:cs="Times New Roman"/>
            <w:bCs/>
            <w:i/>
            <w:iCs/>
          </w:rPr>
          <w:t>Heteropoda</w:t>
        </w:r>
        <w:proofErr w:type="spellEnd"/>
        <w:r w:rsidR="00D0291B">
          <w:rPr>
            <w:rFonts w:ascii="Times New Roman" w:hAnsi="Times New Roman" w:cs="Times New Roman"/>
            <w:bCs/>
            <w:i/>
            <w:iCs/>
          </w:rPr>
          <w:t xml:space="preserve"> </w:t>
        </w:r>
        <w:proofErr w:type="spellStart"/>
        <w:r w:rsidR="00D0291B">
          <w:rPr>
            <w:rFonts w:ascii="Times New Roman" w:hAnsi="Times New Roman" w:cs="Times New Roman"/>
            <w:bCs/>
            <w:i/>
            <w:iCs/>
          </w:rPr>
          <w:t>venatoria</w:t>
        </w:r>
        <w:proofErr w:type="spellEnd"/>
        <w:r w:rsidR="00D0291B">
          <w:rPr>
            <w:rFonts w:ascii="Times New Roman" w:hAnsi="Times New Roman" w:cs="Times New Roman"/>
            <w:bCs/>
          </w:rPr>
          <w:t>).</w:t>
        </w:r>
      </w:ins>
      <w:ins w:id="50" w:author="Ana Miller-Ter Kuile" w:date="2020-12-03T10:51:00Z">
        <w:r w:rsidR="00A35BB4">
          <w:rPr>
            <w:rFonts w:ascii="Times New Roman" w:hAnsi="Times New Roman" w:cs="Times New Roman"/>
            <w:bCs/>
          </w:rPr>
          <w:t xml:space="preserve"> We surface sterilized half of the consumers prior to DNA extraction using a series of washes in a 1:10 dilution of bleach (10% commercial bleach) and deionized water; we left the other half of consumers unsterilized.</w:t>
        </w:r>
      </w:ins>
      <w:ins w:id="51" w:author="Ana Miller-Ter Kuile" w:date="2020-11-30T13:21:00Z">
        <w:r w:rsidR="00D0291B">
          <w:rPr>
            <w:rFonts w:ascii="Times New Roman" w:hAnsi="Times New Roman" w:cs="Times New Roman"/>
            <w:bCs/>
          </w:rPr>
          <w:t xml:space="preserve"> </w:t>
        </w:r>
      </w:ins>
      <w:ins w:id="52" w:author="Ana Miller-Ter Kuile" w:date="2020-12-03T10:46:00Z">
        <w:r w:rsidR="00064C86">
          <w:rPr>
            <w:rFonts w:ascii="Times New Roman" w:hAnsi="Times New Roman" w:cs="Times New Roman"/>
            <w:bCs/>
          </w:rPr>
          <w:t xml:space="preserve">We first </w:t>
        </w:r>
      </w:ins>
      <w:ins w:id="53" w:author="Ana Miller-Ter Kuile" w:date="2020-12-03T10:51:00Z">
        <w:r w:rsidR="00A35BB4">
          <w:rPr>
            <w:rFonts w:ascii="Times New Roman" w:hAnsi="Times New Roman" w:cs="Times New Roman"/>
            <w:bCs/>
          </w:rPr>
          <w:t xml:space="preserve">determined how surface sterilization influences </w:t>
        </w:r>
      </w:ins>
      <w:ins w:id="54" w:author="Ana Miller-Ter Kuile" w:date="2020-12-03T12:42:00Z">
        <w:r w:rsidR="007E5E64">
          <w:rPr>
            <w:rFonts w:ascii="Times New Roman" w:hAnsi="Times New Roman" w:cs="Times New Roman"/>
            <w:bCs/>
          </w:rPr>
          <w:t xml:space="preserve">potential </w:t>
        </w:r>
      </w:ins>
      <w:ins w:id="55" w:author="Ana Miller-Ter Kuile" w:date="2020-12-03T10:51:00Z">
        <w:r w:rsidR="00A35BB4">
          <w:rPr>
            <w:rFonts w:ascii="Times New Roman" w:hAnsi="Times New Roman" w:cs="Times New Roman"/>
            <w:bCs/>
          </w:rPr>
          <w:t xml:space="preserve">diet from consumers </w:t>
        </w:r>
      </w:ins>
      <w:ins w:id="56" w:author="Ana Miller-Ter Kuile" w:date="2020-12-03T10:46:00Z">
        <w:r w:rsidR="00064C86">
          <w:rPr>
            <w:rFonts w:ascii="Times New Roman" w:hAnsi="Times New Roman" w:cs="Times New Roman"/>
            <w:bCs/>
          </w:rPr>
          <w:t>co</w:t>
        </w:r>
      </w:ins>
      <w:ins w:id="57" w:author="Ana Miller-Ter Kuile" w:date="2020-12-03T10:51:00Z">
        <w:r w:rsidR="00A35BB4">
          <w:rPr>
            <w:rFonts w:ascii="Times New Roman" w:hAnsi="Times New Roman" w:cs="Times New Roman"/>
            <w:bCs/>
          </w:rPr>
          <w:t>llected</w:t>
        </w:r>
      </w:ins>
      <w:ins w:id="58" w:author="Ana Miller-Ter Kuile" w:date="2020-12-03T10:46:00Z">
        <w:r w:rsidR="00064C86">
          <w:rPr>
            <w:rFonts w:ascii="Times New Roman" w:hAnsi="Times New Roman" w:cs="Times New Roman"/>
            <w:bCs/>
          </w:rPr>
          <w:t xml:space="preserve"> in their natural environment</w:t>
        </w:r>
      </w:ins>
      <w:ins w:id="59" w:author="Ana Miller-Ter Kuile" w:date="2020-12-03T10:52:00Z">
        <w:r w:rsidR="00A35BB4">
          <w:rPr>
            <w:rFonts w:ascii="Times New Roman" w:hAnsi="Times New Roman" w:cs="Times New Roman"/>
            <w:bCs/>
          </w:rPr>
          <w:t>, comparing surface sterilized indiv</w:t>
        </w:r>
      </w:ins>
      <w:ins w:id="60" w:author="Ana Miller-Ter Kuile" w:date="2020-12-03T10:53:00Z">
        <w:r w:rsidR="00A35BB4">
          <w:rPr>
            <w:rFonts w:ascii="Times New Roman" w:hAnsi="Times New Roman" w:cs="Times New Roman"/>
            <w:bCs/>
          </w:rPr>
          <w:t>id</w:t>
        </w:r>
      </w:ins>
      <w:ins w:id="61" w:author="Ana Miller-Ter Kuile" w:date="2020-12-03T10:52:00Z">
        <w:r w:rsidR="00A35BB4">
          <w:rPr>
            <w:rFonts w:ascii="Times New Roman" w:hAnsi="Times New Roman" w:cs="Times New Roman"/>
            <w:bCs/>
          </w:rPr>
          <w:t>ual</w:t>
        </w:r>
      </w:ins>
      <w:ins w:id="62" w:author="Ana Miller-Ter Kuile" w:date="2020-12-03T10:53:00Z">
        <w:r w:rsidR="00A35BB4">
          <w:rPr>
            <w:rFonts w:ascii="Times New Roman" w:hAnsi="Times New Roman" w:cs="Times New Roman"/>
            <w:bCs/>
          </w:rPr>
          <w:t>s to those which were not surface sterilized to ask</w:t>
        </w:r>
      </w:ins>
      <w:ins w:id="63" w:author="Ana Miller-Ter Kuile" w:date="2020-12-03T10:52:00Z">
        <w:r w:rsidR="00A35BB4">
          <w:rPr>
            <w:rFonts w:ascii="Times New Roman" w:hAnsi="Times New Roman" w:cs="Times New Roman"/>
            <w:bCs/>
          </w:rPr>
          <w:t xml:space="preserve"> whether surface sterilization influences</w:t>
        </w:r>
      </w:ins>
      <w:ins w:id="64" w:author="Ana Miller-Ter Kuile" w:date="2020-12-03T10:48:00Z">
        <w:r w:rsidR="00064C86">
          <w:rPr>
            <w:rFonts w:ascii="Times New Roman" w:hAnsi="Times New Roman" w:cs="Times New Roman"/>
            <w:bCs/>
          </w:rPr>
          <w:t xml:space="preserve"> 1) detection, 2) </w:t>
        </w:r>
        <w:commentRangeStart w:id="65"/>
        <w:commentRangeStart w:id="66"/>
        <w:r w:rsidR="00064C86">
          <w:rPr>
            <w:rFonts w:ascii="Times New Roman" w:hAnsi="Times New Roman" w:cs="Times New Roman"/>
            <w:bCs/>
          </w:rPr>
          <w:t>rarefied</w:t>
        </w:r>
      </w:ins>
      <w:commentRangeEnd w:id="65"/>
      <w:ins w:id="67" w:author="Ana Miller-Ter Kuile" w:date="2020-12-03T10:55:00Z">
        <w:r w:rsidR="00A35BB4">
          <w:rPr>
            <w:rStyle w:val="CommentReference"/>
          </w:rPr>
          <w:commentReference w:id="65"/>
        </w:r>
      </w:ins>
      <w:commentRangeEnd w:id="66"/>
      <w:ins w:id="68" w:author="Ana Miller-Ter Kuile" w:date="2020-12-03T11:24:00Z">
        <w:r w:rsidR="00265B1F">
          <w:rPr>
            <w:rStyle w:val="CommentReference"/>
          </w:rPr>
          <w:commentReference w:id="66"/>
        </w:r>
      </w:ins>
      <w:ins w:id="69" w:author="Ana Miller-Ter Kuile" w:date="2020-12-03T10:48:00Z">
        <w:r w:rsidR="00064C86">
          <w:rPr>
            <w:rFonts w:ascii="Times New Roman" w:hAnsi="Times New Roman" w:cs="Times New Roman"/>
            <w:bCs/>
          </w:rPr>
          <w:t xml:space="preserve"> abundance, 3) richness, and 4) composition</w:t>
        </w:r>
      </w:ins>
      <w:ins w:id="70" w:author="Ana Miller-Ter Kuile" w:date="2020-12-03T10:52:00Z">
        <w:r w:rsidR="00A35BB4">
          <w:rPr>
            <w:rFonts w:ascii="Times New Roman" w:hAnsi="Times New Roman" w:cs="Times New Roman"/>
            <w:bCs/>
          </w:rPr>
          <w:t xml:space="preserve"> of p</w:t>
        </w:r>
      </w:ins>
      <w:ins w:id="71" w:author="Ana Miller-Ter Kuile" w:date="2020-12-03T12:42:00Z">
        <w:r w:rsidR="007E5E64">
          <w:rPr>
            <w:rFonts w:ascii="Times New Roman" w:hAnsi="Times New Roman" w:cs="Times New Roman"/>
            <w:bCs/>
          </w:rPr>
          <w:t>otential</w:t>
        </w:r>
      </w:ins>
      <w:ins w:id="72" w:author="Ana Miller-Ter Kuile" w:date="2020-12-03T10:52:00Z">
        <w:r w:rsidR="00A35BB4">
          <w:rPr>
            <w:rFonts w:ascii="Times New Roman" w:hAnsi="Times New Roman" w:cs="Times New Roman"/>
            <w:bCs/>
          </w:rPr>
          <w:t xml:space="preserve"> diet items</w:t>
        </w:r>
      </w:ins>
      <w:ins w:id="73" w:author="Ana Miller-Ter Kuile" w:date="2020-12-03T10:48:00Z">
        <w:r w:rsidR="00064C86">
          <w:rPr>
            <w:rFonts w:ascii="Times New Roman" w:hAnsi="Times New Roman" w:cs="Times New Roman"/>
            <w:bCs/>
          </w:rPr>
          <w:t xml:space="preserve">. We then performed a </w:t>
        </w:r>
      </w:ins>
      <w:ins w:id="74" w:author="Ana Miller-Ter Kuile" w:date="2020-12-03T10:49:00Z">
        <w:r w:rsidR="00064C86">
          <w:rPr>
            <w:rFonts w:ascii="Times New Roman" w:hAnsi="Times New Roman" w:cs="Times New Roman"/>
            <w:bCs/>
          </w:rPr>
          <w:t xml:space="preserve">smaller-scale laboratory feeding trial in which we fed </w:t>
        </w:r>
      </w:ins>
      <w:ins w:id="75" w:author="Ana Miller-Ter Kuile" w:date="2020-12-03T10:53:00Z">
        <w:r w:rsidR="00A35BB4">
          <w:rPr>
            <w:rFonts w:ascii="Times New Roman" w:hAnsi="Times New Roman" w:cs="Times New Roman"/>
            <w:bCs/>
          </w:rPr>
          <w:t xml:space="preserve">consumer </w:t>
        </w:r>
      </w:ins>
      <w:ins w:id="76" w:author="Ana Miller-Ter Kuile" w:date="2020-12-03T10:49:00Z">
        <w:r w:rsidR="00064C86">
          <w:rPr>
            <w:rFonts w:ascii="Times New Roman" w:hAnsi="Times New Roman" w:cs="Times New Roman"/>
            <w:bCs/>
          </w:rPr>
          <w:t>individuals a specific diet item</w:t>
        </w:r>
      </w:ins>
      <w:ins w:id="77" w:author="Ana Miller-Ter Kuile" w:date="2020-12-03T10:54:00Z">
        <w:r w:rsidR="00A35BB4">
          <w:rPr>
            <w:rFonts w:ascii="Times New Roman" w:hAnsi="Times New Roman" w:cs="Times New Roman"/>
            <w:bCs/>
          </w:rPr>
          <w:t xml:space="preserve">, comparing surface sterilized individuals to those which were not surface sterilized to ask whether surface sterilization influenced 1) detection or 2) rarefied abundance of </w:t>
        </w:r>
      </w:ins>
      <w:ins w:id="78" w:author="Ana Miller-Ter Kuile" w:date="2020-12-03T12:43:00Z">
        <w:r w:rsidR="007E5E64">
          <w:rPr>
            <w:rFonts w:ascii="Times New Roman" w:hAnsi="Times New Roman" w:cs="Times New Roman"/>
            <w:bCs/>
          </w:rPr>
          <w:t>offered</w:t>
        </w:r>
      </w:ins>
      <w:ins w:id="79" w:author="Ana Miller-Ter Kuile" w:date="2020-12-03T10:54:00Z">
        <w:r w:rsidR="00A35BB4">
          <w:rPr>
            <w:rFonts w:ascii="Times New Roman" w:hAnsi="Times New Roman" w:cs="Times New Roman"/>
            <w:bCs/>
          </w:rPr>
          <w:t xml:space="preserve"> diet items. </w:t>
        </w:r>
      </w:ins>
      <w:ins w:id="80" w:author="Ana Miller-Ter Kuile" w:date="2020-12-03T10:55:00Z">
        <w:r w:rsidR="00A35BB4">
          <w:rPr>
            <w:rFonts w:ascii="Times New Roman" w:hAnsi="Times New Roman" w:cs="Times New Roman"/>
            <w:bCs/>
          </w:rPr>
          <w:t xml:space="preserve">Exploring these questions in both natural and contained settings </w:t>
        </w:r>
      </w:ins>
      <w:del w:id="81" w:author="Ana Miller-Ter Kuile" w:date="2020-11-30T12:26:00Z">
        <w:r w:rsidDel="007C787A">
          <w:rPr>
            <w:rFonts w:ascii="Times New Roman" w:hAnsi="Times New Roman" w:cs="Times New Roman"/>
            <w:bCs/>
          </w:rPr>
          <w:delText xml:space="preserve">We use </w:delText>
        </w:r>
      </w:del>
      <w:del w:id="82" w:author="Ana Miller-Ter Kuile" w:date="2020-11-30T13:18:00Z">
        <w:r w:rsidDel="00D0291B">
          <w:rPr>
            <w:rFonts w:ascii="Times New Roman" w:hAnsi="Times New Roman" w:cs="Times New Roman"/>
            <w:bCs/>
          </w:rPr>
          <w:delText xml:space="preserve">high throughput sequencing results </w:delText>
        </w:r>
      </w:del>
      <w:del w:id="83" w:author="Ana Miller-Ter Kuile" w:date="2020-11-30T12:26:00Z">
        <w:r w:rsidDel="007C787A">
          <w:rPr>
            <w:rFonts w:ascii="Times New Roman" w:hAnsi="Times New Roman" w:cs="Times New Roman"/>
            <w:bCs/>
          </w:rPr>
          <w:delText>of the CO</w:delText>
        </w:r>
        <w:r w:rsidR="009F29BA" w:rsidDel="007C787A">
          <w:rPr>
            <w:rFonts w:ascii="Times New Roman" w:hAnsi="Times New Roman" w:cs="Times New Roman"/>
            <w:bCs/>
          </w:rPr>
          <w:delText>1</w:delText>
        </w:r>
        <w:r w:rsidDel="007C787A">
          <w:rPr>
            <w:rFonts w:ascii="Times New Roman" w:hAnsi="Times New Roman" w:cs="Times New Roman"/>
            <w:bCs/>
          </w:rPr>
          <w:delText xml:space="preserve"> gene </w:delText>
        </w:r>
      </w:del>
      <w:del w:id="84" w:author="Ana Miller-Ter Kuile" w:date="2020-11-30T13:18:00Z">
        <w:r w:rsidDel="00D0291B">
          <w:rPr>
            <w:rFonts w:ascii="Times New Roman" w:hAnsi="Times New Roman" w:cs="Times New Roman"/>
            <w:bCs/>
          </w:rPr>
          <w:delText xml:space="preserve">from the full body parts (opisthosomas) of </w:delText>
        </w:r>
        <w:r w:rsidR="00DE27E8" w:rsidDel="00D0291B">
          <w:rPr>
            <w:rFonts w:ascii="Times New Roman" w:hAnsi="Times New Roman" w:cs="Times New Roman"/>
            <w:bCs/>
          </w:rPr>
          <w:delText xml:space="preserve">an </w:delText>
        </w:r>
        <w:r w:rsidDel="00D0291B">
          <w:rPr>
            <w:rFonts w:ascii="Times New Roman" w:hAnsi="Times New Roman" w:cs="Times New Roman"/>
            <w:bCs/>
          </w:rPr>
          <w:delText>invertebrate consumer</w:delText>
        </w:r>
        <w:r w:rsidR="00DE27E8" w:rsidDel="00D0291B">
          <w:rPr>
            <w:rFonts w:ascii="Times New Roman" w:hAnsi="Times New Roman" w:cs="Times New Roman"/>
            <w:bCs/>
          </w:rPr>
          <w:delText xml:space="preserve"> species</w:delText>
        </w:r>
        <w:r w:rsidDel="00D0291B">
          <w:rPr>
            <w:rFonts w:ascii="Times New Roman" w:hAnsi="Times New Roman" w:cs="Times New Roman"/>
            <w:bCs/>
          </w:rPr>
          <w:delText xml:space="preserve"> (the spider, </w:delText>
        </w:r>
        <w:r w:rsidDel="00D0291B">
          <w:rPr>
            <w:rFonts w:ascii="Times New Roman" w:hAnsi="Times New Roman" w:cs="Times New Roman"/>
            <w:bCs/>
            <w:i/>
            <w:iCs/>
          </w:rPr>
          <w:delText>Heteropoda venatoria</w:delText>
        </w:r>
        <w:r w:rsidDel="00D0291B">
          <w:rPr>
            <w:rFonts w:ascii="Times New Roman" w:hAnsi="Times New Roman" w:cs="Times New Roman"/>
            <w:bCs/>
          </w:rPr>
          <w:delText>)</w:delText>
        </w:r>
      </w:del>
      <w:del w:id="85" w:author="Ana Miller-Ter Kuile" w:date="2020-11-30T13:17:00Z">
        <w:r w:rsidDel="00D0291B">
          <w:rPr>
            <w:rFonts w:ascii="Times New Roman" w:hAnsi="Times New Roman" w:cs="Times New Roman"/>
            <w:bCs/>
          </w:rPr>
          <w:delText xml:space="preserve"> </w:delText>
        </w:r>
      </w:del>
      <w:del w:id="86" w:author="Ana Miller-Ter Kuile" w:date="2020-11-30T13:14:00Z">
        <w:r w:rsidDel="006C3E6D">
          <w:rPr>
            <w:rFonts w:ascii="Times New Roman" w:hAnsi="Times New Roman" w:cs="Times New Roman"/>
            <w:bCs/>
          </w:rPr>
          <w:delText xml:space="preserve">from two environments – a “contained” mesocosm environment in which </w:delText>
        </w:r>
      </w:del>
      <w:del w:id="87" w:author="Ana Miller-Ter Kuile" w:date="2020-11-30T13:17:00Z">
        <w:r w:rsidDel="00D0291B">
          <w:rPr>
            <w:rFonts w:ascii="Times New Roman" w:hAnsi="Times New Roman" w:cs="Times New Roman"/>
            <w:bCs/>
          </w:rPr>
          <w:delText>we offered consumers a potential diet item</w:delText>
        </w:r>
      </w:del>
      <w:del w:id="88" w:author="Ana Miller-Ter Kuile" w:date="2020-11-30T12:26:00Z">
        <w:r w:rsidDel="007C787A">
          <w:rPr>
            <w:rFonts w:ascii="Times New Roman" w:hAnsi="Times New Roman" w:cs="Times New Roman"/>
            <w:bCs/>
          </w:rPr>
          <w:delText>,</w:delText>
        </w:r>
      </w:del>
      <w:del w:id="89" w:author="Ana Miller-Ter Kuile" w:date="2020-11-30T13:14:00Z">
        <w:r w:rsidDel="006C3E6D">
          <w:rPr>
            <w:rFonts w:ascii="Times New Roman" w:hAnsi="Times New Roman" w:cs="Times New Roman"/>
            <w:bCs/>
          </w:rPr>
          <w:delText xml:space="preserve"> and a </w:delText>
        </w:r>
        <w:r w:rsidR="001D2CE7" w:rsidDel="006C3E6D">
          <w:rPr>
            <w:rFonts w:ascii="Times New Roman" w:hAnsi="Times New Roman" w:cs="Times New Roman"/>
            <w:bCs/>
          </w:rPr>
          <w:delText>natural</w:delText>
        </w:r>
        <w:r w:rsidDel="006C3E6D">
          <w:rPr>
            <w:rFonts w:ascii="Times New Roman" w:hAnsi="Times New Roman" w:cs="Times New Roman"/>
            <w:bCs/>
          </w:rPr>
          <w:delText xml:space="preserve"> environment in which consumers could feed on </w:delText>
        </w:r>
        <w:r w:rsidR="00A82A87" w:rsidDel="006C3E6D">
          <w:rPr>
            <w:rFonts w:ascii="Times New Roman" w:hAnsi="Times New Roman" w:cs="Times New Roman"/>
            <w:bCs/>
          </w:rPr>
          <w:delText>naturally</w:delText>
        </w:r>
        <w:r w:rsidR="001D2CE7" w:rsidDel="006C3E6D">
          <w:rPr>
            <w:rFonts w:ascii="Times New Roman" w:hAnsi="Times New Roman" w:cs="Times New Roman"/>
            <w:bCs/>
          </w:rPr>
          <w:delText>-</w:delText>
        </w:r>
        <w:r w:rsidR="00A82A87" w:rsidDel="006C3E6D">
          <w:rPr>
            <w:rFonts w:ascii="Times New Roman" w:hAnsi="Times New Roman" w:cs="Times New Roman"/>
            <w:bCs/>
          </w:rPr>
          <w:delText xml:space="preserve">occurring </w:delText>
        </w:r>
        <w:r w:rsidDel="006C3E6D">
          <w:rPr>
            <w:rFonts w:ascii="Times New Roman" w:hAnsi="Times New Roman" w:cs="Times New Roman"/>
            <w:bCs/>
          </w:rPr>
          <w:delText>diet items</w:delText>
        </w:r>
      </w:del>
      <w:del w:id="90" w:author="Ana Miller-Ter Kuile" w:date="2020-11-30T13:17:00Z">
        <w:r w:rsidDel="00D0291B">
          <w:rPr>
            <w:rFonts w:ascii="Times New Roman" w:hAnsi="Times New Roman" w:cs="Times New Roman"/>
            <w:bCs/>
          </w:rPr>
          <w:delText>.</w:delText>
        </w:r>
        <w:r w:rsidR="00DE27E8" w:rsidDel="00D0291B">
          <w:rPr>
            <w:rFonts w:ascii="Times New Roman" w:hAnsi="Times New Roman" w:cs="Times New Roman"/>
            <w:bCs/>
          </w:rPr>
          <w:delText xml:space="preserve"> These environments represent two common contexts for the study of consumptive interactions and allowed us to explore both consumption- and diversity-based diet measures.</w:delText>
        </w:r>
        <w:r w:rsidDel="00D0291B">
          <w:rPr>
            <w:rFonts w:ascii="Times New Roman" w:hAnsi="Times New Roman" w:cs="Times New Roman"/>
            <w:bCs/>
          </w:rPr>
          <w:delText xml:space="preserve"> In each environment, we </w:delText>
        </w:r>
      </w:del>
      <w:del w:id="91" w:author="Ana Miller-Ter Kuile" w:date="2020-12-03T10:51:00Z">
        <w:r w:rsidDel="00A35BB4">
          <w:rPr>
            <w:rFonts w:ascii="Times New Roman" w:hAnsi="Times New Roman" w:cs="Times New Roman"/>
            <w:bCs/>
          </w:rPr>
          <w:delText xml:space="preserve">surface sterilized half of the consumers prior to DNA extraction using a series of washes in a 1:10 dilution of </w:delText>
        </w:r>
        <w:r w:rsidR="001D2CE7" w:rsidDel="00A35BB4">
          <w:rPr>
            <w:rFonts w:ascii="Times New Roman" w:hAnsi="Times New Roman" w:cs="Times New Roman"/>
            <w:bCs/>
          </w:rPr>
          <w:delText xml:space="preserve">bleach (10% commercial bleach) </w:delText>
        </w:r>
        <w:r w:rsidDel="00A35BB4">
          <w:rPr>
            <w:rFonts w:ascii="Times New Roman" w:hAnsi="Times New Roman" w:cs="Times New Roman"/>
            <w:bCs/>
          </w:rPr>
          <w:delText xml:space="preserve">and deionized water; we left the other half of consumers unsterilized. </w:delText>
        </w:r>
      </w:del>
      <w:del w:id="92" w:author="Ana Miller-Ter Kuile" w:date="2020-12-03T10:55:00Z">
        <w:r w:rsidDel="00A35BB4">
          <w:rPr>
            <w:rFonts w:ascii="Times New Roman" w:hAnsi="Times New Roman" w:cs="Times New Roman"/>
            <w:bCs/>
          </w:rPr>
          <w:delText>Specifically, we ask</w:delText>
        </w:r>
        <w:r w:rsidR="00E055C4" w:rsidDel="00A35BB4">
          <w:rPr>
            <w:rFonts w:ascii="Times New Roman" w:hAnsi="Times New Roman" w:cs="Times New Roman"/>
            <w:bCs/>
          </w:rPr>
          <w:delText>:</w:delText>
        </w:r>
        <w:r w:rsidDel="00A35BB4">
          <w:rPr>
            <w:rFonts w:ascii="Times New Roman" w:hAnsi="Times New Roman" w:cs="Times New Roman"/>
            <w:bCs/>
          </w:rPr>
          <w:delText xml:space="preserve"> </w:delText>
        </w:r>
      </w:del>
      <w:ins w:id="93" w:author="Ana Miller-Ter Kuile" w:date="2020-11-30T13:29:00Z">
        <w:r w:rsidR="00D54E39">
          <w:rPr>
            <w:rFonts w:ascii="Times New Roman" w:hAnsi="Times New Roman" w:cs="Times New Roman"/>
            <w:bCs/>
          </w:rPr>
          <w:t xml:space="preserve">help address whether </w:t>
        </w:r>
      </w:ins>
      <w:ins w:id="94" w:author="Ana Miller-Ter Kuile" w:date="2020-11-30T13:28:00Z">
        <w:r w:rsidR="00D54E39">
          <w:rPr>
            <w:rFonts w:ascii="Times New Roman" w:hAnsi="Times New Roman" w:cs="Times New Roman"/>
            <w:bCs/>
          </w:rPr>
          <w:t xml:space="preserve"> </w:t>
        </w:r>
      </w:ins>
      <w:del w:id="95" w:author="Ana Miller-Ter Kuile" w:date="2020-11-30T13:29:00Z">
        <w:r w:rsidDel="00D54E39">
          <w:rPr>
            <w:rFonts w:ascii="Times New Roman" w:hAnsi="Times New Roman" w:cs="Times New Roman"/>
            <w:bCs/>
          </w:rPr>
          <w:delText xml:space="preserve">Does surface sterilization alter </w:delText>
        </w:r>
        <w:r w:rsidR="00E055C4" w:rsidDel="00D54E39">
          <w:rPr>
            <w:rFonts w:ascii="Times New Roman" w:hAnsi="Times New Roman" w:cs="Times New Roman"/>
            <w:bCs/>
          </w:rPr>
          <w:delText xml:space="preserve">1) </w:delText>
        </w:r>
        <w:r w:rsidDel="00D54E39">
          <w:rPr>
            <w:rFonts w:ascii="Times New Roman" w:hAnsi="Times New Roman" w:cs="Times New Roman"/>
            <w:bCs/>
          </w:rPr>
          <w:delText>detection</w:delText>
        </w:r>
        <w:r w:rsidR="00E055C4" w:rsidDel="00D54E39">
          <w:rPr>
            <w:rFonts w:ascii="Times New Roman" w:hAnsi="Times New Roman" w:cs="Times New Roman"/>
            <w:bCs/>
          </w:rPr>
          <w:delText xml:space="preserve"> </w:delText>
        </w:r>
        <w:r w:rsidR="00DE27E8" w:rsidDel="00D54E39">
          <w:rPr>
            <w:rFonts w:ascii="Times New Roman" w:hAnsi="Times New Roman" w:cs="Times New Roman"/>
            <w:bCs/>
          </w:rPr>
          <w:delText xml:space="preserve">or 2) </w:delText>
        </w:r>
        <w:commentRangeStart w:id="96"/>
        <w:commentRangeStart w:id="97"/>
        <w:r w:rsidR="00DE27E8" w:rsidDel="00D54E39">
          <w:rPr>
            <w:rFonts w:ascii="Times New Roman" w:hAnsi="Times New Roman" w:cs="Times New Roman"/>
            <w:bCs/>
          </w:rPr>
          <w:delText xml:space="preserve">abundance </w:delText>
        </w:r>
        <w:commentRangeEnd w:id="96"/>
        <w:r w:rsidR="00426038" w:rsidDel="00D54E39">
          <w:rPr>
            <w:rStyle w:val="CommentReference"/>
          </w:rPr>
          <w:commentReference w:id="96"/>
        </w:r>
        <w:commentRangeEnd w:id="97"/>
        <w:r w:rsidR="00D54E39" w:rsidDel="00D54E39">
          <w:rPr>
            <w:rStyle w:val="CommentReference"/>
          </w:rPr>
          <w:commentReference w:id="97"/>
        </w:r>
        <w:r w:rsidR="00DE27E8" w:rsidDel="00D54E39">
          <w:rPr>
            <w:rFonts w:ascii="Times New Roman" w:hAnsi="Times New Roman" w:cs="Times New Roman"/>
            <w:bCs/>
          </w:rPr>
          <w:delText>of a single offered diet species (mesocosm environment) or all potential diet items</w:delText>
        </w:r>
        <w:r w:rsidR="00CE14A8" w:rsidDel="00D54E39">
          <w:rPr>
            <w:rFonts w:ascii="Times New Roman" w:hAnsi="Times New Roman" w:cs="Times New Roman"/>
            <w:bCs/>
          </w:rPr>
          <w:delText xml:space="preserve"> (natural environment)</w:delText>
        </w:r>
        <w:r w:rsidR="00DE27E8" w:rsidDel="00D54E39">
          <w:rPr>
            <w:rFonts w:ascii="Times New Roman" w:hAnsi="Times New Roman" w:cs="Times New Roman"/>
            <w:bCs/>
          </w:rPr>
          <w:delText>, s</w:delText>
        </w:r>
        <w:r w:rsidDel="00D54E39">
          <w:rPr>
            <w:rFonts w:ascii="Times New Roman" w:hAnsi="Times New Roman" w:cs="Times New Roman"/>
            <w:bCs/>
          </w:rPr>
          <w:delText>uggesting that</w:delText>
        </w:r>
      </w:del>
      <w:ins w:id="98" w:author="Ana Miller-Ter Kuile" w:date="2020-11-30T13:29:00Z">
        <w:r w:rsidR="00D54E39">
          <w:rPr>
            <w:rFonts w:ascii="Times New Roman" w:hAnsi="Times New Roman" w:cs="Times New Roman"/>
            <w:bCs/>
          </w:rPr>
          <w:t>s</w:t>
        </w:r>
      </w:ins>
      <w:del w:id="99" w:author="Ana Miller-Ter Kuile" w:date="2020-11-30T13:29:00Z">
        <w:r w:rsidDel="00D54E39">
          <w:rPr>
            <w:rFonts w:ascii="Times New Roman" w:hAnsi="Times New Roman" w:cs="Times New Roman"/>
            <w:bCs/>
          </w:rPr>
          <w:delText xml:space="preserve"> </w:delText>
        </w:r>
      </w:del>
      <w:ins w:id="100" w:author="Ana Miller-Ter Kuile" w:date="2020-11-30T12:27:00Z">
        <w:r w:rsidR="007C787A">
          <w:rPr>
            <w:rFonts w:ascii="Times New Roman" w:hAnsi="Times New Roman" w:cs="Times New Roman"/>
            <w:bCs/>
          </w:rPr>
          <w:t>urface contamination could alter ecological interpretations of community-scale species interactions</w:t>
        </w:r>
      </w:ins>
      <w:del w:id="101" w:author="Ana Miller-Ter Kuile" w:date="2020-11-30T12:27:00Z">
        <w:r w:rsidDel="007C787A">
          <w:rPr>
            <w:rFonts w:ascii="Times New Roman" w:hAnsi="Times New Roman" w:cs="Times New Roman"/>
            <w:bCs/>
          </w:rPr>
          <w:delText xml:space="preserve">contaminants either hide or inflate diet </w:delText>
        </w:r>
        <w:r w:rsidR="00214CFC" w:rsidDel="007C787A">
          <w:rPr>
            <w:rFonts w:ascii="Times New Roman" w:hAnsi="Times New Roman" w:cs="Times New Roman"/>
            <w:bCs/>
          </w:rPr>
          <w:delText>consumption amo</w:delText>
        </w:r>
      </w:del>
      <w:del w:id="102" w:author="Ana Miller-Ter Kuile" w:date="2020-11-30T12:28:00Z">
        <w:r w:rsidR="00214CFC" w:rsidDel="007C787A">
          <w:rPr>
            <w:rFonts w:ascii="Times New Roman" w:hAnsi="Times New Roman" w:cs="Times New Roman"/>
            <w:bCs/>
          </w:rPr>
          <w:delText>unt</w:delText>
        </w:r>
      </w:del>
      <w:ins w:id="103" w:author="Ana Miller-Ter Kuile" w:date="2020-11-30T13:29:00Z">
        <w:r w:rsidR="00D54E39">
          <w:rPr>
            <w:rFonts w:ascii="Times New Roman" w:hAnsi="Times New Roman" w:cs="Times New Roman"/>
            <w:bCs/>
          </w:rPr>
          <w:t xml:space="preserve"> and whether surface sterilization needs to be incorporated into standar</w:t>
        </w:r>
      </w:ins>
      <w:ins w:id="104" w:author="Ana Miller-Ter Kuile" w:date="2020-11-30T13:30:00Z">
        <w:r w:rsidR="00D54E39">
          <w:rPr>
            <w:rFonts w:ascii="Times New Roman" w:hAnsi="Times New Roman" w:cs="Times New Roman"/>
            <w:bCs/>
          </w:rPr>
          <w:t xml:space="preserve">d protocols in this field. </w:t>
        </w:r>
      </w:ins>
      <w:del w:id="105" w:author="Ana Miller-Ter Kuile" w:date="2020-11-30T13:29:00Z">
        <w:r w:rsidR="001D2CE7" w:rsidDel="00D54E39">
          <w:rPr>
            <w:rFonts w:ascii="Times New Roman" w:hAnsi="Times New Roman" w:cs="Times New Roman"/>
            <w:bCs/>
          </w:rPr>
          <w:delText>?</w:delText>
        </w:r>
        <w:r w:rsidR="000F0FE7" w:rsidDel="00D54E39">
          <w:rPr>
            <w:rFonts w:ascii="Times New Roman" w:hAnsi="Times New Roman" w:cs="Times New Roman"/>
            <w:bCs/>
          </w:rPr>
          <w:delText xml:space="preserve"> </w:delText>
        </w:r>
        <w:r w:rsidR="009123B2" w:rsidDel="00D54E39">
          <w:rPr>
            <w:rFonts w:ascii="Times New Roman" w:hAnsi="Times New Roman" w:cs="Times New Roman"/>
            <w:bCs/>
          </w:rPr>
          <w:delText xml:space="preserve">Last, </w:delText>
        </w:r>
      </w:del>
      <w:del w:id="106" w:author="Ana Miller-Ter Kuile" w:date="2020-11-30T13:23:00Z">
        <w:r w:rsidR="000F0FE7" w:rsidDel="00D0291B">
          <w:rPr>
            <w:rFonts w:ascii="Times New Roman" w:hAnsi="Times New Roman" w:cs="Times New Roman"/>
            <w:bCs/>
          </w:rPr>
          <w:delText>3</w:delText>
        </w:r>
        <w:r w:rsidDel="00D0291B">
          <w:rPr>
            <w:rFonts w:ascii="Times New Roman" w:hAnsi="Times New Roman" w:cs="Times New Roman"/>
            <w:bCs/>
          </w:rPr>
          <w:delText xml:space="preserve">) </w:delText>
        </w:r>
        <w:r w:rsidR="00D91AC6" w:rsidDel="00D0291B">
          <w:rPr>
            <w:rFonts w:ascii="Times New Roman" w:hAnsi="Times New Roman" w:cs="Times New Roman"/>
            <w:bCs/>
          </w:rPr>
          <w:delText xml:space="preserve">Does surface sterilization alter the </w:delText>
        </w:r>
        <w:r w:rsidR="00E055C4" w:rsidDel="00D0291B">
          <w:rPr>
            <w:rFonts w:ascii="Times New Roman" w:hAnsi="Times New Roman" w:cs="Times New Roman"/>
            <w:bCs/>
          </w:rPr>
          <w:delText xml:space="preserve">richness or composition of potential </w:delText>
        </w:r>
        <w:r w:rsidR="005117D9" w:rsidDel="00D0291B">
          <w:rPr>
            <w:rFonts w:ascii="Times New Roman" w:hAnsi="Times New Roman" w:cs="Times New Roman"/>
            <w:bCs/>
          </w:rPr>
          <w:delText>diet</w:delText>
        </w:r>
        <w:r w:rsidR="00E055C4" w:rsidDel="00D0291B">
          <w:rPr>
            <w:rFonts w:ascii="Times New Roman" w:hAnsi="Times New Roman" w:cs="Times New Roman"/>
            <w:bCs/>
          </w:rPr>
          <w:delText xml:space="preserve"> items in </w:delText>
        </w:r>
        <w:r w:rsidR="009123B2" w:rsidDel="00D0291B">
          <w:rPr>
            <w:rFonts w:ascii="Times New Roman" w:hAnsi="Times New Roman" w:cs="Times New Roman"/>
            <w:bCs/>
          </w:rPr>
          <w:delText>a</w:delText>
        </w:r>
        <w:r w:rsidR="00AA1148" w:rsidDel="00D0291B">
          <w:rPr>
            <w:rFonts w:ascii="Times New Roman" w:hAnsi="Times New Roman" w:cs="Times New Roman"/>
            <w:bCs/>
          </w:rPr>
          <w:delText xml:space="preserve"> natural</w:delText>
        </w:r>
        <w:r w:rsidR="009123B2" w:rsidDel="00D0291B">
          <w:rPr>
            <w:rFonts w:ascii="Times New Roman" w:hAnsi="Times New Roman" w:cs="Times New Roman"/>
            <w:bCs/>
          </w:rPr>
          <w:delText xml:space="preserve"> environment</w:delText>
        </w:r>
        <w:r w:rsidR="00E055C4" w:rsidDel="00D0291B">
          <w:rPr>
            <w:rFonts w:ascii="Times New Roman" w:hAnsi="Times New Roman" w:cs="Times New Roman"/>
            <w:bCs/>
          </w:rPr>
          <w:delText>, suggesting that surface contamination could alter ecological interpretations of community-scale species interactions?</w:delText>
        </w:r>
        <w:r w:rsidDel="00D0291B">
          <w:rPr>
            <w:rFonts w:ascii="Times New Roman" w:hAnsi="Times New Roman" w:cs="Times New Roman"/>
            <w:bCs/>
          </w:rPr>
          <w:delText xml:space="preserve"> </w:delText>
        </w:r>
      </w:del>
      <w:del w:id="107" w:author="Ana Miller-Ter Kuile" w:date="2020-11-30T13:30:00Z">
        <w:r w:rsidR="00247970" w:rsidDel="00D54E39">
          <w:rPr>
            <w:rFonts w:ascii="Times New Roman" w:hAnsi="Times New Roman" w:cs="Times New Roman"/>
            <w:bCs/>
          </w:rPr>
          <w:delText xml:space="preserve">Examining how surface </w:delText>
        </w:r>
        <w:r w:rsidR="00063FB4" w:rsidDel="00D54E39">
          <w:rPr>
            <w:rFonts w:ascii="Times New Roman" w:hAnsi="Times New Roman" w:cs="Times New Roman"/>
            <w:bCs/>
          </w:rPr>
          <w:delText>sterilization alters</w:delText>
        </w:r>
        <w:r w:rsidR="00247970" w:rsidDel="00D54E39">
          <w:rPr>
            <w:rFonts w:ascii="Times New Roman" w:hAnsi="Times New Roman" w:cs="Times New Roman"/>
            <w:bCs/>
          </w:rPr>
          <w:delText xml:space="preserve"> estimated diet metrics for consumptive</w:delText>
        </w:r>
        <w:r w:rsidR="00CE14A8" w:rsidDel="00D54E39">
          <w:rPr>
            <w:rFonts w:ascii="Times New Roman" w:hAnsi="Times New Roman" w:cs="Times New Roman"/>
            <w:bCs/>
          </w:rPr>
          <w:delText xml:space="preserve"> interaction</w:delText>
        </w:r>
        <w:r w:rsidR="00247970" w:rsidDel="00D54E39">
          <w:rPr>
            <w:rFonts w:ascii="Times New Roman" w:hAnsi="Times New Roman" w:cs="Times New Roman"/>
            <w:bCs/>
          </w:rPr>
          <w:delText xml:space="preserve"> studies</w:delText>
        </w:r>
        <w:r w:rsidR="003603F7" w:rsidDel="00D54E39">
          <w:rPr>
            <w:rFonts w:ascii="Times New Roman" w:hAnsi="Times New Roman" w:cs="Times New Roman"/>
            <w:bCs/>
          </w:rPr>
          <w:delText xml:space="preserve"> in invertebrates</w:delText>
        </w:r>
        <w:r w:rsidR="00247970" w:rsidDel="00D54E39">
          <w:rPr>
            <w:rFonts w:ascii="Times New Roman" w:hAnsi="Times New Roman" w:cs="Times New Roman"/>
            <w:bCs/>
          </w:rPr>
          <w:delText xml:space="preserve"> is an important step for verifying and standardizing these methods.</w:delText>
        </w:r>
      </w:del>
    </w:p>
    <w:p w14:paraId="05FD446C" w14:textId="63DCCC6B" w:rsidR="00D0291B" w:rsidRPr="00A920FD" w:rsidDel="00D54E39" w:rsidRDefault="00D0291B">
      <w:pPr>
        <w:spacing w:line="480" w:lineRule="auto"/>
        <w:rPr>
          <w:del w:id="108" w:author="Ana Miller-Ter Kuile" w:date="2020-11-30T13:29:00Z"/>
          <w:rFonts w:ascii="Times New Roman" w:hAnsi="Times New Roman" w:cs="Times New Roman"/>
          <w:bCs/>
        </w:rPr>
      </w:pPr>
    </w:p>
    <w:p w14:paraId="6EA20369" w14:textId="77777777" w:rsidR="007B516B" w:rsidRPr="00061BCE" w:rsidRDefault="007B516B" w:rsidP="001A318B">
      <w:pPr>
        <w:spacing w:line="480" w:lineRule="auto"/>
        <w:rPr>
          <w:rFonts w:ascii="Times New Roman" w:hAnsi="Times New Roman" w:cs="Times New Roman"/>
          <w:bCs/>
        </w:rPr>
      </w:pPr>
    </w:p>
    <w:p w14:paraId="60D812F2" w14:textId="7C8F4E46" w:rsidR="008B0995" w:rsidRDefault="00081302" w:rsidP="001A318B">
      <w:pPr>
        <w:spacing w:line="480" w:lineRule="auto"/>
        <w:rPr>
          <w:rFonts w:ascii="Times New Roman" w:hAnsi="Times New Roman" w:cs="Times New Roman"/>
          <w:b/>
        </w:rPr>
      </w:pPr>
      <w:r w:rsidRPr="00081302">
        <w:rPr>
          <w:rFonts w:ascii="Times New Roman" w:hAnsi="Times New Roman" w:cs="Times New Roman"/>
          <w:b/>
        </w:rPr>
        <w:t>M</w:t>
      </w:r>
      <w:r w:rsidR="008264A3">
        <w:rPr>
          <w:rFonts w:ascii="Times New Roman" w:hAnsi="Times New Roman" w:cs="Times New Roman"/>
          <w:b/>
        </w:rPr>
        <w:t>aterials and M</w:t>
      </w:r>
      <w:r w:rsidRPr="00081302">
        <w:rPr>
          <w:rFonts w:ascii="Times New Roman" w:hAnsi="Times New Roman" w:cs="Times New Roman"/>
          <w:b/>
        </w:rPr>
        <w:t>ethods</w:t>
      </w:r>
    </w:p>
    <w:p w14:paraId="34A653E4" w14:textId="5621F58B" w:rsidR="00081302" w:rsidRPr="00081302" w:rsidRDefault="00081302" w:rsidP="001A318B">
      <w:pPr>
        <w:spacing w:line="480" w:lineRule="auto"/>
        <w:rPr>
          <w:rFonts w:ascii="Times New Roman" w:hAnsi="Times New Roman" w:cs="Times New Roman"/>
          <w:bCs/>
          <w:i/>
          <w:iCs/>
        </w:rPr>
      </w:pPr>
      <w:r w:rsidRPr="00081302">
        <w:rPr>
          <w:rFonts w:ascii="Times New Roman" w:hAnsi="Times New Roman" w:cs="Times New Roman"/>
          <w:bCs/>
          <w:i/>
          <w:iCs/>
        </w:rPr>
        <w:t>Field site</w:t>
      </w:r>
      <w:r w:rsidR="00F253FE">
        <w:rPr>
          <w:rFonts w:ascii="Times New Roman" w:hAnsi="Times New Roman" w:cs="Times New Roman"/>
          <w:bCs/>
          <w:i/>
          <w:iCs/>
        </w:rPr>
        <w:t xml:space="preserve"> and collections</w:t>
      </w:r>
    </w:p>
    <w:p w14:paraId="1B2515BF" w14:textId="763FC117" w:rsidR="00081302" w:rsidRPr="00FD34F5" w:rsidRDefault="00A86D3C" w:rsidP="001A318B">
      <w:pPr>
        <w:spacing w:line="480" w:lineRule="auto"/>
        <w:rPr>
          <w:rFonts w:ascii="Times New Roman" w:hAnsi="Times New Roman" w:cs="Times New Roman"/>
          <w:bCs/>
        </w:rPr>
      </w:pPr>
      <w:r>
        <w:rPr>
          <w:rFonts w:ascii="Times New Roman" w:hAnsi="Times New Roman" w:cs="Times New Roman"/>
          <w:bCs/>
        </w:rPr>
        <w:t>We conducted this work on Palmyra Atoll National Wildlife Refuge, Northern Line Islands (</w:t>
      </w:r>
      <w:r w:rsidR="002D31CE">
        <w:rPr>
          <w:rFonts w:ascii="Times New Roman" w:hAnsi="Times New Roman" w:cs="Times New Roman"/>
          <w:bCs/>
        </w:rPr>
        <w:t>5º53’ N, 162º05’W</w:t>
      </w:r>
      <w:r>
        <w:rPr>
          <w:rFonts w:ascii="Times New Roman" w:hAnsi="Times New Roman" w:cs="Times New Roman"/>
          <w:bCs/>
        </w:rPr>
        <w:t xml:space="preserve">). </w:t>
      </w:r>
      <w:moveToRangeStart w:id="109" w:author="Ana Miller-Ter Kuile" w:date="2020-11-30T13:32:00Z" w:name="move57635587"/>
      <w:moveTo w:id="110" w:author="Ana Miller-Ter Kuile" w:date="2020-11-30T13:32:00Z">
        <w:r w:rsidR="00390371">
          <w:rPr>
            <w:rFonts w:ascii="Times New Roman" w:hAnsi="Times New Roman" w:cs="Times New Roman"/>
            <w:bCs/>
          </w:rPr>
          <w:t xml:space="preserve">Palmyra Atoll has a well-characterized species list, and like many atolls, is relatively species poor, allowing for characterization of </w:t>
        </w:r>
      </w:moveTo>
      <w:ins w:id="111" w:author="Ana Miller-Ter Kuile" w:date="2020-11-30T13:32:00Z">
        <w:r w:rsidR="00390371">
          <w:rPr>
            <w:rFonts w:ascii="Times New Roman" w:hAnsi="Times New Roman" w:cs="Times New Roman"/>
            <w:bCs/>
          </w:rPr>
          <w:t>consumer</w:t>
        </w:r>
      </w:ins>
      <w:ins w:id="112" w:author="Ana Miller-Ter Kuile" w:date="2020-11-30T13:33:00Z">
        <w:r w:rsidR="00390371">
          <w:rPr>
            <w:rFonts w:ascii="Times New Roman" w:hAnsi="Times New Roman" w:cs="Times New Roman"/>
            <w:bCs/>
          </w:rPr>
          <w:t xml:space="preserve"> and </w:t>
        </w:r>
      </w:ins>
      <w:moveTo w:id="113" w:author="Ana Miller-Ter Kuile" w:date="2020-11-30T13:32:00Z">
        <w:r w:rsidR="00390371">
          <w:rPr>
            <w:rFonts w:ascii="Times New Roman" w:hAnsi="Times New Roman" w:cs="Times New Roman"/>
            <w:bCs/>
          </w:rPr>
          <w:t>potential diet</w:t>
        </w:r>
        <w:commentRangeStart w:id="114"/>
        <w:commentRangeStart w:id="115"/>
        <w:r w:rsidR="00390371">
          <w:rPr>
            <w:rFonts w:ascii="Times New Roman" w:hAnsi="Times New Roman" w:cs="Times New Roman"/>
            <w:bCs/>
          </w:rPr>
          <w:t xml:space="preserve"> items</w:t>
        </w:r>
      </w:moveTo>
      <w:ins w:id="116" w:author="Ana Miller-Ter Kuile" w:date="2020-11-30T13:33:00Z">
        <w:r w:rsidR="00390371">
          <w:rPr>
            <w:rFonts w:ascii="Times New Roman" w:hAnsi="Times New Roman" w:cs="Times New Roman"/>
            <w:bCs/>
          </w:rPr>
          <w:t xml:space="preserve"> in DNA metabarcoding data</w:t>
        </w:r>
      </w:ins>
      <w:moveTo w:id="117" w:author="Ana Miller-Ter Kuile" w:date="2020-11-30T13:32:00Z">
        <w:r w:rsidR="00390371">
          <w:rPr>
            <w:rFonts w:ascii="Times New Roman" w:hAnsi="Times New Roman" w:cs="Times New Roman"/>
            <w:bCs/>
          </w:rPr>
          <w:t xml:space="preserve"> </w:t>
        </w:r>
        <w:commentRangeEnd w:id="114"/>
        <w:r w:rsidR="00390371">
          <w:rPr>
            <w:rStyle w:val="CommentReference"/>
          </w:rPr>
          <w:commentReference w:id="114"/>
        </w:r>
      </w:moveTo>
      <w:commentRangeEnd w:id="115"/>
      <w:r w:rsidR="00390371">
        <w:rPr>
          <w:rStyle w:val="CommentReference"/>
        </w:rPr>
        <w:commentReference w:id="115"/>
      </w:r>
      <w:moveTo w:id="118" w:author="Ana Miller-Ter Kuile" w:date="2020-11-30T13:32:00Z">
        <w:r w:rsidR="00390371">
          <w:rPr>
            <w:rFonts w:ascii="Times New Roman" w:hAnsi="Times New Roman" w:cs="Times New Roman"/>
            <w:bCs/>
          </w:rPr>
          <w:fldChar w:fldCharType="begin" w:fldLock="1"/>
        </w:r>
        <w:r w:rsidR="00390371">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390371">
          <w:rPr>
            <w:rFonts w:ascii="Times New Roman" w:hAnsi="Times New Roman" w:cs="Times New Roman"/>
            <w:bCs/>
          </w:rPr>
          <w:fldChar w:fldCharType="separate"/>
        </w:r>
        <w:r w:rsidR="00390371" w:rsidRPr="00076320">
          <w:rPr>
            <w:rFonts w:ascii="Times New Roman" w:hAnsi="Times New Roman" w:cs="Times New Roman"/>
            <w:bCs/>
            <w:noProof/>
          </w:rPr>
          <w:t>(Handler et al., 2007)</w:t>
        </w:r>
        <w:r w:rsidR="00390371">
          <w:rPr>
            <w:rFonts w:ascii="Times New Roman" w:hAnsi="Times New Roman" w:cs="Times New Roman"/>
            <w:bCs/>
          </w:rPr>
          <w:fldChar w:fldCharType="end"/>
        </w:r>
        <w:r w:rsidR="00390371">
          <w:rPr>
            <w:rFonts w:ascii="Times New Roman" w:hAnsi="Times New Roman" w:cs="Times New Roman"/>
            <w:bCs/>
          </w:rPr>
          <w:t xml:space="preserve">. </w:t>
        </w:r>
      </w:moveTo>
      <w:moveToRangeEnd w:id="109"/>
      <w:r>
        <w:rPr>
          <w:rFonts w:ascii="Times New Roman" w:hAnsi="Times New Roman" w:cs="Times New Roman"/>
          <w:bCs/>
        </w:rPr>
        <w:t>We targeted a</w:t>
      </w:r>
      <w:r w:rsidR="000E7334">
        <w:rPr>
          <w:rFonts w:ascii="Times New Roman" w:hAnsi="Times New Roman" w:cs="Times New Roman"/>
          <w:bCs/>
        </w:rPr>
        <w:t xml:space="preserve"> </w:t>
      </w:r>
      <w:r w:rsidR="00385208">
        <w:rPr>
          <w:rFonts w:ascii="Times New Roman" w:hAnsi="Times New Roman" w:cs="Times New Roman"/>
          <w:bCs/>
        </w:rPr>
        <w:t>generalist,</w:t>
      </w:r>
      <w:r>
        <w:rPr>
          <w:rFonts w:ascii="Times New Roman" w:hAnsi="Times New Roman" w:cs="Times New Roman"/>
          <w:bCs/>
        </w:rPr>
        <w:t xml:space="preserve"> active hunting </w:t>
      </w:r>
      <w:r w:rsidR="00EF4AA6">
        <w:rPr>
          <w:rFonts w:ascii="Times New Roman" w:hAnsi="Times New Roman" w:cs="Times New Roman"/>
          <w:bCs/>
        </w:rPr>
        <w:t>spider</w:t>
      </w:r>
      <w:r>
        <w:rPr>
          <w:rFonts w:ascii="Times New Roman" w:hAnsi="Times New Roman" w:cs="Times New Roman"/>
          <w:bCs/>
        </w:rPr>
        <w:t xml:space="preserve"> species (</w:t>
      </w:r>
      <w:proofErr w:type="spellStart"/>
      <w:r>
        <w:rPr>
          <w:rFonts w:ascii="Times New Roman" w:hAnsi="Times New Roman" w:cs="Times New Roman"/>
          <w:bCs/>
          <w:i/>
          <w:iCs/>
        </w:rPr>
        <w:t>Heteropoda</w:t>
      </w:r>
      <w:proofErr w:type="spellEnd"/>
      <w:r>
        <w:rPr>
          <w:rFonts w:ascii="Times New Roman" w:hAnsi="Times New Roman" w:cs="Times New Roman"/>
          <w:bCs/>
          <w:i/>
          <w:iCs/>
        </w:rPr>
        <w:t xml:space="preserve">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w:t>
      </w:r>
      <w:r w:rsidR="00A42D5A">
        <w:rPr>
          <w:rFonts w:ascii="Times New Roman" w:hAnsi="Times New Roman" w:cs="Times New Roman"/>
          <w:bCs/>
        </w:rPr>
        <w:t xml:space="preserve">as the consumer </w:t>
      </w:r>
      <w:r>
        <w:rPr>
          <w:rFonts w:ascii="Times New Roman" w:hAnsi="Times New Roman" w:cs="Times New Roman"/>
          <w:bCs/>
        </w:rPr>
        <w:t xml:space="preserve">for this project because </w:t>
      </w:r>
      <w:ins w:id="119" w:author="Ana Miller-Ter Kuile" w:date="2020-11-30T13:33:00Z">
        <w:r w:rsidR="00390371">
          <w:rPr>
            <w:rFonts w:ascii="Times New Roman" w:hAnsi="Times New Roman" w:cs="Times New Roman"/>
            <w:bCs/>
          </w:rPr>
          <w:t xml:space="preserve">a) </w:t>
        </w:r>
      </w:ins>
      <w:del w:id="120" w:author="Ana Miller-Ter Kuile" w:date="2020-11-30T13:32:00Z">
        <w:r w:rsidR="00063FB4" w:rsidDel="00390371">
          <w:rPr>
            <w:rFonts w:ascii="Times New Roman" w:hAnsi="Times New Roman" w:cs="Times New Roman"/>
            <w:bCs/>
          </w:rPr>
          <w:delText xml:space="preserve">1) </w:delText>
        </w:r>
      </w:del>
      <w:r w:rsidR="00063FB4">
        <w:rPr>
          <w:rFonts w:ascii="Times New Roman" w:hAnsi="Times New Roman" w:cs="Times New Roman"/>
          <w:bCs/>
        </w:rPr>
        <w:t xml:space="preserve">it occurs in high </w:t>
      </w:r>
      <w:r w:rsidR="00063FB4">
        <w:rPr>
          <w:rFonts w:ascii="Times New Roman" w:hAnsi="Times New Roman" w:cs="Times New Roman"/>
          <w:bCs/>
        </w:rPr>
        <w:lastRenderedPageBreak/>
        <w:t>abundance on the atoll and is therefore easy to collect</w:t>
      </w:r>
      <w:ins w:id="121" w:author="Ana Miller-Ter Kuile" w:date="2020-11-30T13:32:00Z">
        <w:r w:rsidR="00390371">
          <w:rPr>
            <w:rFonts w:ascii="Times New Roman" w:hAnsi="Times New Roman" w:cs="Times New Roman"/>
            <w:bCs/>
          </w:rPr>
          <w:t>,</w:t>
        </w:r>
      </w:ins>
      <w:r w:rsidR="00063FB4">
        <w:rPr>
          <w:rFonts w:ascii="Times New Roman" w:hAnsi="Times New Roman" w:cs="Times New Roman"/>
          <w:bCs/>
        </w:rPr>
        <w:t xml:space="preserve"> </w:t>
      </w:r>
      <w:ins w:id="122" w:author="Ana Miller-Ter Kuile" w:date="2020-11-30T13:34:00Z">
        <w:r w:rsidR="00390371">
          <w:rPr>
            <w:rFonts w:ascii="Times New Roman" w:hAnsi="Times New Roman" w:cs="Times New Roman"/>
            <w:bCs/>
          </w:rPr>
          <w:t xml:space="preserve">b) </w:t>
        </w:r>
      </w:ins>
      <w:del w:id="123" w:author="Ana Miller-Ter Kuile" w:date="2020-11-30T13:32:00Z">
        <w:r w:rsidR="00063FB4" w:rsidDel="00390371">
          <w:rPr>
            <w:rFonts w:ascii="Times New Roman" w:hAnsi="Times New Roman" w:cs="Times New Roman"/>
            <w:bCs/>
          </w:rPr>
          <w:delText xml:space="preserve">and observe and 2) </w:delText>
        </w:r>
      </w:del>
      <w:r w:rsidR="00063FB4">
        <w:rPr>
          <w:rFonts w:ascii="Times New Roman" w:hAnsi="Times New Roman" w:cs="Times New Roman"/>
          <w:bCs/>
        </w:rPr>
        <w:t>it is a generalist species</w:t>
      </w:r>
      <w:ins w:id="124" w:author="Ana Miller-Ter Kuile" w:date="2020-11-30T13:34:00Z">
        <w:r w:rsidR="00390371">
          <w:rPr>
            <w:rFonts w:ascii="Times New Roman" w:hAnsi="Times New Roman" w:cs="Times New Roman"/>
            <w:bCs/>
          </w:rPr>
          <w:t xml:space="preserve"> that feeds on a potentially wide suite of </w:t>
        </w:r>
      </w:ins>
      <w:ins w:id="125" w:author="Ana Miller-Ter Kuile" w:date="2020-11-30T13:35:00Z">
        <w:r w:rsidR="00390371">
          <w:rPr>
            <w:rFonts w:ascii="Times New Roman" w:hAnsi="Times New Roman" w:cs="Times New Roman"/>
            <w:bCs/>
          </w:rPr>
          <w:t>other organisms</w:t>
        </w:r>
      </w:ins>
      <w:ins w:id="126" w:author="Ana Miller-Ter Kuile" w:date="2020-11-30T13:34:00Z">
        <w:r w:rsidR="00390371">
          <w:rPr>
            <w:rFonts w:ascii="Times New Roman" w:hAnsi="Times New Roman" w:cs="Times New Roman"/>
            <w:bCs/>
          </w:rPr>
          <w:t xml:space="preserve"> </w:t>
        </w:r>
      </w:ins>
      <w:ins w:id="127" w:author="Ana Miller-Ter Kuile" w:date="2020-11-30T13:35:00Z">
        <w:r w:rsidR="00390371">
          <w:rPr>
            <w:rFonts w:ascii="Times New Roman" w:hAnsi="Times New Roman" w:cs="Times New Roman"/>
            <w:bCs/>
          </w:rPr>
          <w:t>(including insects, spiders, other invertebrates</w:t>
        </w:r>
      </w:ins>
      <w:ins w:id="128" w:author="Ana Miller-Ter Kuile" w:date="2020-11-30T13:36:00Z">
        <w:r w:rsidR="00390371">
          <w:rPr>
            <w:rFonts w:ascii="Times New Roman" w:hAnsi="Times New Roman" w:cs="Times New Roman"/>
            <w:bCs/>
          </w:rPr>
          <w:t>,</w:t>
        </w:r>
      </w:ins>
      <w:ins w:id="129" w:author="Ana Miller-Ter Kuile" w:date="2020-11-30T13:35:00Z">
        <w:r w:rsidR="00390371">
          <w:rPr>
            <w:rFonts w:ascii="Times New Roman" w:hAnsi="Times New Roman" w:cs="Times New Roman"/>
            <w:bCs/>
          </w:rPr>
          <w:t xml:space="preserve"> and </w:t>
        </w:r>
      </w:ins>
      <w:ins w:id="130" w:author="Ana Miller-Ter Kuile" w:date="2020-11-30T13:36:00Z">
        <w:r w:rsidR="00390371">
          <w:rPr>
            <w:rFonts w:ascii="Times New Roman" w:hAnsi="Times New Roman" w:cs="Times New Roman"/>
            <w:bCs/>
          </w:rPr>
          <w:t xml:space="preserve">vertebrates in the </w:t>
        </w:r>
        <w:proofErr w:type="spellStart"/>
        <w:r w:rsidR="00390371">
          <w:rPr>
            <w:rFonts w:ascii="Times New Roman" w:hAnsi="Times New Roman" w:cs="Times New Roman"/>
            <w:bCs/>
          </w:rPr>
          <w:t>Gekkoniidae</w:t>
        </w:r>
        <w:proofErr w:type="spellEnd"/>
        <w:r w:rsidR="00390371">
          <w:rPr>
            <w:rFonts w:ascii="Times New Roman" w:hAnsi="Times New Roman" w:cs="Times New Roman"/>
            <w:bCs/>
          </w:rPr>
          <w:t xml:space="preserve"> family), </w:t>
        </w:r>
      </w:ins>
      <w:ins w:id="131" w:author="Ana Miller-Ter Kuile" w:date="2020-11-30T13:34:00Z">
        <w:r w:rsidR="00390371">
          <w:rPr>
            <w:rFonts w:ascii="Times New Roman" w:hAnsi="Times New Roman" w:cs="Times New Roman"/>
            <w:bCs/>
          </w:rPr>
          <w:t>c) due to its small size</w:t>
        </w:r>
      </w:ins>
      <w:ins w:id="132" w:author="Ana Miller-Ter Kuile" w:date="2020-11-30T13:35:00Z">
        <w:r w:rsidR="00390371">
          <w:rPr>
            <w:rFonts w:ascii="Times New Roman" w:hAnsi="Times New Roman" w:cs="Times New Roman"/>
            <w:bCs/>
          </w:rPr>
          <w:t xml:space="preserve"> and arachnid feeding habits,</w:t>
        </w:r>
      </w:ins>
      <w:r w:rsidR="00063FB4">
        <w:rPr>
          <w:rFonts w:ascii="Times New Roman" w:hAnsi="Times New Roman" w:cs="Times New Roman"/>
          <w:bCs/>
        </w:rPr>
        <w:t xml:space="preserve"> </w:t>
      </w:r>
      <w:del w:id="133" w:author="Ana Miller-Ter Kuile" w:date="2020-11-30T13:34:00Z">
        <w:r w:rsidR="00063FB4" w:rsidDel="00390371">
          <w:rPr>
            <w:rFonts w:ascii="Times New Roman" w:hAnsi="Times New Roman" w:cs="Times New Roman"/>
            <w:bCs/>
          </w:rPr>
          <w:delText>with no</w:delText>
        </w:r>
      </w:del>
      <w:ins w:id="134" w:author="Ana Miller-Ter Kuile" w:date="2020-11-30T13:34:00Z">
        <w:r w:rsidR="00390371">
          <w:rPr>
            <w:rFonts w:ascii="Times New Roman" w:hAnsi="Times New Roman" w:cs="Times New Roman"/>
            <w:bCs/>
          </w:rPr>
          <w:t>there are no</w:t>
        </w:r>
      </w:ins>
      <w:r w:rsidR="00063FB4">
        <w:rPr>
          <w:rFonts w:ascii="Times New Roman" w:hAnsi="Times New Roman" w:cs="Times New Roman"/>
          <w:bCs/>
        </w:rPr>
        <w:t xml:space="preserve"> viable non-genetic methods of diet analysis</w:t>
      </w:r>
      <w:ins w:id="135" w:author="Ana Miller-Ter Kuile" w:date="2020-11-30T13:36:00Z">
        <w:r w:rsidR="00390371">
          <w:rPr>
            <w:rFonts w:ascii="Times New Roman" w:hAnsi="Times New Roman" w:cs="Times New Roman"/>
            <w:bCs/>
          </w:rPr>
          <w:t xml:space="preserve">, </w:t>
        </w:r>
      </w:ins>
      <w:del w:id="136" w:author="Ana Miller-Ter Kuile" w:date="2020-11-30T13:36:00Z">
        <w:r w:rsidR="00063FB4" w:rsidDel="00390371">
          <w:rPr>
            <w:rFonts w:ascii="Times New Roman" w:hAnsi="Times New Roman" w:cs="Times New Roman"/>
            <w:bCs/>
          </w:rPr>
          <w:delText>, making it an ideal target species for</w:delText>
        </w:r>
        <w:r w:rsidR="005C2AF8" w:rsidDel="00390371">
          <w:rPr>
            <w:rFonts w:ascii="Times New Roman" w:hAnsi="Times New Roman" w:cs="Times New Roman"/>
            <w:bCs/>
          </w:rPr>
          <w:delText xml:space="preserve"> diet</w:delText>
        </w:r>
        <w:r w:rsidR="00063FB4" w:rsidDel="00390371">
          <w:rPr>
            <w:rFonts w:ascii="Times New Roman" w:hAnsi="Times New Roman" w:cs="Times New Roman"/>
            <w:bCs/>
          </w:rPr>
          <w:delText xml:space="preserve"> DNA metabarcoding</w:delText>
        </w:r>
      </w:del>
      <w:ins w:id="137" w:author="Ana Miller-Ter Kuile" w:date="2020-11-30T13:35:00Z">
        <w:r w:rsidR="00390371">
          <w:rPr>
            <w:rFonts w:ascii="Times New Roman" w:hAnsi="Times New Roman" w:cs="Times New Roman"/>
            <w:bCs/>
          </w:rPr>
          <w:t>and d</w:t>
        </w:r>
      </w:ins>
      <w:ins w:id="138" w:author="Ana Miller-Ter Kuile" w:date="2020-11-30T13:34:00Z">
        <w:r w:rsidR="00390371">
          <w:rPr>
            <w:rFonts w:ascii="Times New Roman" w:hAnsi="Times New Roman" w:cs="Times New Roman"/>
            <w:bCs/>
          </w:rPr>
          <w:t xml:space="preserve">) </w:t>
        </w:r>
      </w:ins>
      <w:ins w:id="139" w:author="Ana Miller-Ter Kuile" w:date="2020-11-30T13:33:00Z">
        <w:r w:rsidR="00390371">
          <w:rPr>
            <w:rFonts w:ascii="Times New Roman" w:hAnsi="Times New Roman" w:cs="Times New Roman"/>
            <w:bCs/>
          </w:rPr>
          <w:t xml:space="preserve">it is the only species in its family on the atoll, </w:t>
        </w:r>
      </w:ins>
      <w:ins w:id="140" w:author="Ana Miller-Ter Kuile" w:date="2020-11-30T13:47:00Z">
        <w:r w:rsidR="0084061A">
          <w:rPr>
            <w:rFonts w:ascii="Times New Roman" w:hAnsi="Times New Roman" w:cs="Times New Roman"/>
            <w:bCs/>
          </w:rPr>
          <w:t xml:space="preserve">meaning </w:t>
        </w:r>
      </w:ins>
      <w:ins w:id="141" w:author="Ana Miller-Ter Kuile" w:date="2020-11-30T13:33:00Z">
        <w:r w:rsidR="00390371">
          <w:rPr>
            <w:rFonts w:ascii="Times New Roman" w:hAnsi="Times New Roman" w:cs="Times New Roman"/>
            <w:bCs/>
          </w:rPr>
          <w:t>consumer DNA</w:t>
        </w:r>
      </w:ins>
      <w:ins w:id="142" w:author="Ana Miller-Ter Kuile" w:date="2020-11-30T13:47:00Z">
        <w:r w:rsidR="0084061A">
          <w:rPr>
            <w:rFonts w:ascii="Times New Roman" w:hAnsi="Times New Roman" w:cs="Times New Roman"/>
            <w:bCs/>
          </w:rPr>
          <w:t xml:space="preserve"> can be differentiated</w:t>
        </w:r>
      </w:ins>
      <w:ins w:id="143" w:author="Ana Miller-Ter Kuile" w:date="2020-11-30T13:33:00Z">
        <w:r w:rsidR="00390371">
          <w:rPr>
            <w:rFonts w:ascii="Times New Roman" w:hAnsi="Times New Roman" w:cs="Times New Roman"/>
            <w:bCs/>
          </w:rPr>
          <w:t xml:space="preserve"> from potential diet DNA</w:t>
        </w:r>
      </w:ins>
      <w:ins w:id="144" w:author="Ana Miller-Ter Kuile" w:date="2020-11-30T13:35:00Z">
        <w:r w:rsidR="00390371">
          <w:rPr>
            <w:rFonts w:ascii="Times New Roman" w:hAnsi="Times New Roman" w:cs="Times New Roman"/>
            <w:bCs/>
          </w:rPr>
          <w:t>.</w:t>
        </w:r>
      </w:ins>
      <w:ins w:id="145" w:author="Ana Miller-Ter Kuile" w:date="2020-11-30T13:37:00Z">
        <w:r w:rsidR="00390371">
          <w:rPr>
            <w:rFonts w:ascii="Times New Roman" w:hAnsi="Times New Roman" w:cs="Times New Roman"/>
            <w:bCs/>
          </w:rPr>
          <w:t xml:space="preserve"> </w:t>
        </w:r>
      </w:ins>
      <w:del w:id="146" w:author="Ana Miller-Ter Kuile" w:date="2020-11-30T13:37:00Z">
        <w:r w:rsidR="000E7334" w:rsidDel="00390371">
          <w:rPr>
            <w:rFonts w:ascii="Times New Roman" w:hAnsi="Times New Roman" w:cs="Times New Roman"/>
            <w:bCs/>
          </w:rPr>
          <w:delText xml:space="preserve">. </w:delText>
        </w:r>
      </w:del>
      <w:moveFromRangeStart w:id="147" w:author="Ana Miller-Ter Kuile" w:date="2020-11-30T13:32:00Z" w:name="move57635587"/>
      <w:moveFrom w:id="148" w:author="Ana Miller-Ter Kuile" w:date="2020-11-30T13:32:00Z">
        <w:del w:id="149" w:author="Ana Miller-Ter Kuile" w:date="2020-11-30T13:37:00Z">
          <w:r w:rsidR="00385208" w:rsidDel="00390371">
            <w:rPr>
              <w:rFonts w:ascii="Times New Roman" w:hAnsi="Times New Roman" w:cs="Times New Roman"/>
              <w:bCs/>
            </w:rPr>
            <w:delText>Palmyra Atoll has a well-characterized species list, and like many atolls, is relatively species poor, allowing for characterization of p</w:delText>
          </w:r>
          <w:r w:rsidR="001D45E0" w:rsidDel="00390371">
            <w:rPr>
              <w:rFonts w:ascii="Times New Roman" w:hAnsi="Times New Roman" w:cs="Times New Roman"/>
              <w:bCs/>
            </w:rPr>
            <w:delText xml:space="preserve">otential </w:delText>
          </w:r>
          <w:r w:rsidR="00047D80" w:rsidDel="00390371">
            <w:rPr>
              <w:rFonts w:ascii="Times New Roman" w:hAnsi="Times New Roman" w:cs="Times New Roman"/>
              <w:bCs/>
            </w:rPr>
            <w:delText>diet</w:delText>
          </w:r>
          <w:commentRangeStart w:id="150"/>
          <w:r w:rsidR="00385208" w:rsidDel="00390371">
            <w:rPr>
              <w:rFonts w:ascii="Times New Roman" w:hAnsi="Times New Roman" w:cs="Times New Roman"/>
              <w:bCs/>
            </w:rPr>
            <w:delText xml:space="preserve"> </w:delText>
          </w:r>
          <w:r w:rsidR="00DE6D30" w:rsidDel="00390371">
            <w:rPr>
              <w:rFonts w:ascii="Times New Roman" w:hAnsi="Times New Roman" w:cs="Times New Roman"/>
              <w:bCs/>
            </w:rPr>
            <w:delText>items</w:delText>
          </w:r>
          <w:r w:rsidR="00385208" w:rsidDel="00390371">
            <w:rPr>
              <w:rFonts w:ascii="Times New Roman" w:hAnsi="Times New Roman" w:cs="Times New Roman"/>
              <w:bCs/>
            </w:rPr>
            <w:delText xml:space="preserve"> </w:delText>
          </w:r>
          <w:commentRangeEnd w:id="150"/>
          <w:r w:rsidR="00426038" w:rsidDel="00390371">
            <w:rPr>
              <w:rStyle w:val="CommentReference"/>
            </w:rPr>
            <w:commentReference w:id="150"/>
          </w:r>
          <w:r w:rsidR="00076320" w:rsidDel="00390371">
            <w:rPr>
              <w:rFonts w:ascii="Times New Roman" w:hAnsi="Times New Roman" w:cs="Times New Roman"/>
              <w:bCs/>
            </w:rPr>
            <w:fldChar w:fldCharType="begin" w:fldLock="1"/>
          </w:r>
          <w:r w:rsidR="00076320" w:rsidRPr="00390371" w:rsidDel="00390371">
            <w:rPr>
              <w:rFonts w:ascii="Times New Roman" w:hAnsi="Times New Roman" w:cs="Times New Roman"/>
              <w:bCs/>
            </w:rPr>
            <w:del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delInstrText>
          </w:r>
          <w:r w:rsidR="00076320" w:rsidDel="00390371">
            <w:rPr>
              <w:rFonts w:ascii="Times New Roman" w:hAnsi="Times New Roman" w:cs="Times New Roman"/>
              <w:bCs/>
            </w:rPr>
            <w:fldChar w:fldCharType="separate"/>
          </w:r>
          <w:r w:rsidR="00076320" w:rsidRPr="00390371" w:rsidDel="00390371">
            <w:rPr>
              <w:rFonts w:ascii="Times New Roman" w:hAnsi="Times New Roman" w:cs="Times New Roman"/>
              <w:bCs/>
              <w:noProof/>
            </w:rPr>
            <w:delText>(Handler et al., 2007)</w:delText>
          </w:r>
          <w:r w:rsidR="00076320" w:rsidDel="00390371">
            <w:rPr>
              <w:rFonts w:ascii="Times New Roman" w:hAnsi="Times New Roman" w:cs="Times New Roman"/>
              <w:bCs/>
            </w:rPr>
            <w:fldChar w:fldCharType="end"/>
          </w:r>
          <w:r w:rsidR="00385208" w:rsidDel="00390371">
            <w:rPr>
              <w:rFonts w:ascii="Times New Roman" w:hAnsi="Times New Roman" w:cs="Times New Roman"/>
              <w:bCs/>
            </w:rPr>
            <w:delText>.</w:delText>
          </w:r>
        </w:del>
      </w:moveFrom>
      <w:moveFromRangeEnd w:id="147"/>
      <w:del w:id="151" w:author="Ana Miller-Ter Kuile" w:date="2020-11-30T13:37:00Z">
        <w:r w:rsidR="00385208" w:rsidDel="00390371">
          <w:rPr>
            <w:rFonts w:ascii="Times New Roman" w:hAnsi="Times New Roman" w:cs="Times New Roman"/>
            <w:bCs/>
          </w:rPr>
          <w:delText xml:space="preserve"> </w:delText>
        </w:r>
      </w:del>
      <w:r>
        <w:rPr>
          <w:rFonts w:ascii="Times New Roman" w:hAnsi="Times New Roman" w:cs="Times New Roman"/>
          <w:bCs/>
        </w:rPr>
        <w:t xml:space="preserve">We collected </w:t>
      </w:r>
      <w:r w:rsidR="00A42D5A">
        <w:rPr>
          <w:rFonts w:ascii="Times New Roman" w:hAnsi="Times New Roman" w:cs="Times New Roman"/>
          <w:bCs/>
        </w:rPr>
        <w:t xml:space="preserve">consumer </w:t>
      </w:r>
      <w:r>
        <w:rPr>
          <w:rFonts w:ascii="Times New Roman" w:hAnsi="Times New Roman" w:cs="Times New Roman"/>
          <w:bCs/>
        </w:rPr>
        <w:t xml:space="preserve">individuals </w:t>
      </w:r>
      <w:proofErr w:type="gramStart"/>
      <w:r>
        <w:rPr>
          <w:rFonts w:ascii="Times New Roman" w:hAnsi="Times New Roman" w:cs="Times New Roman"/>
          <w:bCs/>
        </w:rPr>
        <w:t>during</w:t>
      </w:r>
      <w:proofErr w:type="gramEnd"/>
      <w:r>
        <w:rPr>
          <w:rFonts w:ascii="Times New Roman" w:hAnsi="Times New Roman" w:cs="Times New Roman"/>
          <w:bCs/>
        </w:rPr>
        <w:t xml:space="preserve"> two </w:t>
      </w:r>
      <w:r w:rsidR="00AA1148">
        <w:rPr>
          <w:rFonts w:ascii="Times New Roman" w:hAnsi="Times New Roman" w:cs="Times New Roman"/>
          <w:bCs/>
        </w:rPr>
        <w:t>summers</w:t>
      </w:r>
      <w:r>
        <w:rPr>
          <w:rFonts w:ascii="Times New Roman" w:hAnsi="Times New Roman" w:cs="Times New Roman"/>
          <w:bCs/>
        </w:rPr>
        <w:t xml:space="preserve">. </w:t>
      </w:r>
      <w:moveFromRangeStart w:id="152" w:author="Ana Miller-Ter Kuile" w:date="2020-11-30T13:37:00Z" w:name="move57635884"/>
      <w:commentRangeStart w:id="153"/>
      <w:commentRangeStart w:id="154"/>
      <w:moveFrom w:id="155" w:author="Ana Miller-Ter Kuile" w:date="2020-11-30T13:37:00Z">
        <w:r w:rsidDel="00E2032C">
          <w:rPr>
            <w:rFonts w:ascii="Times New Roman" w:hAnsi="Times New Roman" w:cs="Times New Roman"/>
            <w:bCs/>
          </w:rPr>
          <w:t xml:space="preserve">In 2017, we collected </w:t>
        </w:r>
        <w:r w:rsidR="00A42D5A" w:rsidDel="00E2032C">
          <w:rPr>
            <w:rFonts w:ascii="Times New Roman" w:hAnsi="Times New Roman" w:cs="Times New Roman"/>
            <w:bCs/>
          </w:rPr>
          <w:t xml:space="preserve">consumer </w:t>
        </w:r>
        <w:r w:rsidDel="00E2032C">
          <w:rPr>
            <w:rFonts w:ascii="Times New Roman" w:hAnsi="Times New Roman" w:cs="Times New Roman"/>
            <w:bCs/>
          </w:rPr>
          <w:t xml:space="preserve">individuals which we kept in mesocosm environments in the lab (explained below). </w:t>
        </w:r>
      </w:moveFrom>
      <w:moveFromRangeEnd w:id="152"/>
      <w:r w:rsidR="00DE27E8">
        <w:rPr>
          <w:rFonts w:ascii="Times New Roman" w:hAnsi="Times New Roman" w:cs="Times New Roman"/>
          <w:bCs/>
        </w:rPr>
        <w:t xml:space="preserve">In 2015, we collected individuals in natural habitats across the atoll. </w:t>
      </w:r>
      <w:moveToRangeStart w:id="156" w:author="Ana Miller-Ter Kuile" w:date="2020-11-30T13:37:00Z" w:name="move57635884"/>
      <w:moveTo w:id="157" w:author="Ana Miller-Ter Kuile" w:date="2020-11-30T13:37:00Z">
        <w:r w:rsidR="00E2032C">
          <w:rPr>
            <w:rFonts w:ascii="Times New Roman" w:hAnsi="Times New Roman" w:cs="Times New Roman"/>
            <w:bCs/>
          </w:rPr>
          <w:t xml:space="preserve">In 2017, we collected consumer individuals which we kept in </w:t>
        </w:r>
        <w:del w:id="158" w:author="Ana Miller-Ter Kuile" w:date="2020-12-03T11:00:00Z">
          <w:r w:rsidR="00E2032C" w:rsidDel="00834FC5">
            <w:rPr>
              <w:rFonts w:ascii="Times New Roman" w:hAnsi="Times New Roman" w:cs="Times New Roman"/>
              <w:bCs/>
            </w:rPr>
            <w:delText>mesocosm</w:delText>
          </w:r>
        </w:del>
      </w:moveTo>
      <w:ins w:id="159" w:author="Ana Miller-Ter Kuile" w:date="2020-12-03T11:00:00Z">
        <w:r w:rsidR="00834FC5">
          <w:rPr>
            <w:rFonts w:ascii="Times New Roman" w:hAnsi="Times New Roman" w:cs="Times New Roman"/>
            <w:bCs/>
          </w:rPr>
          <w:t>container</w:t>
        </w:r>
      </w:ins>
      <w:moveTo w:id="160" w:author="Ana Miller-Ter Kuile" w:date="2020-11-30T13:37:00Z">
        <w:r w:rsidR="00E2032C">
          <w:rPr>
            <w:rFonts w:ascii="Times New Roman" w:hAnsi="Times New Roman" w:cs="Times New Roman"/>
            <w:bCs/>
          </w:rPr>
          <w:t xml:space="preserve"> environments in the lab (explained below). </w:t>
        </w:r>
      </w:moveTo>
      <w:moveToRangeEnd w:id="156"/>
      <w:r w:rsidR="003D49D1">
        <w:rPr>
          <w:rFonts w:ascii="Times New Roman" w:hAnsi="Times New Roman" w:cs="Times New Roman"/>
          <w:bCs/>
        </w:rPr>
        <w:t xml:space="preserve">All individuals were collected </w:t>
      </w:r>
      <w:r w:rsidR="00DB5D7E">
        <w:rPr>
          <w:rFonts w:ascii="Times New Roman" w:hAnsi="Times New Roman" w:cs="Times New Roman"/>
          <w:bCs/>
        </w:rPr>
        <w:t xml:space="preserve">individually </w:t>
      </w:r>
      <w:r w:rsidR="005F0B55">
        <w:rPr>
          <w:rFonts w:ascii="Times New Roman" w:hAnsi="Times New Roman" w:cs="Times New Roman"/>
          <w:bCs/>
        </w:rPr>
        <w:t xml:space="preserve">in </w:t>
      </w:r>
      <w:r w:rsidR="000E7334">
        <w:rPr>
          <w:rFonts w:ascii="Times New Roman" w:hAnsi="Times New Roman" w:cs="Times New Roman"/>
          <w:bCs/>
        </w:rPr>
        <w:t xml:space="preserve">sterilized </w:t>
      </w:r>
      <w:r w:rsidR="005F0B55">
        <w:rPr>
          <w:rFonts w:ascii="Times New Roman" w:hAnsi="Times New Roman" w:cs="Times New Roman"/>
          <w:bCs/>
        </w:rPr>
        <w:t>collection containers t</w:t>
      </w:r>
      <w:r w:rsidR="00DB5D7E">
        <w:rPr>
          <w:rFonts w:ascii="Times New Roman" w:hAnsi="Times New Roman" w:cs="Times New Roman"/>
          <w:bCs/>
        </w:rPr>
        <w:t xml:space="preserve">o avoid contamination </w:t>
      </w:r>
      <w:r w:rsidR="00076320">
        <w:rPr>
          <w:rFonts w:ascii="Times New Roman" w:hAnsi="Times New Roman" w:cs="Times New Roman"/>
          <w:bCs/>
        </w:rPr>
        <w:fldChar w:fldCharType="begin" w:fldLock="1"/>
      </w:r>
      <w:r w:rsidR="00076320">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mendeley":{"formattedCitation":"(Greenstone et al., 2011)","plainTextFormattedCitation":"(Greenstone et al., 2011)","previouslyFormattedCitation":"(Greenstone et al., 2011)"},"properties":{"noteIndex":0},"schema":"https://github.com/citation-style-language/schema/raw/master/csl-citation.json"}</w:instrText>
      </w:r>
      <w:r w:rsidR="00076320">
        <w:rPr>
          <w:rFonts w:ascii="Times New Roman" w:hAnsi="Times New Roman" w:cs="Times New Roman"/>
          <w:bCs/>
        </w:rPr>
        <w:fldChar w:fldCharType="separate"/>
      </w:r>
      <w:r w:rsidR="00076320" w:rsidRPr="00076320">
        <w:rPr>
          <w:rFonts w:ascii="Times New Roman" w:hAnsi="Times New Roman" w:cs="Times New Roman"/>
          <w:bCs/>
          <w:noProof/>
        </w:rPr>
        <w:t>(Greenstone et al., 2011)</w:t>
      </w:r>
      <w:r w:rsidR="00076320">
        <w:rPr>
          <w:rFonts w:ascii="Times New Roman" w:hAnsi="Times New Roman" w:cs="Times New Roman"/>
          <w:bCs/>
        </w:rPr>
        <w:fldChar w:fldCharType="end"/>
      </w:r>
      <w:r w:rsidR="00076320">
        <w:rPr>
          <w:rFonts w:ascii="Times New Roman" w:hAnsi="Times New Roman" w:cs="Times New Roman"/>
          <w:bCs/>
        </w:rPr>
        <w:t>.</w:t>
      </w:r>
      <w:r w:rsidR="00DB5D7E">
        <w:rPr>
          <w:rFonts w:ascii="Times New Roman" w:hAnsi="Times New Roman" w:cs="Times New Roman"/>
          <w:bCs/>
        </w:rPr>
        <w:t xml:space="preserve"> </w:t>
      </w:r>
      <w:commentRangeEnd w:id="153"/>
      <w:r w:rsidR="00426038">
        <w:rPr>
          <w:rStyle w:val="CommentReference"/>
        </w:rPr>
        <w:commentReference w:id="153"/>
      </w:r>
      <w:commentRangeEnd w:id="154"/>
      <w:r w:rsidR="004F0A3F">
        <w:rPr>
          <w:rStyle w:val="CommentReference"/>
        </w:rPr>
        <w:commentReference w:id="154"/>
      </w:r>
    </w:p>
    <w:p w14:paraId="2D4B2B91" w14:textId="77777777" w:rsidR="00484BBB" w:rsidRDefault="00484BBB" w:rsidP="001A318B">
      <w:pPr>
        <w:spacing w:line="480" w:lineRule="auto"/>
        <w:rPr>
          <w:rFonts w:ascii="Times New Roman" w:hAnsi="Times New Roman" w:cs="Times New Roman"/>
          <w:bCs/>
        </w:rPr>
      </w:pPr>
    </w:p>
    <w:p w14:paraId="47BD0958" w14:textId="3A583D37" w:rsidR="00081302" w:rsidDel="004F0A3F" w:rsidRDefault="00091935" w:rsidP="001A318B">
      <w:pPr>
        <w:spacing w:line="480" w:lineRule="auto"/>
        <w:rPr>
          <w:moveFrom w:id="161" w:author="Ana Miller-Ter Kuile" w:date="2020-11-30T13:39:00Z"/>
          <w:rFonts w:ascii="Times New Roman" w:hAnsi="Times New Roman" w:cs="Times New Roman"/>
          <w:bCs/>
          <w:i/>
          <w:iCs/>
        </w:rPr>
      </w:pPr>
      <w:moveFromRangeStart w:id="162" w:author="Ana Miller-Ter Kuile" w:date="2020-11-30T13:39:00Z" w:name="move57635963"/>
      <w:moveFrom w:id="163" w:author="Ana Miller-Ter Kuile" w:date="2020-11-30T13:39:00Z">
        <w:r w:rsidDel="004F0A3F">
          <w:rPr>
            <w:rFonts w:ascii="Times New Roman" w:hAnsi="Times New Roman" w:cs="Times New Roman"/>
            <w:bCs/>
            <w:i/>
            <w:iCs/>
          </w:rPr>
          <w:t xml:space="preserve">Mesocosm </w:t>
        </w:r>
        <w:r w:rsidR="00114B35" w:rsidDel="004F0A3F">
          <w:rPr>
            <w:rFonts w:ascii="Times New Roman" w:hAnsi="Times New Roman" w:cs="Times New Roman"/>
            <w:bCs/>
            <w:i/>
            <w:iCs/>
          </w:rPr>
          <w:t>consume</w:t>
        </w:r>
        <w:r w:rsidDel="004F0A3F">
          <w:rPr>
            <w:rFonts w:ascii="Times New Roman" w:hAnsi="Times New Roman" w:cs="Times New Roman"/>
            <w:bCs/>
            <w:i/>
            <w:iCs/>
          </w:rPr>
          <w:t>r</w:t>
        </w:r>
        <w:r w:rsidR="00A86D3C" w:rsidDel="004F0A3F">
          <w:rPr>
            <w:rFonts w:ascii="Times New Roman" w:hAnsi="Times New Roman" w:cs="Times New Roman"/>
            <w:bCs/>
            <w:i/>
            <w:iCs/>
          </w:rPr>
          <w:t xml:space="preserve"> set-up and feeding</w:t>
        </w:r>
      </w:moveFrom>
    </w:p>
    <w:p w14:paraId="3D1F4CBF" w14:textId="08F8E300" w:rsidR="00081302" w:rsidDel="004F0A3F" w:rsidRDefault="003D49D1" w:rsidP="001A318B">
      <w:pPr>
        <w:spacing w:line="480" w:lineRule="auto"/>
        <w:rPr>
          <w:moveFrom w:id="164" w:author="Ana Miller-Ter Kuile" w:date="2020-11-30T13:39:00Z"/>
          <w:rFonts w:ascii="Times New Roman" w:hAnsi="Times New Roman" w:cs="Times New Roman"/>
          <w:bCs/>
        </w:rPr>
      </w:pPr>
      <w:moveFrom w:id="165" w:author="Ana Miller-Ter Kuile" w:date="2020-11-30T13:39:00Z">
        <w:r w:rsidDel="004F0A3F">
          <w:rPr>
            <w:rFonts w:ascii="Times New Roman" w:hAnsi="Times New Roman" w:cs="Times New Roman"/>
            <w:bCs/>
          </w:rPr>
          <w:t xml:space="preserve">In </w:t>
        </w:r>
        <w:r w:rsidR="00AA1148" w:rsidDel="004F0A3F">
          <w:rPr>
            <w:rFonts w:ascii="Times New Roman" w:hAnsi="Times New Roman" w:cs="Times New Roman"/>
            <w:bCs/>
          </w:rPr>
          <w:t>2017</w:t>
        </w:r>
        <w:r w:rsidDel="004F0A3F">
          <w:rPr>
            <w:rFonts w:ascii="Times New Roman" w:hAnsi="Times New Roman" w:cs="Times New Roman"/>
            <w:bCs/>
          </w:rPr>
          <w:t xml:space="preserve">, we conducted mesocosm </w:t>
        </w:r>
        <w:r w:rsidR="00C7584A" w:rsidDel="004F0A3F">
          <w:rPr>
            <w:rFonts w:ascii="Times New Roman" w:hAnsi="Times New Roman" w:cs="Times New Roman"/>
            <w:bCs/>
          </w:rPr>
          <w:t>trials</w:t>
        </w:r>
        <w:r w:rsidR="00681368" w:rsidDel="004F0A3F">
          <w:rPr>
            <w:rFonts w:ascii="Times New Roman" w:hAnsi="Times New Roman" w:cs="Times New Roman"/>
            <w:bCs/>
          </w:rPr>
          <w:t xml:space="preserve"> (n = </w:t>
        </w:r>
        <w:r w:rsidR="00A60A35" w:rsidDel="004F0A3F">
          <w:rPr>
            <w:rFonts w:ascii="Times New Roman" w:hAnsi="Times New Roman" w:cs="Times New Roman"/>
            <w:bCs/>
          </w:rPr>
          <w:t>26</w:t>
        </w:r>
        <w:r w:rsidR="00681368" w:rsidDel="004F0A3F">
          <w:rPr>
            <w:rFonts w:ascii="Times New Roman" w:hAnsi="Times New Roman" w:cs="Times New Roman"/>
            <w:bCs/>
          </w:rPr>
          <w:t>)</w:t>
        </w:r>
        <w:r w:rsidDel="004F0A3F">
          <w:rPr>
            <w:rFonts w:ascii="Times New Roman" w:hAnsi="Times New Roman" w:cs="Times New Roman"/>
            <w:bCs/>
          </w:rPr>
          <w:t xml:space="preserve"> </w:t>
        </w:r>
        <w:r w:rsidR="00791404" w:rsidDel="004F0A3F">
          <w:rPr>
            <w:rFonts w:ascii="Times New Roman" w:hAnsi="Times New Roman" w:cs="Times New Roman"/>
            <w:bCs/>
          </w:rPr>
          <w:t xml:space="preserve">in order to test </w:t>
        </w:r>
        <w:r w:rsidDel="004F0A3F">
          <w:rPr>
            <w:rFonts w:ascii="Times New Roman" w:hAnsi="Times New Roman" w:cs="Times New Roman"/>
            <w:bCs/>
          </w:rPr>
          <w:t xml:space="preserve">whether DNA metabarcoding would detect DNA from </w:t>
        </w:r>
        <w:r w:rsidR="00C46376" w:rsidDel="004F0A3F">
          <w:rPr>
            <w:rFonts w:ascii="Times New Roman" w:hAnsi="Times New Roman" w:cs="Times New Roman"/>
            <w:bCs/>
          </w:rPr>
          <w:t xml:space="preserve">a </w:t>
        </w:r>
        <w:r w:rsidDel="004F0A3F">
          <w:rPr>
            <w:rFonts w:ascii="Times New Roman" w:hAnsi="Times New Roman" w:cs="Times New Roman"/>
            <w:bCs/>
          </w:rPr>
          <w:t xml:space="preserve">diet item </w:t>
        </w:r>
        <w:r w:rsidR="00A42D5A" w:rsidDel="004F0A3F">
          <w:rPr>
            <w:rFonts w:ascii="Times New Roman" w:hAnsi="Times New Roman" w:cs="Times New Roman"/>
            <w:bCs/>
          </w:rPr>
          <w:t xml:space="preserve">a consumer </w:t>
        </w:r>
        <w:r w:rsidR="001D45E0" w:rsidDel="004F0A3F">
          <w:rPr>
            <w:rFonts w:ascii="Times New Roman" w:hAnsi="Times New Roman" w:cs="Times New Roman"/>
            <w:bCs/>
          </w:rPr>
          <w:t>was offered</w:t>
        </w:r>
        <w:r w:rsidDel="004F0A3F">
          <w:rPr>
            <w:rFonts w:ascii="Times New Roman" w:hAnsi="Times New Roman" w:cs="Times New Roman"/>
            <w:bCs/>
          </w:rPr>
          <w:t xml:space="preserve"> </w:t>
        </w:r>
        <w:r w:rsidR="00AC3657" w:rsidDel="004F0A3F">
          <w:rPr>
            <w:rFonts w:ascii="Times New Roman" w:hAnsi="Times New Roman" w:cs="Times New Roman"/>
            <w:bCs/>
          </w:rPr>
          <w:t xml:space="preserve">in a </w:t>
        </w:r>
        <w:r w:rsidR="00DE27E8" w:rsidDel="004F0A3F">
          <w:rPr>
            <w:rFonts w:ascii="Times New Roman" w:hAnsi="Times New Roman" w:cs="Times New Roman"/>
            <w:bCs/>
          </w:rPr>
          <w:t>“</w:t>
        </w:r>
        <w:r w:rsidR="00AC3657" w:rsidDel="004F0A3F">
          <w:rPr>
            <w:rFonts w:ascii="Times New Roman" w:hAnsi="Times New Roman" w:cs="Times New Roman"/>
            <w:bCs/>
          </w:rPr>
          <w:t>contained” environment (</w:t>
        </w:r>
        <w:r w:rsidDel="004F0A3F">
          <w:rPr>
            <w:rFonts w:ascii="Times New Roman" w:hAnsi="Times New Roman" w:cs="Times New Roman"/>
            <w:bCs/>
          </w:rPr>
          <w:t>mesocosm</w:t>
        </w:r>
        <w:r w:rsidR="00AC3657" w:rsidDel="004F0A3F">
          <w:rPr>
            <w:rFonts w:ascii="Times New Roman" w:hAnsi="Times New Roman" w:cs="Times New Roman"/>
            <w:bCs/>
          </w:rPr>
          <w:t xml:space="preserve">) often used in studies of feeding interactions </w:t>
        </w:r>
        <w:r w:rsidR="0074311F" w:rsidDel="004F0A3F">
          <w:rPr>
            <w:rFonts w:ascii="Times New Roman" w:hAnsi="Times New Roman" w:cs="Times New Roman"/>
            <w:bCs/>
          </w:rPr>
          <w:t>(e.g.</w:t>
        </w:r>
        <w:r w:rsidR="0074311F" w:rsidRPr="0074311F"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304724" w:rsidRPr="004F0A3F" w:rsidDel="004F0A3F">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4F0A3F" w:rsidDel="004F0A3F">
          <w:rPr>
            <w:rFonts w:ascii="Times New Roman" w:hAnsi="Times New Roman" w:cs="Times New Roman"/>
            <w:bCs/>
            <w:noProof/>
          </w:rPr>
          <w:t>Gao et al., 2017; Rudolf et al., 2014; Srivastava et al., 2004</w:t>
        </w:r>
        <w:r w:rsidR="00076320" w:rsidDel="004F0A3F">
          <w:rPr>
            <w:rFonts w:ascii="Times New Roman" w:hAnsi="Times New Roman" w:cs="Times New Roman"/>
            <w:bCs/>
          </w:rPr>
          <w:fldChar w:fldCharType="end"/>
        </w:r>
        <w:r w:rsidR="00076320" w:rsidDel="004F0A3F">
          <w:rPr>
            <w:rFonts w:ascii="Times New Roman" w:hAnsi="Times New Roman" w:cs="Times New Roman"/>
            <w:bCs/>
          </w:rPr>
          <w:t>)</w:t>
        </w:r>
        <w:r w:rsidR="0074311F" w:rsidDel="004F0A3F">
          <w:rPr>
            <w:rFonts w:ascii="Times New Roman" w:hAnsi="Times New Roman" w:cs="Times New Roman"/>
            <w:bCs/>
          </w:rPr>
          <w:t xml:space="preserve">. </w:t>
        </w:r>
        <w:r w:rsidR="00091935" w:rsidDel="004F0A3F">
          <w:rPr>
            <w:rFonts w:ascii="Times New Roman" w:hAnsi="Times New Roman" w:cs="Times New Roman"/>
            <w:bCs/>
          </w:rPr>
          <w:t xml:space="preserve">We created feeding mesocosms out of </w:t>
        </w:r>
        <w:r w:rsidR="00477025" w:rsidDel="004F0A3F">
          <w:rPr>
            <w:rFonts w:ascii="Times New Roman" w:hAnsi="Times New Roman" w:cs="Times New Roman"/>
            <w:bCs/>
          </w:rPr>
          <w:t>one-liter</w:t>
        </w:r>
        <w:r w:rsidR="00AC3657" w:rsidDel="004F0A3F">
          <w:rPr>
            <w:rFonts w:ascii="Times New Roman" w:hAnsi="Times New Roman" w:cs="Times New Roman"/>
            <w:bCs/>
          </w:rPr>
          <w:t xml:space="preserve"> </w:t>
        </w:r>
        <w:r w:rsidR="00091935" w:rsidDel="004F0A3F">
          <w:rPr>
            <w:rFonts w:ascii="Times New Roman" w:hAnsi="Times New Roman" w:cs="Times New Roman"/>
            <w:bCs/>
          </w:rPr>
          <w:t xml:space="preserve">yogurt containers with holes for air transfer. </w:t>
        </w:r>
        <w:commentRangeStart w:id="166"/>
        <w:r w:rsidR="00091935" w:rsidDel="004F0A3F">
          <w:rPr>
            <w:rFonts w:ascii="Times New Roman" w:hAnsi="Times New Roman" w:cs="Times New Roman"/>
            <w:bCs/>
          </w:rPr>
          <w:t>We placed an</w:t>
        </w:r>
        <w:r w:rsidR="00A42D5A" w:rsidDel="004F0A3F">
          <w:rPr>
            <w:rFonts w:ascii="Times New Roman" w:hAnsi="Times New Roman" w:cs="Times New Roman"/>
            <w:bCs/>
          </w:rPr>
          <w:t xml:space="preserve"> individual</w:t>
        </w:r>
        <w:r w:rsidR="00091935" w:rsidDel="004F0A3F">
          <w:rPr>
            <w:rFonts w:ascii="Times New Roman" w:hAnsi="Times New Roman" w:cs="Times New Roman"/>
            <w:bCs/>
          </w:rPr>
          <w:t xml:space="preserve"> </w:t>
        </w:r>
        <w:r w:rsidR="00091935" w:rsidDel="004F0A3F">
          <w:rPr>
            <w:rFonts w:ascii="Times New Roman" w:hAnsi="Times New Roman" w:cs="Times New Roman"/>
            <w:bCs/>
            <w:i/>
            <w:iCs/>
          </w:rPr>
          <w:t xml:space="preserve">H. venatoria </w:t>
        </w:r>
        <w:r w:rsidR="00091935" w:rsidDel="004F0A3F">
          <w:rPr>
            <w:rFonts w:ascii="Times New Roman" w:hAnsi="Times New Roman" w:cs="Times New Roman"/>
            <w:bCs/>
          </w:rPr>
          <w:t>in each of these mesocosms</w:t>
        </w:r>
        <w:r w:rsidR="00AC3657" w:rsidDel="004F0A3F">
          <w:rPr>
            <w:rFonts w:ascii="Times New Roman" w:hAnsi="Times New Roman" w:cs="Times New Roman"/>
            <w:bCs/>
          </w:rPr>
          <w:t xml:space="preserve">. </w:t>
        </w:r>
        <w:r w:rsidR="00F253FE" w:rsidDel="004F0A3F">
          <w:rPr>
            <w:rFonts w:ascii="Times New Roman" w:hAnsi="Times New Roman" w:cs="Times New Roman"/>
            <w:bCs/>
          </w:rPr>
          <w:t xml:space="preserve">After a </w:t>
        </w:r>
        <w:r w:rsidR="004918C6" w:rsidDel="004F0A3F">
          <w:rPr>
            <w:rFonts w:ascii="Times New Roman" w:hAnsi="Times New Roman" w:cs="Times New Roman"/>
            <w:bCs/>
          </w:rPr>
          <w:t>12</w:t>
        </w:r>
        <w:r w:rsidR="00F253FE" w:rsidDel="004F0A3F">
          <w:rPr>
            <w:rFonts w:ascii="Times New Roman" w:hAnsi="Times New Roman" w:cs="Times New Roman"/>
            <w:bCs/>
          </w:rPr>
          <w:t>-hour period alone in the mesocosm</w:t>
        </w:r>
        <w:r w:rsidR="00DE27E8" w:rsidDel="004F0A3F">
          <w:rPr>
            <w:rFonts w:ascii="Times New Roman" w:hAnsi="Times New Roman" w:cs="Times New Roman"/>
            <w:bCs/>
          </w:rPr>
          <w:t xml:space="preserve"> to allow for digestion of a portion of previously-consumed prey </w:t>
        </w:r>
        <w:r w:rsidR="00DE27E8" w:rsidDel="004F0A3F">
          <w:rPr>
            <w:rFonts w:ascii="Times New Roman" w:hAnsi="Times New Roman" w:cs="Times New Roman"/>
            <w:bCs/>
          </w:rPr>
          <w:fldChar w:fldCharType="begin" w:fldLock="1"/>
        </w:r>
        <w:r w:rsidR="00C671DF" w:rsidDel="004F0A3F">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instrText>
        </w:r>
        <w:r w:rsidR="00DE27E8" w:rsidDel="004F0A3F">
          <w:rPr>
            <w:rFonts w:ascii="Times New Roman" w:hAnsi="Times New Roman" w:cs="Times New Roman"/>
            <w:bCs/>
          </w:rPr>
          <w:fldChar w:fldCharType="separate"/>
        </w:r>
        <w:r w:rsidR="00DE27E8" w:rsidRPr="00DE27E8" w:rsidDel="004F0A3F">
          <w:rPr>
            <w:rFonts w:ascii="Times New Roman" w:hAnsi="Times New Roman" w:cs="Times New Roman"/>
            <w:bCs/>
            <w:noProof/>
          </w:rPr>
          <w:t>(Macías-Hernández et al., 2018)</w:t>
        </w:r>
        <w:r w:rsidR="00DE27E8" w:rsidDel="004F0A3F">
          <w:rPr>
            <w:rFonts w:ascii="Times New Roman" w:hAnsi="Times New Roman" w:cs="Times New Roman"/>
            <w:bCs/>
          </w:rPr>
          <w:fldChar w:fldCharType="end"/>
        </w:r>
        <w:commentRangeEnd w:id="166"/>
        <w:r w:rsidR="00426038" w:rsidDel="004F0A3F">
          <w:rPr>
            <w:rStyle w:val="CommentReference"/>
          </w:rPr>
          <w:commentReference w:id="166"/>
        </w:r>
        <w:r w:rsidR="00F253FE" w:rsidDel="004F0A3F">
          <w:rPr>
            <w:rFonts w:ascii="Times New Roman" w:hAnsi="Times New Roman" w:cs="Times New Roman"/>
            <w:bCs/>
          </w:rPr>
          <w:t xml:space="preserve">, all </w:t>
        </w:r>
        <w:r w:rsidR="00F253FE" w:rsidDel="004F0A3F">
          <w:rPr>
            <w:rFonts w:ascii="Times New Roman" w:hAnsi="Times New Roman" w:cs="Times New Roman"/>
            <w:bCs/>
            <w:i/>
            <w:iCs/>
          </w:rPr>
          <w:t>H. venatoria</w:t>
        </w:r>
        <w:r w:rsidR="00F253FE" w:rsidDel="004F0A3F">
          <w:rPr>
            <w:rFonts w:ascii="Times New Roman" w:hAnsi="Times New Roman" w:cs="Times New Roman"/>
            <w:bCs/>
          </w:rPr>
          <w:t xml:space="preserve"> individuals were </w:t>
        </w:r>
        <w:r w:rsidR="001D45E0" w:rsidDel="004F0A3F">
          <w:rPr>
            <w:rFonts w:ascii="Times New Roman" w:hAnsi="Times New Roman" w:cs="Times New Roman"/>
            <w:bCs/>
          </w:rPr>
          <w:t xml:space="preserve">offered </w:t>
        </w:r>
        <w:r w:rsidR="00F253FE" w:rsidDel="004F0A3F">
          <w:rPr>
            <w:rFonts w:ascii="Times New Roman" w:hAnsi="Times New Roman" w:cs="Times New Roman"/>
            <w:bCs/>
          </w:rPr>
          <w:t xml:space="preserve">one individual of a </w:t>
        </w:r>
        <w:r w:rsidR="005E3746" w:rsidDel="004F0A3F">
          <w:rPr>
            <w:rFonts w:ascii="Times New Roman" w:hAnsi="Times New Roman" w:cs="Times New Roman"/>
            <w:bCs/>
          </w:rPr>
          <w:t xml:space="preserve">large </w:t>
        </w:r>
        <w:r w:rsidR="00F253FE" w:rsidDel="004F0A3F">
          <w:rPr>
            <w:rFonts w:ascii="Times New Roman" w:hAnsi="Times New Roman" w:cs="Times New Roman"/>
            <w:bCs/>
          </w:rPr>
          <w:t>grasshopper species (</w:t>
        </w:r>
        <w:r w:rsidR="00F253FE" w:rsidDel="004F0A3F">
          <w:rPr>
            <w:rFonts w:ascii="Times New Roman" w:hAnsi="Times New Roman" w:cs="Times New Roman"/>
            <w:bCs/>
            <w:i/>
            <w:iCs/>
          </w:rPr>
          <w:t>Oxya japonica</w:t>
        </w:r>
        <w:r w:rsidR="00F253FE" w:rsidDel="004F0A3F">
          <w:rPr>
            <w:rFonts w:ascii="Times New Roman" w:hAnsi="Times New Roman" w:cs="Times New Roman"/>
            <w:bCs/>
          </w:rPr>
          <w:t xml:space="preserve">), which is </w:t>
        </w:r>
        <w:r w:rsidR="00AC3657" w:rsidDel="004F0A3F">
          <w:rPr>
            <w:rFonts w:ascii="Times New Roman" w:hAnsi="Times New Roman" w:cs="Times New Roman"/>
            <w:bCs/>
          </w:rPr>
          <w:t>a common</w:t>
        </w:r>
        <w:r w:rsidR="00F253FE" w:rsidDel="004F0A3F">
          <w:rPr>
            <w:rFonts w:ascii="Times New Roman" w:hAnsi="Times New Roman" w:cs="Times New Roman"/>
            <w:bCs/>
          </w:rPr>
          <w:t xml:space="preserve"> introduced species on the island</w:t>
        </w:r>
        <w:r w:rsidR="00063FB4" w:rsidDel="004F0A3F">
          <w:rPr>
            <w:rFonts w:ascii="Times New Roman" w:hAnsi="Times New Roman" w:cs="Times New Roman"/>
            <w:bCs/>
          </w:rPr>
          <w:t xml:space="preserve"> and a likely </w:t>
        </w:r>
        <w:r w:rsidR="00E156B6" w:rsidDel="004F0A3F">
          <w:rPr>
            <w:rFonts w:ascii="Times New Roman" w:hAnsi="Times New Roman" w:cs="Times New Roman"/>
            <w:bCs/>
          </w:rPr>
          <w:t>diet</w:t>
        </w:r>
        <w:r w:rsidR="00063FB4" w:rsidDel="004F0A3F">
          <w:rPr>
            <w:rFonts w:ascii="Times New Roman" w:hAnsi="Times New Roman" w:cs="Times New Roman"/>
            <w:bCs/>
          </w:rPr>
          <w:t xml:space="preserve"> item</w:t>
        </w:r>
        <w:r w:rsidR="00076320" w:rsidDel="004F0A3F">
          <w:rPr>
            <w:rFonts w:ascii="Times New Roman" w:hAnsi="Times New Roman" w:cs="Times New Roman"/>
            <w:bCs/>
          </w:rPr>
          <w:t xml:space="preserve"> </w:t>
        </w:r>
        <w:r w:rsidR="00076320" w:rsidDel="004F0A3F">
          <w:rPr>
            <w:rFonts w:ascii="Times New Roman" w:hAnsi="Times New Roman" w:cs="Times New Roman"/>
            <w:bCs/>
          </w:rPr>
          <w:fldChar w:fldCharType="begin" w:fldLock="1"/>
        </w:r>
        <w:r w:rsidR="00BF0F14" w:rsidDel="004F0A3F">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sidR="00076320" w:rsidDel="004F0A3F">
          <w:rPr>
            <w:rFonts w:ascii="Times New Roman" w:hAnsi="Times New Roman" w:cs="Times New Roman"/>
            <w:bCs/>
          </w:rPr>
          <w:fldChar w:fldCharType="separate"/>
        </w:r>
        <w:r w:rsidR="00076320" w:rsidRPr="00076320" w:rsidDel="004F0A3F">
          <w:rPr>
            <w:rFonts w:ascii="Times New Roman" w:hAnsi="Times New Roman" w:cs="Times New Roman"/>
            <w:bCs/>
            <w:noProof/>
          </w:rPr>
          <w:t>(Handler et al., 2007)</w:t>
        </w:r>
        <w:r w:rsidR="00076320" w:rsidDel="004F0A3F">
          <w:rPr>
            <w:rFonts w:ascii="Times New Roman" w:hAnsi="Times New Roman" w:cs="Times New Roman"/>
            <w:bCs/>
          </w:rPr>
          <w:fldChar w:fldCharType="end"/>
        </w:r>
        <w:r w:rsidR="00F253FE" w:rsidDel="004F0A3F">
          <w:rPr>
            <w:rFonts w:ascii="Times New Roman" w:hAnsi="Times New Roman" w:cs="Times New Roman"/>
            <w:bCs/>
          </w:rPr>
          <w:t xml:space="preserve">. </w:t>
        </w:r>
        <w:r w:rsidR="00EB634F" w:rsidDel="004F0A3F">
          <w:rPr>
            <w:rFonts w:ascii="Times New Roman" w:hAnsi="Times New Roman" w:cs="Times New Roman"/>
            <w:bCs/>
          </w:rPr>
          <w:t xml:space="preserve">While many mesocosm experiments include natural “habitats” for </w:t>
        </w:r>
        <w:r w:rsidR="00A42D5A" w:rsidDel="004F0A3F">
          <w:rPr>
            <w:rFonts w:ascii="Times New Roman" w:hAnsi="Times New Roman" w:cs="Times New Roman"/>
            <w:bCs/>
          </w:rPr>
          <w:t>consumers</w:t>
        </w:r>
        <w:r w:rsidR="00EB634F" w:rsidDel="004F0A3F">
          <w:rPr>
            <w:rFonts w:ascii="Times New Roman" w:hAnsi="Times New Roman" w:cs="Times New Roman"/>
            <w:bCs/>
          </w:rPr>
          <w:t xml:space="preserve"> and </w:t>
        </w:r>
        <w:r w:rsidR="00047D80" w:rsidDel="004F0A3F">
          <w:rPr>
            <w:rFonts w:ascii="Times New Roman" w:hAnsi="Times New Roman" w:cs="Times New Roman"/>
            <w:bCs/>
          </w:rPr>
          <w:t>diet</w:t>
        </w:r>
        <w:r w:rsidR="00EB634F" w:rsidDel="004F0A3F">
          <w:rPr>
            <w:rFonts w:ascii="Times New Roman" w:hAnsi="Times New Roman" w:cs="Times New Roman"/>
            <w:bCs/>
          </w:rPr>
          <w:t xml:space="preserve"> to hide, we did not include anything in mesocosms to avoid contamination from DNA on these items. </w:t>
        </w:r>
        <w:r w:rsidR="00F253FE" w:rsidDel="004F0A3F">
          <w:rPr>
            <w:rFonts w:ascii="Times New Roman" w:hAnsi="Times New Roman" w:cs="Times New Roman"/>
            <w:bCs/>
          </w:rPr>
          <w:t xml:space="preserve">We left all mesocosms for 24 hours, after which we </w:t>
        </w:r>
        <w:r w:rsidR="0079366F" w:rsidDel="004F0A3F">
          <w:rPr>
            <w:rFonts w:ascii="Times New Roman" w:hAnsi="Times New Roman" w:cs="Times New Roman"/>
            <w:bCs/>
          </w:rPr>
          <w:t xml:space="preserve">immediately </w:t>
        </w:r>
        <w:r w:rsidR="00E521BB" w:rsidDel="004F0A3F">
          <w:rPr>
            <w:rFonts w:ascii="Times New Roman" w:hAnsi="Times New Roman" w:cs="Times New Roman"/>
            <w:bCs/>
          </w:rPr>
          <w:t>froze</w:t>
        </w:r>
        <w:r w:rsidR="00063FB4" w:rsidDel="004F0A3F">
          <w:rPr>
            <w:rFonts w:ascii="Times New Roman" w:hAnsi="Times New Roman" w:cs="Times New Roman"/>
            <w:bCs/>
          </w:rPr>
          <w:t xml:space="preserve"> (</w:t>
        </w:r>
        <w:r w:rsidR="005C2AF8" w:rsidDel="004F0A3F">
          <w:rPr>
            <w:rFonts w:ascii="Times New Roman" w:hAnsi="Times New Roman" w:cs="Times New Roman"/>
            <w:bCs/>
          </w:rPr>
          <w:t xml:space="preserve">at </w:t>
        </w:r>
        <w:r w:rsidR="00063FB4" w:rsidDel="004F0A3F">
          <w:rPr>
            <w:rFonts w:ascii="Times New Roman" w:hAnsi="Times New Roman" w:cs="Times New Roman"/>
            <w:bCs/>
          </w:rPr>
          <w:t>-20</w:t>
        </w:r>
        <w:r w:rsidR="00063FB4" w:rsidDel="004F0A3F">
          <w:rPr>
            <w:rFonts w:ascii="Times New Roman" w:hAnsi="Times New Roman" w:cs="Times New Roman"/>
            <w:bCs/>
          </w:rPr>
          <w:sym w:font="Symbol" w:char="F0B0"/>
        </w:r>
        <w:r w:rsidR="00063FB4" w:rsidDel="004F0A3F">
          <w:rPr>
            <w:rFonts w:ascii="Times New Roman" w:hAnsi="Times New Roman" w:cs="Times New Roman"/>
            <w:bCs/>
          </w:rPr>
          <w:t>C)</w:t>
        </w:r>
        <w:r w:rsidR="00F253FE" w:rsidDel="004F0A3F">
          <w:rPr>
            <w:rFonts w:ascii="Times New Roman" w:hAnsi="Times New Roman" w:cs="Times New Roman"/>
            <w:bCs/>
          </w:rPr>
          <w:t xml:space="preserve"> </w:t>
        </w:r>
        <w:r w:rsidR="00E521BB" w:rsidDel="004F0A3F">
          <w:rPr>
            <w:rFonts w:ascii="Times New Roman" w:hAnsi="Times New Roman" w:cs="Times New Roman"/>
            <w:bCs/>
            <w:i/>
            <w:iCs/>
          </w:rPr>
          <w:t xml:space="preserve">H. venatoria </w:t>
        </w:r>
        <w:r w:rsidR="00E521BB" w:rsidDel="004F0A3F">
          <w:rPr>
            <w:rFonts w:ascii="Times New Roman" w:hAnsi="Times New Roman" w:cs="Times New Roman"/>
            <w:bCs/>
          </w:rPr>
          <w:t xml:space="preserve">individuals which had </w:t>
        </w:r>
        <w:r w:rsidR="004918C6" w:rsidDel="004F0A3F">
          <w:rPr>
            <w:rFonts w:ascii="Times New Roman" w:hAnsi="Times New Roman" w:cs="Times New Roman"/>
            <w:bCs/>
          </w:rPr>
          <w:t>killed</w:t>
        </w:r>
        <w:r w:rsidR="001D45E0" w:rsidDel="004F0A3F">
          <w:rPr>
            <w:rFonts w:ascii="Times New Roman" w:hAnsi="Times New Roman" w:cs="Times New Roman"/>
            <w:bCs/>
          </w:rPr>
          <w:t xml:space="preserve"> </w:t>
        </w:r>
        <w:r w:rsidR="00E521BB" w:rsidDel="004F0A3F">
          <w:rPr>
            <w:rFonts w:ascii="Times New Roman" w:hAnsi="Times New Roman" w:cs="Times New Roman"/>
            <w:bCs/>
          </w:rPr>
          <w:t xml:space="preserve">an </w:t>
        </w:r>
        <w:r w:rsidR="00E521BB" w:rsidDel="004F0A3F">
          <w:rPr>
            <w:rFonts w:ascii="Times New Roman" w:hAnsi="Times New Roman" w:cs="Times New Roman"/>
            <w:bCs/>
            <w:i/>
            <w:iCs/>
          </w:rPr>
          <w:t>O. japonica</w:t>
        </w:r>
        <w:r w:rsidR="00E521BB" w:rsidDel="004F0A3F">
          <w:rPr>
            <w:rFonts w:ascii="Times New Roman" w:hAnsi="Times New Roman" w:cs="Times New Roman"/>
            <w:bCs/>
          </w:rPr>
          <w:t xml:space="preserve"> individua</w:t>
        </w:r>
        <w:r w:rsidR="00063FB4" w:rsidDel="004F0A3F">
          <w:rPr>
            <w:rFonts w:ascii="Times New Roman" w:hAnsi="Times New Roman" w:cs="Times New Roman"/>
            <w:bCs/>
          </w:rPr>
          <w:t>l</w:t>
        </w:r>
        <w:r w:rsidR="00DC02EC" w:rsidDel="004F0A3F">
          <w:rPr>
            <w:rFonts w:ascii="Times New Roman" w:hAnsi="Times New Roman" w:cs="Times New Roman"/>
            <w:bCs/>
          </w:rPr>
          <w:t xml:space="preserve"> (n = 25 of 26 trials)</w:t>
        </w:r>
        <w:r w:rsidR="00063FB4" w:rsidDel="004F0A3F">
          <w:rPr>
            <w:rFonts w:ascii="Times New Roman" w:hAnsi="Times New Roman" w:cs="Times New Roman"/>
            <w:bCs/>
          </w:rPr>
          <w:t>; consumption of killed individuals was not easily detectable and thus not considered in analyses</w:t>
        </w:r>
        <w:r w:rsidR="00E521BB" w:rsidDel="004F0A3F">
          <w:rPr>
            <w:rFonts w:ascii="Times New Roman" w:hAnsi="Times New Roman" w:cs="Times New Roman"/>
            <w:bCs/>
          </w:rPr>
          <w:t xml:space="preserve">. </w:t>
        </w:r>
        <w:r w:rsidR="00B46857" w:rsidDel="004F0A3F">
          <w:rPr>
            <w:rFonts w:ascii="Times New Roman" w:hAnsi="Times New Roman" w:cs="Times New Roman"/>
            <w:bCs/>
          </w:rPr>
          <w:t xml:space="preserve">All mesocosms were cleaned between each trial </w:t>
        </w:r>
        <w:r w:rsidR="00AC3657" w:rsidDel="004F0A3F">
          <w:rPr>
            <w:rFonts w:ascii="Times New Roman" w:hAnsi="Times New Roman" w:cs="Times New Roman"/>
            <w:bCs/>
          </w:rPr>
          <w:t xml:space="preserve">with a 10% bleach solution </w:t>
        </w:r>
        <w:r w:rsidR="00B46857" w:rsidDel="004F0A3F">
          <w:rPr>
            <w:rFonts w:ascii="Times New Roman" w:hAnsi="Times New Roman" w:cs="Times New Roman"/>
            <w:bCs/>
          </w:rPr>
          <w:t xml:space="preserve">and kept closed to avoid contact </w:t>
        </w:r>
        <w:r w:rsidR="00791404" w:rsidDel="004F0A3F">
          <w:rPr>
            <w:rFonts w:ascii="Times New Roman" w:hAnsi="Times New Roman" w:cs="Times New Roman"/>
            <w:bCs/>
          </w:rPr>
          <w:t>of</w:t>
        </w:r>
        <w:r w:rsidR="00B46857" w:rsidDel="004F0A3F">
          <w:rPr>
            <w:rFonts w:ascii="Times New Roman" w:hAnsi="Times New Roman" w:cs="Times New Roman"/>
            <w:bCs/>
          </w:rPr>
          <w:t xml:space="preserve"> other organisms with the inside of the mesocosms. </w:t>
        </w:r>
      </w:moveFrom>
    </w:p>
    <w:moveFromRangeEnd w:id="162"/>
    <w:p w14:paraId="39F013AE" w14:textId="4A2FC178" w:rsidR="00A86D3C" w:rsidDel="004F0A3F" w:rsidRDefault="00A86D3C" w:rsidP="001A318B">
      <w:pPr>
        <w:spacing w:line="480" w:lineRule="auto"/>
        <w:rPr>
          <w:del w:id="167" w:author="Ana Miller-Ter Kuile" w:date="2020-11-30T13:39:00Z"/>
          <w:rFonts w:ascii="Times New Roman" w:hAnsi="Times New Roman" w:cs="Times New Roman"/>
          <w:bCs/>
        </w:rPr>
      </w:pPr>
    </w:p>
    <w:p w14:paraId="07C6A644" w14:textId="6354BB99" w:rsidR="00A86D3C" w:rsidRPr="00A86D3C" w:rsidRDefault="00AA1148" w:rsidP="001A318B">
      <w:pPr>
        <w:spacing w:line="480" w:lineRule="auto"/>
        <w:rPr>
          <w:rFonts w:ascii="Times New Roman" w:hAnsi="Times New Roman" w:cs="Times New Roman"/>
          <w:bCs/>
          <w:i/>
          <w:iCs/>
        </w:rPr>
      </w:pPr>
      <w:r>
        <w:rPr>
          <w:rFonts w:ascii="Times New Roman" w:hAnsi="Times New Roman" w:cs="Times New Roman"/>
          <w:bCs/>
          <w:i/>
          <w:iCs/>
        </w:rPr>
        <w:t>Natural environment</w:t>
      </w:r>
      <w:r w:rsidR="00A86D3C">
        <w:rPr>
          <w:rFonts w:ascii="Times New Roman" w:hAnsi="Times New Roman" w:cs="Times New Roman"/>
          <w:bCs/>
          <w:i/>
          <w:iCs/>
        </w:rPr>
        <w:t xml:space="preserve"> </w:t>
      </w:r>
      <w:r w:rsidR="00114B35">
        <w:rPr>
          <w:rFonts w:ascii="Times New Roman" w:hAnsi="Times New Roman" w:cs="Times New Roman"/>
          <w:bCs/>
          <w:i/>
          <w:iCs/>
        </w:rPr>
        <w:t>consume</w:t>
      </w:r>
      <w:r w:rsidR="00A86D3C">
        <w:rPr>
          <w:rFonts w:ascii="Times New Roman" w:hAnsi="Times New Roman" w:cs="Times New Roman"/>
          <w:bCs/>
          <w:i/>
          <w:iCs/>
        </w:rPr>
        <w:t>r collection</w:t>
      </w:r>
    </w:p>
    <w:p w14:paraId="076C0F33" w14:textId="71F105DD" w:rsidR="00A86D3C" w:rsidRDefault="003D49D1" w:rsidP="001A318B">
      <w:pPr>
        <w:spacing w:line="480" w:lineRule="auto"/>
        <w:rPr>
          <w:ins w:id="168" w:author="Ana Miller-Ter Kuile" w:date="2020-11-30T13:39:00Z"/>
          <w:rFonts w:ascii="Times New Roman" w:hAnsi="Times New Roman" w:cs="Times New Roman"/>
          <w:bCs/>
        </w:rPr>
      </w:pPr>
      <w:r>
        <w:rPr>
          <w:rFonts w:ascii="Times New Roman" w:hAnsi="Times New Roman" w:cs="Times New Roman"/>
          <w:bCs/>
        </w:rPr>
        <w:t xml:space="preserve">In 2015, we collected </w:t>
      </w:r>
      <w:r w:rsidR="00226C1C">
        <w:rPr>
          <w:rFonts w:ascii="Times New Roman" w:hAnsi="Times New Roman" w:cs="Times New Roman"/>
          <w:bCs/>
        </w:rPr>
        <w:t>consumers</w:t>
      </w:r>
      <w:r w:rsidR="00681368">
        <w:rPr>
          <w:rFonts w:ascii="Times New Roman" w:hAnsi="Times New Roman" w:cs="Times New Roman"/>
          <w:bCs/>
        </w:rPr>
        <w:t xml:space="preserve"> (n = </w:t>
      </w:r>
      <w:r w:rsidR="003B0BF8">
        <w:rPr>
          <w:rFonts w:ascii="Times New Roman" w:hAnsi="Times New Roman" w:cs="Times New Roman"/>
          <w:bCs/>
        </w:rPr>
        <w:t>47</w:t>
      </w:r>
      <w:r w:rsidR="00681368">
        <w:rPr>
          <w:rFonts w:ascii="Times New Roman" w:hAnsi="Times New Roman" w:cs="Times New Roman"/>
          <w:bCs/>
        </w:rPr>
        <w:t>)</w:t>
      </w:r>
      <w:r>
        <w:rPr>
          <w:rFonts w:ascii="Times New Roman" w:hAnsi="Times New Roman" w:cs="Times New Roman"/>
          <w:bCs/>
        </w:rPr>
        <w:t xml:space="preserve"> in </w:t>
      </w:r>
      <w:r w:rsidR="00AA1148">
        <w:rPr>
          <w:rFonts w:ascii="Times New Roman" w:hAnsi="Times New Roman" w:cs="Times New Roman"/>
          <w:bCs/>
        </w:rPr>
        <w:t xml:space="preserve">natural </w:t>
      </w:r>
      <w:r>
        <w:rPr>
          <w:rFonts w:ascii="Times New Roman" w:hAnsi="Times New Roman" w:cs="Times New Roman"/>
          <w:bCs/>
        </w:rPr>
        <w:t xml:space="preserve">environments </w:t>
      </w:r>
      <w:r w:rsidR="00791404">
        <w:rPr>
          <w:rFonts w:ascii="Times New Roman" w:hAnsi="Times New Roman" w:cs="Times New Roman"/>
          <w:bCs/>
        </w:rPr>
        <w:t>in order to test</w:t>
      </w:r>
      <w:r>
        <w:rPr>
          <w:rFonts w:ascii="Times New Roman" w:hAnsi="Times New Roman" w:cs="Times New Roman"/>
          <w:bCs/>
        </w:rPr>
        <w:t xml:space="preserve"> whether DNA metabarcoding would detect </w:t>
      </w:r>
      <w:ins w:id="169" w:author="Ana Miller-Ter Kuile" w:date="2020-12-03T12:43:00Z">
        <w:r w:rsidR="007E5E64">
          <w:rPr>
            <w:rFonts w:ascii="Times New Roman" w:hAnsi="Times New Roman" w:cs="Times New Roman"/>
            <w:bCs/>
          </w:rPr>
          <w:t xml:space="preserve">potential </w:t>
        </w:r>
      </w:ins>
      <w:r w:rsidR="00AA1148">
        <w:rPr>
          <w:rFonts w:ascii="Times New Roman" w:hAnsi="Times New Roman" w:cs="Times New Roman"/>
          <w:bCs/>
        </w:rPr>
        <w:t xml:space="preserve">diet </w:t>
      </w:r>
      <w:r>
        <w:rPr>
          <w:rFonts w:ascii="Times New Roman" w:hAnsi="Times New Roman" w:cs="Times New Roman"/>
          <w:bCs/>
        </w:rPr>
        <w:t xml:space="preserve">DNA from </w:t>
      </w:r>
      <w:r w:rsidR="00226C1C">
        <w:rPr>
          <w:rFonts w:ascii="Times New Roman" w:hAnsi="Times New Roman" w:cs="Times New Roman"/>
          <w:bCs/>
        </w:rPr>
        <w:t xml:space="preserve">consumers </w:t>
      </w:r>
      <w:r w:rsidR="00AA1148">
        <w:rPr>
          <w:rFonts w:ascii="Times New Roman" w:hAnsi="Times New Roman" w:cs="Times New Roman"/>
          <w:bCs/>
        </w:rPr>
        <w:t>which fed on available diet items and came into contact with natural environmental surfaces</w:t>
      </w:r>
      <w:r>
        <w:rPr>
          <w:rFonts w:ascii="Times New Roman" w:hAnsi="Times New Roman" w:cs="Times New Roman"/>
          <w:bCs/>
        </w:rPr>
        <w:t xml:space="preserve">. </w:t>
      </w:r>
      <w:r w:rsidR="003B0BF8">
        <w:rPr>
          <w:rFonts w:ascii="Times New Roman" w:hAnsi="Times New Roman" w:cs="Times New Roman"/>
          <w:bCs/>
        </w:rPr>
        <w:t xml:space="preserve">We collected and </w:t>
      </w:r>
      <w:r w:rsidR="00A86D3C">
        <w:rPr>
          <w:rFonts w:ascii="Times New Roman" w:hAnsi="Times New Roman" w:cs="Times New Roman"/>
          <w:bCs/>
        </w:rPr>
        <w:t>froze all individuals</w:t>
      </w:r>
      <w:r w:rsidR="003B0BF8">
        <w:rPr>
          <w:rFonts w:ascii="Times New Roman" w:hAnsi="Times New Roman" w:cs="Times New Roman"/>
          <w:bCs/>
        </w:rPr>
        <w:t xml:space="preserve"> in separate containers</w:t>
      </w:r>
      <w:r w:rsidR="00A86D3C">
        <w:rPr>
          <w:rFonts w:ascii="Times New Roman" w:hAnsi="Times New Roman" w:cs="Times New Roman"/>
          <w:bCs/>
        </w:rPr>
        <w:t xml:space="preserve"> at -80</w:t>
      </w:r>
      <w:r w:rsidR="005D6393">
        <w:rPr>
          <w:rFonts w:ascii="Times New Roman" w:hAnsi="Times New Roman" w:cs="Times New Roman"/>
          <w:bCs/>
        </w:rPr>
        <w:sym w:font="Symbol" w:char="F0B0"/>
      </w:r>
      <w:r w:rsidR="00A86D3C">
        <w:rPr>
          <w:rFonts w:ascii="Times New Roman" w:hAnsi="Times New Roman" w:cs="Times New Roman"/>
          <w:bCs/>
        </w:rPr>
        <w:t xml:space="preserve">C immediately following collection until </w:t>
      </w:r>
      <w:r w:rsidR="00226C1C">
        <w:rPr>
          <w:rFonts w:ascii="Times New Roman" w:hAnsi="Times New Roman" w:cs="Times New Roman"/>
          <w:bCs/>
        </w:rPr>
        <w:t xml:space="preserve">surface </w:t>
      </w:r>
      <w:r w:rsidR="00A86D3C">
        <w:rPr>
          <w:rFonts w:ascii="Times New Roman" w:hAnsi="Times New Roman" w:cs="Times New Roman"/>
          <w:bCs/>
        </w:rPr>
        <w:t>sterilization and DNA extraction in 2019</w:t>
      </w:r>
      <w:ins w:id="170" w:author="Ana Miller-Ter Kuile" w:date="2020-11-30T13:48:00Z">
        <w:r w:rsidR="0044183E">
          <w:rPr>
            <w:rFonts w:ascii="Times New Roman" w:hAnsi="Times New Roman" w:cs="Times New Roman"/>
            <w:bCs/>
          </w:rPr>
          <w:t xml:space="preserve"> (see below)</w:t>
        </w:r>
      </w:ins>
      <w:r w:rsidR="00A86D3C">
        <w:rPr>
          <w:rFonts w:ascii="Times New Roman" w:hAnsi="Times New Roman" w:cs="Times New Roman"/>
          <w:bCs/>
        </w:rPr>
        <w:t xml:space="preserve">. </w:t>
      </w:r>
    </w:p>
    <w:p w14:paraId="59BD868F" w14:textId="77777777" w:rsidR="004F0A3F" w:rsidRDefault="004F0A3F" w:rsidP="001A318B">
      <w:pPr>
        <w:spacing w:line="480" w:lineRule="auto"/>
        <w:rPr>
          <w:ins w:id="171" w:author="Ana Miller-Ter Kuile" w:date="2020-11-30T13:39:00Z"/>
          <w:rFonts w:ascii="Times New Roman" w:hAnsi="Times New Roman" w:cs="Times New Roman"/>
          <w:bCs/>
        </w:rPr>
      </w:pPr>
    </w:p>
    <w:p w14:paraId="5F1B32EE" w14:textId="2707002D" w:rsidR="004F0A3F" w:rsidRDefault="004F0A3F" w:rsidP="004F0A3F">
      <w:pPr>
        <w:spacing w:line="480" w:lineRule="auto"/>
        <w:rPr>
          <w:moveTo w:id="172" w:author="Ana Miller-Ter Kuile" w:date="2020-11-30T13:39:00Z"/>
          <w:rFonts w:ascii="Times New Roman" w:hAnsi="Times New Roman" w:cs="Times New Roman"/>
          <w:bCs/>
          <w:i/>
          <w:iCs/>
        </w:rPr>
      </w:pPr>
      <w:moveToRangeStart w:id="173" w:author="Ana Miller-Ter Kuile" w:date="2020-11-30T13:39:00Z" w:name="move57635963"/>
      <w:moveTo w:id="174" w:author="Ana Miller-Ter Kuile" w:date="2020-11-30T13:39:00Z">
        <w:del w:id="175" w:author="Ana Miller-Ter Kuile" w:date="2020-12-03T11:01:00Z">
          <w:r w:rsidDel="00F914D8">
            <w:rPr>
              <w:rFonts w:ascii="Times New Roman" w:hAnsi="Times New Roman" w:cs="Times New Roman"/>
              <w:bCs/>
              <w:i/>
              <w:iCs/>
            </w:rPr>
            <w:delText>Mesocosm</w:delText>
          </w:r>
        </w:del>
      </w:moveTo>
      <w:ins w:id="176" w:author="Ana Miller-Ter Kuile" w:date="2020-12-03T11:01:00Z">
        <w:r w:rsidR="00F914D8">
          <w:rPr>
            <w:rFonts w:ascii="Times New Roman" w:hAnsi="Times New Roman" w:cs="Times New Roman"/>
            <w:bCs/>
            <w:i/>
            <w:iCs/>
          </w:rPr>
          <w:t>Feeding trial</w:t>
        </w:r>
      </w:ins>
      <w:moveTo w:id="177" w:author="Ana Miller-Ter Kuile" w:date="2020-11-30T13:39:00Z">
        <w:r>
          <w:rPr>
            <w:rFonts w:ascii="Times New Roman" w:hAnsi="Times New Roman" w:cs="Times New Roman"/>
            <w:bCs/>
            <w:i/>
            <w:iCs/>
          </w:rPr>
          <w:t xml:space="preserve"> consumer set-up and feeding</w:t>
        </w:r>
      </w:moveTo>
    </w:p>
    <w:p w14:paraId="317DB75E" w14:textId="72B1705A" w:rsidR="004F0A3F" w:rsidRDefault="004F0A3F" w:rsidP="004F0A3F">
      <w:pPr>
        <w:spacing w:line="480" w:lineRule="auto"/>
        <w:rPr>
          <w:moveTo w:id="178" w:author="Ana Miller-Ter Kuile" w:date="2020-11-30T13:39:00Z"/>
          <w:rFonts w:ascii="Times New Roman" w:hAnsi="Times New Roman" w:cs="Times New Roman"/>
          <w:bCs/>
        </w:rPr>
      </w:pPr>
      <w:moveTo w:id="179" w:author="Ana Miller-Ter Kuile" w:date="2020-11-30T13:39:00Z">
        <w:r>
          <w:rPr>
            <w:rFonts w:ascii="Times New Roman" w:hAnsi="Times New Roman" w:cs="Times New Roman"/>
            <w:bCs/>
          </w:rPr>
          <w:t xml:space="preserve">In 2017, we conducted </w:t>
        </w:r>
        <w:del w:id="180" w:author="Ana Miller-Ter Kuile" w:date="2020-11-30T15:49:00Z">
          <w:r w:rsidDel="001A78F3">
            <w:rPr>
              <w:rFonts w:ascii="Times New Roman" w:hAnsi="Times New Roman" w:cs="Times New Roman"/>
              <w:bCs/>
            </w:rPr>
            <w:delText>mesocosm</w:delText>
          </w:r>
        </w:del>
      </w:moveTo>
      <w:ins w:id="181" w:author="Ana Miller-Ter Kuile" w:date="2020-11-30T15:49:00Z">
        <w:r w:rsidR="001A78F3">
          <w:rPr>
            <w:rFonts w:ascii="Times New Roman" w:hAnsi="Times New Roman" w:cs="Times New Roman"/>
            <w:bCs/>
          </w:rPr>
          <w:t>laboratory</w:t>
        </w:r>
      </w:ins>
      <w:moveTo w:id="182" w:author="Ana Miller-Ter Kuile" w:date="2020-11-30T13:39:00Z">
        <w:r>
          <w:rPr>
            <w:rFonts w:ascii="Times New Roman" w:hAnsi="Times New Roman" w:cs="Times New Roman"/>
            <w:bCs/>
          </w:rPr>
          <w:t xml:space="preserve"> trials (n = 26) in order to test whether DNA metabarcoding would detect DNA from a diet item a consumer was offered in a </w:t>
        </w:r>
        <w:del w:id="183" w:author="Ana Miller-Ter Kuile" w:date="2020-11-30T13:48:00Z">
          <w:r w:rsidDel="0044183E">
            <w:rPr>
              <w:rFonts w:ascii="Times New Roman" w:hAnsi="Times New Roman" w:cs="Times New Roman"/>
              <w:bCs/>
            </w:rPr>
            <w:delText>“</w:delText>
          </w:r>
        </w:del>
        <w:r>
          <w:rPr>
            <w:rFonts w:ascii="Times New Roman" w:hAnsi="Times New Roman" w:cs="Times New Roman"/>
            <w:bCs/>
          </w:rPr>
          <w:t>contained</w:t>
        </w:r>
        <w:del w:id="184" w:author="Ana Miller-Ter Kuile" w:date="2020-11-30T13:48:00Z">
          <w:r w:rsidDel="0044183E">
            <w:rPr>
              <w:rFonts w:ascii="Times New Roman" w:hAnsi="Times New Roman" w:cs="Times New Roman"/>
              <w:bCs/>
            </w:rPr>
            <w:delText>”</w:delText>
          </w:r>
        </w:del>
        <w:r>
          <w:rPr>
            <w:rFonts w:ascii="Times New Roman" w:hAnsi="Times New Roman" w:cs="Times New Roman"/>
            <w:bCs/>
          </w:rPr>
          <w:t xml:space="preserve"> environment</w:t>
        </w:r>
      </w:moveTo>
      <w:ins w:id="185" w:author="Ana Miller-Ter Kuile" w:date="2020-11-30T13:48:00Z">
        <w:r w:rsidR="0044183E">
          <w:rPr>
            <w:rFonts w:ascii="Times New Roman" w:hAnsi="Times New Roman" w:cs="Times New Roman"/>
            <w:bCs/>
          </w:rPr>
          <w:t xml:space="preserve">. </w:t>
        </w:r>
      </w:ins>
      <w:moveTo w:id="186" w:author="Ana Miller-Ter Kuile" w:date="2020-11-30T13:39:00Z">
        <w:del w:id="187" w:author="Ana Miller-Ter Kuile" w:date="2020-11-30T13:48:00Z">
          <w:r w:rsidDel="0044183E">
            <w:rPr>
              <w:rFonts w:ascii="Times New Roman" w:hAnsi="Times New Roman" w:cs="Times New Roman"/>
              <w:bCs/>
            </w:rPr>
            <w:delText xml:space="preserve"> (mesocosm) often used in studies of feeding interactions (e.g.</w:delText>
          </w:r>
          <w:r w:rsidRPr="0074311F" w:rsidDel="0044183E">
            <w:rPr>
              <w:rFonts w:ascii="Times New Roman" w:hAnsi="Times New Roman" w:cs="Times New Roman"/>
              <w:bCs/>
            </w:rPr>
            <w:delText xml:space="preserve"> </w:delText>
          </w:r>
          <w:r w:rsidDel="0044183E">
            <w:rPr>
              <w:rFonts w:ascii="Times New Roman" w:hAnsi="Times New Roman" w:cs="Times New Roman"/>
              <w:bCs/>
            </w:rPr>
            <w:fldChar w:fldCharType="begin" w:fldLock="1"/>
          </w:r>
          <w:r w:rsidRPr="0044183E" w:rsidDel="0044183E">
            <w:rPr>
              <w:rFonts w:ascii="Times New Roman" w:hAnsi="Times New Roman" w:cs="Times New Roman"/>
              <w:bCs/>
            </w:rPr>
            <w:del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id":"ITEM-3","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3","issue":"7","issued":{"date-parts":[["2004"]]},"page":"379-384","title":"Are natural microcosms useful model systems for ecology?","type":"article-journal","volume":"19"},"uris":["http://www.mendeley.com/documents/?uuid=a6466b99-b229-4b15-af0a-5c19e3f9574c"]}],"mendeley":{"formattedCitation":"(Gao et al., 2017; Rudolf et al., 2014; Srivastava et al., 2004)","manualFormatting":"Gao et al., 2017; Rudolf et al., 2014; Srivastava et al., 2004","plainTextFormattedCitation":"(Gao et al., 2017; Rudolf et al., 2014; Srivastava et al., 2004)","previouslyFormattedCitation":"(Gao et al., 2017; Rudolf et al., 2014; Srivastava et al., 2004)"},"properties":{"noteIndex":0},"schema":"https://github.com/citation-style-language/schema/raw/master/csl-citation.json"}</w:delInstrText>
          </w:r>
          <w:r w:rsidDel="0044183E">
            <w:rPr>
              <w:rFonts w:ascii="Times New Roman" w:hAnsi="Times New Roman" w:cs="Times New Roman"/>
              <w:bCs/>
            </w:rPr>
            <w:fldChar w:fldCharType="separate"/>
          </w:r>
          <w:r w:rsidRPr="0044183E" w:rsidDel="0044183E">
            <w:rPr>
              <w:rFonts w:ascii="Times New Roman" w:hAnsi="Times New Roman" w:cs="Times New Roman"/>
              <w:bCs/>
              <w:noProof/>
            </w:rPr>
            <w:delText>Gao et al., 2017; Rudolf et al., 2014; Srivastava et al., 2004</w:delText>
          </w:r>
          <w:r w:rsidDel="0044183E">
            <w:rPr>
              <w:rFonts w:ascii="Times New Roman" w:hAnsi="Times New Roman" w:cs="Times New Roman"/>
              <w:bCs/>
            </w:rPr>
            <w:fldChar w:fldCharType="end"/>
          </w:r>
          <w:r w:rsidDel="0044183E">
            <w:rPr>
              <w:rFonts w:ascii="Times New Roman" w:hAnsi="Times New Roman" w:cs="Times New Roman"/>
              <w:bCs/>
            </w:rPr>
            <w:delText xml:space="preserve">). </w:delText>
          </w:r>
        </w:del>
        <w:r>
          <w:rPr>
            <w:rFonts w:ascii="Times New Roman" w:hAnsi="Times New Roman" w:cs="Times New Roman"/>
            <w:bCs/>
          </w:rPr>
          <w:t xml:space="preserve">We created feeding </w:t>
        </w:r>
        <w:del w:id="188" w:author="Ana Miller-Ter Kuile" w:date="2020-11-30T13:48:00Z">
          <w:r w:rsidDel="0044183E">
            <w:rPr>
              <w:rFonts w:ascii="Times New Roman" w:hAnsi="Times New Roman" w:cs="Times New Roman"/>
              <w:bCs/>
            </w:rPr>
            <w:delText>mesocosms</w:delText>
          </w:r>
        </w:del>
      </w:moveTo>
      <w:ins w:id="189" w:author="Ana Miller-Ter Kuile" w:date="2020-11-30T13:48:00Z">
        <w:r w:rsidR="0044183E">
          <w:rPr>
            <w:rFonts w:ascii="Times New Roman" w:hAnsi="Times New Roman" w:cs="Times New Roman"/>
            <w:bCs/>
          </w:rPr>
          <w:t>environmen</w:t>
        </w:r>
      </w:ins>
      <w:ins w:id="190" w:author="Ana Miller-Ter Kuile" w:date="2020-11-30T13:49:00Z">
        <w:r w:rsidR="0044183E">
          <w:rPr>
            <w:rFonts w:ascii="Times New Roman" w:hAnsi="Times New Roman" w:cs="Times New Roman"/>
            <w:bCs/>
          </w:rPr>
          <w:t>ts</w:t>
        </w:r>
      </w:ins>
      <w:moveTo w:id="191" w:author="Ana Miller-Ter Kuile" w:date="2020-11-30T13:39:00Z">
        <w:r>
          <w:rPr>
            <w:rFonts w:ascii="Times New Roman" w:hAnsi="Times New Roman" w:cs="Times New Roman"/>
            <w:bCs/>
          </w:rPr>
          <w:t xml:space="preserve"> out of one-liter yogurt containers with holes for air transfer. </w:t>
        </w:r>
        <w:commentRangeStart w:id="192"/>
        <w:commentRangeStart w:id="193"/>
        <w:r>
          <w:rPr>
            <w:rFonts w:ascii="Times New Roman" w:hAnsi="Times New Roman" w:cs="Times New Roman"/>
            <w:bCs/>
          </w:rPr>
          <w:t xml:space="preserve">We placed an individua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 each </w:t>
        </w:r>
        <w:del w:id="194" w:author="Ana Miller-Ter Kuile" w:date="2020-11-30T15:49:00Z">
          <w:r w:rsidDel="001A78F3">
            <w:rPr>
              <w:rFonts w:ascii="Times New Roman" w:hAnsi="Times New Roman" w:cs="Times New Roman"/>
              <w:bCs/>
            </w:rPr>
            <w:delText>of these mesocosms</w:delText>
          </w:r>
        </w:del>
      </w:moveTo>
      <w:ins w:id="195" w:author="Ana Miller-Ter Kuile" w:date="2020-11-30T15:49:00Z">
        <w:r w:rsidR="001A78F3">
          <w:rPr>
            <w:rFonts w:ascii="Times New Roman" w:hAnsi="Times New Roman" w:cs="Times New Roman"/>
            <w:bCs/>
          </w:rPr>
          <w:t>container</w:t>
        </w:r>
      </w:ins>
      <w:ins w:id="196" w:author="Ana Miller-Ter Kuile" w:date="2020-11-30T15:52:00Z">
        <w:r w:rsidR="001A78F3">
          <w:rPr>
            <w:rFonts w:ascii="Times New Roman" w:hAnsi="Times New Roman" w:cs="Times New Roman"/>
            <w:bCs/>
          </w:rPr>
          <w:t xml:space="preserve"> and </w:t>
        </w:r>
      </w:ins>
      <w:moveTo w:id="197" w:author="Ana Miller-Ter Kuile" w:date="2020-11-30T13:39:00Z">
        <w:del w:id="198" w:author="Ana Miller-Ter Kuile" w:date="2020-11-30T15:52:00Z">
          <w:r w:rsidDel="001A78F3">
            <w:rPr>
              <w:rFonts w:ascii="Times New Roman" w:hAnsi="Times New Roman" w:cs="Times New Roman"/>
              <w:bCs/>
            </w:rPr>
            <w:delText>. A</w:delText>
          </w:r>
        </w:del>
      </w:moveTo>
      <w:ins w:id="199" w:author="Ana Miller-Ter Kuile" w:date="2020-11-30T15:52:00Z">
        <w:r w:rsidR="001A78F3">
          <w:rPr>
            <w:rFonts w:ascii="Times New Roman" w:hAnsi="Times New Roman" w:cs="Times New Roman"/>
            <w:bCs/>
          </w:rPr>
          <w:t>a</w:t>
        </w:r>
      </w:ins>
      <w:moveTo w:id="200" w:author="Ana Miller-Ter Kuile" w:date="2020-11-30T13:39:00Z">
        <w:r>
          <w:rPr>
            <w:rFonts w:ascii="Times New Roman" w:hAnsi="Times New Roman" w:cs="Times New Roman"/>
            <w:bCs/>
          </w:rPr>
          <w:t xml:space="preserve">fter a 12-hour period alone in the </w:t>
        </w:r>
        <w:del w:id="201" w:author="Ana Miller-Ter Kuile" w:date="2020-11-30T16:03:00Z">
          <w:r w:rsidDel="00771603">
            <w:rPr>
              <w:rFonts w:ascii="Times New Roman" w:hAnsi="Times New Roman" w:cs="Times New Roman"/>
              <w:bCs/>
            </w:rPr>
            <w:delText>mesocosm</w:delText>
          </w:r>
        </w:del>
      </w:moveTo>
      <w:proofErr w:type="spellStart"/>
      <w:ins w:id="202" w:author="Ana Miller-Ter Kuile" w:date="2020-11-30T16:03:00Z">
        <w:r w:rsidR="00771603">
          <w:rPr>
            <w:rFonts w:ascii="Times New Roman" w:hAnsi="Times New Roman" w:cs="Times New Roman"/>
            <w:bCs/>
          </w:rPr>
          <w:t>containter</w:t>
        </w:r>
        <w:proofErr w:type="spellEnd"/>
        <w:r w:rsidR="00771603">
          <w:rPr>
            <w:rFonts w:ascii="Times New Roman" w:hAnsi="Times New Roman" w:cs="Times New Roman"/>
            <w:bCs/>
          </w:rPr>
          <w:t xml:space="preserve">, </w:t>
        </w:r>
      </w:ins>
      <w:moveTo w:id="203" w:author="Ana Miller-Ter Kuile" w:date="2020-11-30T13:39:00Z">
        <w:del w:id="204" w:author="Ana Miller-Ter Kuile" w:date="2020-11-30T16:03:00Z">
          <w:r w:rsidDel="00771603">
            <w:rPr>
              <w:rFonts w:ascii="Times New Roman" w:hAnsi="Times New Roman" w:cs="Times New Roman"/>
              <w:bCs/>
            </w:rPr>
            <w:delText xml:space="preserve"> to allow for digestion of a portion of previously-consumed prey </w:delText>
          </w:r>
          <w:r w:rsidDel="00771603">
            <w:rPr>
              <w:rFonts w:ascii="Times New Roman" w:hAnsi="Times New Roman" w:cs="Times New Roman"/>
              <w:bCs/>
            </w:rPr>
            <w:fldChar w:fldCharType="begin" w:fldLock="1"/>
          </w:r>
          <w:r w:rsidDel="00771603">
            <w:rPr>
              <w:rFonts w:ascii="Times New Roman" w:hAnsi="Times New Roman" w:cs="Times New Roman"/>
              <w:bCs/>
            </w:rPr>
            <w:del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mendeley":{"formattedCitation":"(Macías-Hernández et al., 2018)","plainTextFormattedCitation":"(Macías-Hernández et al., 2018)","previouslyFormattedCitation":"(Macías-Hernández et al., 2018)"},"properties":{"noteIndex":0},"schema":"https://github.com/citation-style-language/schema/raw/master/csl-citation.json"}</w:delInstrText>
          </w:r>
          <w:r w:rsidDel="00771603">
            <w:rPr>
              <w:rFonts w:ascii="Times New Roman" w:hAnsi="Times New Roman" w:cs="Times New Roman"/>
              <w:bCs/>
            </w:rPr>
            <w:fldChar w:fldCharType="separate"/>
          </w:r>
          <w:r w:rsidRPr="00DE27E8" w:rsidDel="00771603">
            <w:rPr>
              <w:rFonts w:ascii="Times New Roman" w:hAnsi="Times New Roman" w:cs="Times New Roman"/>
              <w:bCs/>
              <w:noProof/>
            </w:rPr>
            <w:delText>(Macías-Hernández et al., 2018)</w:delText>
          </w:r>
          <w:r w:rsidDel="00771603">
            <w:rPr>
              <w:rFonts w:ascii="Times New Roman" w:hAnsi="Times New Roman" w:cs="Times New Roman"/>
              <w:bCs/>
            </w:rPr>
            <w:fldChar w:fldCharType="end"/>
          </w:r>
          <w:commentRangeEnd w:id="192"/>
          <w:r w:rsidDel="00771603">
            <w:rPr>
              <w:rStyle w:val="CommentReference"/>
            </w:rPr>
            <w:commentReference w:id="192"/>
          </w:r>
        </w:del>
      </w:moveTo>
      <w:commentRangeEnd w:id="193"/>
      <w:r w:rsidR="00771603">
        <w:rPr>
          <w:rStyle w:val="CommentReference"/>
        </w:rPr>
        <w:commentReference w:id="193"/>
      </w:r>
      <w:moveTo w:id="205" w:author="Ana Miller-Ter Kuile" w:date="2020-11-30T13:39:00Z">
        <w:del w:id="206" w:author="Ana Miller-Ter Kuile" w:date="2020-11-30T16:03:00Z">
          <w:r w:rsidDel="00771603">
            <w:rPr>
              <w:rFonts w:ascii="Times New Roman" w:hAnsi="Times New Roman" w:cs="Times New Roman"/>
              <w:bCs/>
            </w:rPr>
            <w:delText xml:space="preserve">, </w:delText>
          </w:r>
        </w:del>
        <w:r>
          <w:rPr>
            <w:rFonts w:ascii="Times New Roman" w:hAnsi="Times New Roman" w:cs="Times New Roman"/>
            <w:bCs/>
          </w:rPr>
          <w:t xml:space="preserve">all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were offered one individual of a large grasshopper </w:t>
        </w:r>
        <w:r>
          <w:rPr>
            <w:rFonts w:ascii="Times New Roman" w:hAnsi="Times New Roman" w:cs="Times New Roman"/>
            <w:bCs/>
          </w:rPr>
          <w:lastRenderedPageBreak/>
          <w:t>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which is a common introduced species on the island and a likely diet item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2984/1534-6188(2007)61","ISBN":"0030-8870","ISSN":"0030-8870","author":[{"dropping-particle":"","family":"Handler","given":"Alex","non-dropping-particle":"","parse-names":false,"suffix":""},{"dropping-particle":"","family":"Gruner","given":"Daniel","non-dropping-particle":"","parse-names":false,"suffix":""},{"dropping-particle":"","family":"Haines","given":"William","non-dropping-particle":"","parse-names":false,"suffix":""},{"dropping-particle":"","family":"Lange","given":"Matthew","non-dropping-particle":"","parse-names":false,"suffix":""},{"dropping-particle":"","family":"Kaneshiro","given":"Kenneth","non-dropping-particle":"","parse-names":false,"suffix":""}],"container-title":"Pacific Science","id":"ITEM-1","issue":"4","issued":{"date-parts":[["2007"]]},"page":"485-502","title":"Arthropod surveys on Palmyra Atoll, Line Islands, and insights into the decline of the native tree Pisonia grandis (Nyctaginaceae)","type":"article-journal","volume":"61"},"uris":["http://www.mendeley.com/documents/?uuid=100c5232-e580-459d-9e60-6d3ca14a6fec"]}],"mendeley":{"formattedCitation":"(Handler et al., 2007)","plainTextFormattedCitation":"(Handler et al., 2007)","previouslyFormattedCitation":"(Handler et al., 2007)"},"properties":{"noteIndex":0},"schema":"https://github.com/citation-style-language/schema/raw/master/csl-citation.json"}</w:instrText>
        </w:r>
        <w:r>
          <w:rPr>
            <w:rFonts w:ascii="Times New Roman" w:hAnsi="Times New Roman" w:cs="Times New Roman"/>
            <w:bCs/>
          </w:rPr>
          <w:fldChar w:fldCharType="separate"/>
        </w:r>
        <w:r w:rsidRPr="00076320">
          <w:rPr>
            <w:rFonts w:ascii="Times New Roman" w:hAnsi="Times New Roman" w:cs="Times New Roman"/>
            <w:bCs/>
            <w:noProof/>
          </w:rPr>
          <w:t>(Handler et al., 2007)</w:t>
        </w:r>
        <w:r>
          <w:rPr>
            <w:rFonts w:ascii="Times New Roman" w:hAnsi="Times New Roman" w:cs="Times New Roman"/>
            <w:bCs/>
          </w:rPr>
          <w:fldChar w:fldCharType="end"/>
        </w:r>
        <w:r>
          <w:rPr>
            <w:rFonts w:ascii="Times New Roman" w:hAnsi="Times New Roman" w:cs="Times New Roman"/>
            <w:bCs/>
          </w:rPr>
          <w:t xml:space="preserve">. </w:t>
        </w:r>
        <w:del w:id="207" w:author="Ana Miller-Ter Kuile" w:date="2020-11-30T15:53:00Z">
          <w:r w:rsidDel="001A78F3">
            <w:rPr>
              <w:rFonts w:ascii="Times New Roman" w:hAnsi="Times New Roman" w:cs="Times New Roman"/>
              <w:bCs/>
            </w:rPr>
            <w:delText xml:space="preserve">While many mesocosm experiments include natural “habitats” for consumers and diet to hide, we did not include anything in mesocosms to avoid contamination from DNA on these items. </w:delText>
          </w:r>
        </w:del>
        <w:r>
          <w:rPr>
            <w:rFonts w:ascii="Times New Roman" w:hAnsi="Times New Roman" w:cs="Times New Roman"/>
            <w:bCs/>
          </w:rPr>
          <w:t xml:space="preserve">We left all </w:t>
        </w:r>
        <w:del w:id="208" w:author="Ana Miller-Ter Kuile" w:date="2020-11-30T15:53:00Z">
          <w:r w:rsidDel="001A78F3">
            <w:rPr>
              <w:rFonts w:ascii="Times New Roman" w:hAnsi="Times New Roman" w:cs="Times New Roman"/>
              <w:bCs/>
            </w:rPr>
            <w:delText>mesocosms</w:delText>
          </w:r>
        </w:del>
      </w:moveTo>
      <w:ins w:id="209" w:author="Ana Miller-Ter Kuile" w:date="2020-11-30T15:53:00Z">
        <w:r w:rsidR="001A78F3">
          <w:rPr>
            <w:rFonts w:ascii="Times New Roman" w:hAnsi="Times New Roman" w:cs="Times New Roman"/>
            <w:bCs/>
          </w:rPr>
          <w:t>containers</w:t>
        </w:r>
      </w:ins>
      <w:moveTo w:id="210" w:author="Ana Miller-Ter Kuile" w:date="2020-11-30T13:39:00Z">
        <w:r>
          <w:rPr>
            <w:rFonts w:ascii="Times New Roman" w:hAnsi="Times New Roman" w:cs="Times New Roman"/>
            <w:bCs/>
          </w:rPr>
          <w:t xml:space="preserve"> for 24 hours, after which we immediately froze (at -20</w:t>
        </w:r>
        <w:r>
          <w:rPr>
            <w:rFonts w:ascii="Times New Roman" w:hAnsi="Times New Roman" w:cs="Times New Roman"/>
            <w:bCs/>
          </w:rPr>
          <w:sym w:font="Symbol" w:char="F0B0"/>
        </w:r>
        <w:r>
          <w:rPr>
            <w:rFonts w:ascii="Times New Roman" w:hAnsi="Times New Roman" w:cs="Times New Roman"/>
            <w:bCs/>
          </w:rPr>
          <w:t xml:space="preserve">C)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Pr>
            <w:rFonts w:ascii="Times New Roman" w:hAnsi="Times New Roman" w:cs="Times New Roman"/>
            <w:bCs/>
          </w:rPr>
          <w:t xml:space="preserve">individuals which had killed an </w:t>
        </w:r>
        <w:r>
          <w:rPr>
            <w:rFonts w:ascii="Times New Roman" w:hAnsi="Times New Roman" w:cs="Times New Roman"/>
            <w:bCs/>
            <w:i/>
            <w:iCs/>
          </w:rPr>
          <w:t>O. japonica</w:t>
        </w:r>
        <w:r>
          <w:rPr>
            <w:rFonts w:ascii="Times New Roman" w:hAnsi="Times New Roman" w:cs="Times New Roman"/>
            <w:bCs/>
          </w:rPr>
          <w:t xml:space="preserve"> individual (n = 25 of 26 trials); consumption of killed individuals was not easily detectable and thus not considered in analyses. All </w:t>
        </w:r>
        <w:del w:id="211" w:author="Ana Miller-Ter Kuile" w:date="2020-11-30T15:53:00Z">
          <w:r w:rsidDel="001A78F3">
            <w:rPr>
              <w:rFonts w:ascii="Times New Roman" w:hAnsi="Times New Roman" w:cs="Times New Roman"/>
              <w:bCs/>
            </w:rPr>
            <w:delText>mesocosms</w:delText>
          </w:r>
        </w:del>
      </w:moveTo>
      <w:ins w:id="212" w:author="Ana Miller-Ter Kuile" w:date="2020-11-30T15:53:00Z">
        <w:r w:rsidR="001A78F3">
          <w:rPr>
            <w:rFonts w:ascii="Times New Roman" w:hAnsi="Times New Roman" w:cs="Times New Roman"/>
            <w:bCs/>
          </w:rPr>
          <w:t>containers</w:t>
        </w:r>
      </w:ins>
      <w:moveTo w:id="213" w:author="Ana Miller-Ter Kuile" w:date="2020-11-30T13:39:00Z">
        <w:r>
          <w:rPr>
            <w:rFonts w:ascii="Times New Roman" w:hAnsi="Times New Roman" w:cs="Times New Roman"/>
            <w:bCs/>
          </w:rPr>
          <w:t xml:space="preserve"> were cleaned between each trial with a 10% bleach solution and kept closed to avoid contact of other organisms with the inside of the </w:t>
        </w:r>
        <w:del w:id="214" w:author="Ana Miller-Ter Kuile" w:date="2020-11-30T15:53:00Z">
          <w:r w:rsidDel="001A78F3">
            <w:rPr>
              <w:rFonts w:ascii="Times New Roman" w:hAnsi="Times New Roman" w:cs="Times New Roman"/>
              <w:bCs/>
            </w:rPr>
            <w:delText>mesocosms</w:delText>
          </w:r>
        </w:del>
      </w:moveTo>
      <w:ins w:id="215" w:author="Ana Miller-Ter Kuile" w:date="2020-11-30T15:53:00Z">
        <w:r w:rsidR="001A78F3">
          <w:rPr>
            <w:rFonts w:ascii="Times New Roman" w:hAnsi="Times New Roman" w:cs="Times New Roman"/>
            <w:bCs/>
          </w:rPr>
          <w:t>containers</w:t>
        </w:r>
      </w:ins>
      <w:moveTo w:id="216" w:author="Ana Miller-Ter Kuile" w:date="2020-11-30T13:39:00Z">
        <w:r>
          <w:rPr>
            <w:rFonts w:ascii="Times New Roman" w:hAnsi="Times New Roman" w:cs="Times New Roman"/>
            <w:bCs/>
          </w:rPr>
          <w:t xml:space="preserve">. </w:t>
        </w:r>
      </w:moveTo>
    </w:p>
    <w:moveToRangeEnd w:id="173"/>
    <w:p w14:paraId="7C61C9A0" w14:textId="77777777" w:rsidR="004F0A3F" w:rsidRPr="00FD34F5" w:rsidDel="004F0A3F" w:rsidRDefault="004F0A3F" w:rsidP="001A318B">
      <w:pPr>
        <w:spacing w:line="480" w:lineRule="auto"/>
        <w:rPr>
          <w:del w:id="217" w:author="Ana Miller-Ter Kuile" w:date="2020-11-30T13:39:00Z"/>
          <w:rFonts w:ascii="Times New Roman" w:hAnsi="Times New Roman" w:cs="Times New Roman"/>
          <w:bCs/>
        </w:rPr>
      </w:pPr>
    </w:p>
    <w:p w14:paraId="174CC97A" w14:textId="77DA0BBC" w:rsidR="00081302" w:rsidRDefault="00081302" w:rsidP="001A318B">
      <w:pPr>
        <w:spacing w:line="480" w:lineRule="auto"/>
        <w:rPr>
          <w:rFonts w:ascii="Times New Roman" w:hAnsi="Times New Roman" w:cs="Times New Roman"/>
          <w:bCs/>
        </w:rPr>
      </w:pPr>
    </w:p>
    <w:p w14:paraId="030110E7" w14:textId="324F7744" w:rsidR="00081302" w:rsidRDefault="00EE4F50" w:rsidP="001A318B">
      <w:pPr>
        <w:spacing w:line="480" w:lineRule="auto"/>
        <w:rPr>
          <w:rFonts w:ascii="Times New Roman" w:hAnsi="Times New Roman" w:cs="Times New Roman"/>
          <w:bCs/>
          <w:i/>
          <w:iCs/>
        </w:rPr>
      </w:pPr>
      <w:commentRangeStart w:id="218"/>
      <w:commentRangeStart w:id="219"/>
      <w:r>
        <w:rPr>
          <w:rFonts w:ascii="Times New Roman" w:hAnsi="Times New Roman" w:cs="Times New Roman"/>
          <w:bCs/>
          <w:i/>
          <w:iCs/>
        </w:rPr>
        <w:t>Both</w:t>
      </w:r>
      <w:commentRangeEnd w:id="218"/>
      <w:r w:rsidR="00564CD6">
        <w:rPr>
          <w:rStyle w:val="CommentReference"/>
        </w:rPr>
        <w:commentReference w:id="218"/>
      </w:r>
      <w:commentRangeEnd w:id="219"/>
      <w:r w:rsidR="00564CD6">
        <w:rPr>
          <w:rStyle w:val="CommentReference"/>
        </w:rPr>
        <w:commentReference w:id="219"/>
      </w:r>
      <w:r>
        <w:rPr>
          <w:rFonts w:ascii="Times New Roman" w:hAnsi="Times New Roman" w:cs="Times New Roman"/>
          <w:bCs/>
          <w:i/>
          <w:iCs/>
        </w:rPr>
        <w:t xml:space="preserve"> </w:t>
      </w:r>
      <w:del w:id="220" w:author="Ana Miller-Ter Kuile" w:date="2020-12-03T11:01:00Z">
        <w:r w:rsidDel="00F914D8">
          <w:rPr>
            <w:rFonts w:ascii="Times New Roman" w:hAnsi="Times New Roman" w:cs="Times New Roman"/>
            <w:bCs/>
            <w:i/>
            <w:iCs/>
          </w:rPr>
          <w:delText xml:space="preserve">mesocosm and </w:delText>
        </w:r>
      </w:del>
      <w:r w:rsidR="00AA1148">
        <w:rPr>
          <w:rFonts w:ascii="Times New Roman" w:hAnsi="Times New Roman" w:cs="Times New Roman"/>
          <w:bCs/>
          <w:i/>
          <w:iCs/>
        </w:rPr>
        <w:t>natural environment</w:t>
      </w:r>
      <w:ins w:id="221" w:author="Ana Miller-Ter Kuile" w:date="2020-12-03T11:01:00Z">
        <w:r w:rsidR="00F914D8">
          <w:rPr>
            <w:rFonts w:ascii="Times New Roman" w:hAnsi="Times New Roman" w:cs="Times New Roman"/>
            <w:bCs/>
            <w:i/>
            <w:iCs/>
          </w:rPr>
          <w:t xml:space="preserve"> and feeding trial</w:t>
        </w:r>
      </w:ins>
      <w:r w:rsidR="00AA1148">
        <w:rPr>
          <w:rFonts w:ascii="Times New Roman" w:hAnsi="Times New Roman" w:cs="Times New Roman"/>
          <w:bCs/>
          <w:i/>
          <w:iCs/>
        </w:rPr>
        <w:t xml:space="preserve"> </w:t>
      </w:r>
      <w:r w:rsidR="00114B35">
        <w:rPr>
          <w:rFonts w:ascii="Times New Roman" w:hAnsi="Times New Roman" w:cs="Times New Roman"/>
          <w:bCs/>
          <w:i/>
          <w:iCs/>
        </w:rPr>
        <w:t>consumer</w:t>
      </w:r>
      <w:r>
        <w:rPr>
          <w:rFonts w:ascii="Times New Roman" w:hAnsi="Times New Roman" w:cs="Times New Roman"/>
          <w:bCs/>
          <w:i/>
          <w:iCs/>
        </w:rPr>
        <w:t>s: surface s</w:t>
      </w:r>
      <w:r w:rsidR="00081302">
        <w:rPr>
          <w:rFonts w:ascii="Times New Roman" w:hAnsi="Times New Roman" w:cs="Times New Roman"/>
          <w:bCs/>
          <w:i/>
          <w:iCs/>
        </w:rPr>
        <w:t xml:space="preserve">terilization </w:t>
      </w:r>
    </w:p>
    <w:p w14:paraId="3EFD4E0F" w14:textId="5D2B4857" w:rsidR="003F6695" w:rsidRPr="00A9096C" w:rsidRDefault="003F6695" w:rsidP="001A318B">
      <w:pPr>
        <w:spacing w:line="480" w:lineRule="auto"/>
        <w:rPr>
          <w:rFonts w:ascii="Times New Roman" w:hAnsi="Times New Roman" w:cs="Times New Roman"/>
          <w:bCs/>
        </w:rPr>
      </w:pPr>
      <w:r>
        <w:rPr>
          <w:rFonts w:ascii="Times New Roman" w:hAnsi="Times New Roman" w:cs="Times New Roman"/>
          <w:bCs/>
        </w:rPr>
        <w:t xml:space="preserve">Because we planned to extract DNA from entire </w:t>
      </w:r>
      <w:r w:rsidR="00E82FC9">
        <w:rPr>
          <w:rFonts w:ascii="Times New Roman" w:hAnsi="Times New Roman" w:cs="Times New Roman"/>
          <w:bCs/>
        </w:rPr>
        <w:t>body parts (opisthosoma</w:t>
      </w:r>
      <w:r w:rsidR="005C2AF8">
        <w:rPr>
          <w:rFonts w:ascii="Times New Roman" w:hAnsi="Times New Roman" w:cs="Times New Roman"/>
          <w:bCs/>
        </w:rPr>
        <w:t>s</w:t>
      </w:r>
      <w:r w:rsidR="00E82FC9">
        <w:rPr>
          <w:rFonts w:ascii="Times New Roman" w:hAnsi="Times New Roman" w:cs="Times New Roman"/>
          <w:bCs/>
        </w:rPr>
        <w:t xml:space="preserve">) of </w:t>
      </w:r>
      <w:r w:rsidR="00226C1C">
        <w:rPr>
          <w:rFonts w:ascii="Times New Roman" w:hAnsi="Times New Roman" w:cs="Times New Roman"/>
          <w:bCs/>
        </w:rPr>
        <w:t xml:space="preserve">consumer </w:t>
      </w:r>
      <w:r>
        <w:rPr>
          <w:rFonts w:ascii="Times New Roman" w:hAnsi="Times New Roman" w:cs="Times New Roman"/>
          <w:bCs/>
        </w:rPr>
        <w:t>individuals (following methods from</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2","issue":"5","issued":{"date-parts":[["2018"]]},"page":"1-16","title":"Molecular gut content analysis of different spider body parts","type":"article-journal","volume":"13"},"uris":["http://www.mendeley.com/documents/?uuid=ef286e94-13cb-42a6-85e3-2c16dd16952f"]}],"mendeley":{"formattedCitation":"(Krehenwinkel et al., 2017; Macías-Hernández et al., 2018)","manualFormatting":"Krehenwinkel et al., 2017; Macías-Hernández et al., 2018)","plainTextFormattedCitation":"(Krehenwinkel et al., 2017; Macías-Hernández et al., 2018)","previouslyFormattedCitation":"(Krehenwinkel et al., 2017; Macías-Hernández et al., 2018)"},"properties":{"noteIndex":0},"schema":"https://github.com/citation-style-language/schema/raw/master/csl-citation.json"}</w:instrText>
      </w:r>
      <w:r w:rsidR="00BF0F14">
        <w:rPr>
          <w:rFonts w:ascii="Times New Roman" w:hAnsi="Times New Roman" w:cs="Times New Roman"/>
          <w:bCs/>
        </w:rPr>
        <w:fldChar w:fldCharType="separate"/>
      </w:r>
      <w:r w:rsidR="00415481" w:rsidRPr="00415481">
        <w:rPr>
          <w:rFonts w:ascii="Times New Roman" w:hAnsi="Times New Roman" w:cs="Times New Roman"/>
          <w:bCs/>
          <w:noProof/>
        </w:rPr>
        <w:t>Krehenwinkel et al., 2017; Macías-Hernández et al., 2018)</w:t>
      </w:r>
      <w:r w:rsidR="00BF0F14">
        <w:rPr>
          <w:rFonts w:ascii="Times New Roman" w:hAnsi="Times New Roman" w:cs="Times New Roman"/>
          <w:bCs/>
        </w:rPr>
        <w:fldChar w:fldCharType="end"/>
      </w:r>
      <w:r w:rsidR="00BF0F14">
        <w:rPr>
          <w:rFonts w:ascii="Times New Roman" w:hAnsi="Times New Roman" w:cs="Times New Roman"/>
          <w:bCs/>
        </w:rPr>
        <w:t xml:space="preserve">, </w:t>
      </w:r>
      <w:r>
        <w:rPr>
          <w:rFonts w:ascii="Times New Roman" w:hAnsi="Times New Roman" w:cs="Times New Roman"/>
          <w:bCs/>
        </w:rPr>
        <w:t xml:space="preserve">we wanted to determine whether </w:t>
      </w:r>
      <w:r w:rsidR="0045532C">
        <w:rPr>
          <w:rFonts w:ascii="Times New Roman" w:hAnsi="Times New Roman" w:cs="Times New Roman"/>
          <w:bCs/>
        </w:rPr>
        <w:t xml:space="preserve">surface sterilization </w:t>
      </w:r>
      <w:r>
        <w:rPr>
          <w:rFonts w:ascii="Times New Roman" w:hAnsi="Times New Roman" w:cs="Times New Roman"/>
          <w:bCs/>
        </w:rPr>
        <w:t xml:space="preserve">of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i/>
          <w:iCs/>
        </w:rPr>
        <w:t xml:space="preserve"> </w:t>
      </w:r>
      <w:r w:rsidR="00226C1C">
        <w:rPr>
          <w:rFonts w:ascii="Times New Roman" w:hAnsi="Times New Roman" w:cs="Times New Roman"/>
          <w:bCs/>
        </w:rPr>
        <w:t xml:space="preserve">consumer </w:t>
      </w:r>
      <w:r>
        <w:rPr>
          <w:rFonts w:ascii="Times New Roman" w:hAnsi="Times New Roman" w:cs="Times New Roman"/>
          <w:bCs/>
        </w:rPr>
        <w:t xml:space="preserve">individuals </w:t>
      </w:r>
      <w:r w:rsidR="00DE27E8">
        <w:rPr>
          <w:rFonts w:ascii="Times New Roman" w:hAnsi="Times New Roman" w:cs="Times New Roman"/>
          <w:bCs/>
        </w:rPr>
        <w:t xml:space="preserve">altered </w:t>
      </w:r>
      <w:r w:rsidR="00C671DF">
        <w:rPr>
          <w:rFonts w:ascii="Times New Roman" w:hAnsi="Times New Roman" w:cs="Times New Roman"/>
          <w:bCs/>
        </w:rPr>
        <w:t xml:space="preserve">common </w:t>
      </w:r>
      <w:r w:rsidR="00DE27E8">
        <w:rPr>
          <w:rFonts w:ascii="Times New Roman" w:hAnsi="Times New Roman" w:cs="Times New Roman"/>
          <w:bCs/>
        </w:rPr>
        <w:t>diet DNA</w:t>
      </w:r>
      <w:r w:rsidR="00C671DF">
        <w:rPr>
          <w:rFonts w:ascii="Times New Roman" w:hAnsi="Times New Roman" w:cs="Times New Roman"/>
          <w:bCs/>
        </w:rPr>
        <w:t xml:space="preserve"> measures (</w:t>
      </w:r>
      <w:ins w:id="222" w:author="Ana Miller-Ter Kuile" w:date="2020-12-03T11:02:00Z">
        <w:r w:rsidR="00F914D8">
          <w:rPr>
            <w:rFonts w:ascii="Times New Roman" w:hAnsi="Times New Roman" w:cs="Times New Roman"/>
            <w:bCs/>
          </w:rPr>
          <w:t xml:space="preserve">detection, abundance, </w:t>
        </w:r>
      </w:ins>
      <w:ins w:id="223" w:author="Ana Miller-Ter Kuile" w:date="2020-11-30T13:41:00Z">
        <w:r w:rsidR="007E023C">
          <w:rPr>
            <w:rFonts w:ascii="Times New Roman" w:hAnsi="Times New Roman" w:cs="Times New Roman"/>
            <w:bCs/>
          </w:rPr>
          <w:t xml:space="preserve">richness, </w:t>
        </w:r>
      </w:ins>
      <w:ins w:id="224" w:author="Ana Miller-Ter Kuile" w:date="2020-12-03T11:02:00Z">
        <w:r w:rsidR="00F914D8">
          <w:rPr>
            <w:rFonts w:ascii="Times New Roman" w:hAnsi="Times New Roman" w:cs="Times New Roman"/>
            <w:bCs/>
          </w:rPr>
          <w:t xml:space="preserve">and </w:t>
        </w:r>
      </w:ins>
      <w:ins w:id="225" w:author="Ana Miller-Ter Kuile" w:date="2020-11-30T13:41:00Z">
        <w:r w:rsidR="007E023C">
          <w:rPr>
            <w:rFonts w:ascii="Times New Roman" w:hAnsi="Times New Roman" w:cs="Times New Roman"/>
            <w:bCs/>
          </w:rPr>
          <w:t>composition</w:t>
        </w:r>
      </w:ins>
      <w:ins w:id="226" w:author="Ana Miller-Ter Kuile" w:date="2020-12-03T11:02:00Z">
        <w:r w:rsidR="00F914D8">
          <w:rPr>
            <w:rFonts w:ascii="Times New Roman" w:hAnsi="Times New Roman" w:cs="Times New Roman"/>
            <w:bCs/>
          </w:rPr>
          <w:t>)</w:t>
        </w:r>
      </w:ins>
      <w:del w:id="227" w:author="Ana Miller-Ter Kuile" w:date="2020-11-30T13:41:00Z">
        <w:r w:rsidR="00C671DF" w:rsidDel="007E023C">
          <w:rPr>
            <w:rFonts w:ascii="Times New Roman" w:hAnsi="Times New Roman" w:cs="Times New Roman"/>
            <w:bCs/>
          </w:rPr>
          <w:delText>detection, richness, and composition</w:delText>
        </w:r>
      </w:del>
      <w:del w:id="228" w:author="Ana Miller-Ter Kuile" w:date="2020-12-03T11:02:00Z">
        <w:r w:rsidR="00C671DF" w:rsidDel="00F914D8">
          <w:rPr>
            <w:rFonts w:ascii="Times New Roman" w:hAnsi="Times New Roman" w:cs="Times New Roman"/>
            <w:bCs/>
          </w:rPr>
          <w:delText>)</w:delText>
        </w:r>
      </w:del>
      <w:r w:rsidR="001D45E0">
        <w:rPr>
          <w:rFonts w:ascii="Times New Roman" w:hAnsi="Times New Roman" w:cs="Times New Roman"/>
          <w:bCs/>
        </w:rPr>
        <w:t>.</w:t>
      </w:r>
      <w:r>
        <w:rPr>
          <w:rFonts w:ascii="Times New Roman" w:hAnsi="Times New Roman" w:cs="Times New Roman"/>
          <w:bCs/>
        </w:rPr>
        <w:t xml:space="preserve"> We used </w:t>
      </w:r>
      <w:r w:rsidR="00477025">
        <w:rPr>
          <w:rFonts w:ascii="Times New Roman" w:hAnsi="Times New Roman" w:cs="Times New Roman"/>
          <w:bCs/>
        </w:rPr>
        <w:t>a s</w:t>
      </w:r>
      <w:r>
        <w:rPr>
          <w:rFonts w:ascii="Times New Roman" w:hAnsi="Times New Roman" w:cs="Times New Roman"/>
          <w:bCs/>
        </w:rPr>
        <w:t xml:space="preserve">urface sterilization </w:t>
      </w:r>
      <w:r w:rsidR="00477025">
        <w:rPr>
          <w:rFonts w:ascii="Times New Roman" w:hAnsi="Times New Roman" w:cs="Times New Roman"/>
          <w:bCs/>
        </w:rPr>
        <w:t>treatment t</w:t>
      </w:r>
      <w:r>
        <w:rPr>
          <w:rFonts w:ascii="Times New Roman" w:hAnsi="Times New Roman" w:cs="Times New Roman"/>
          <w:bCs/>
        </w:rPr>
        <w:t>o remove possible contaminants from some</w:t>
      </w:r>
      <w:r w:rsidR="00226C1C">
        <w:rPr>
          <w:rFonts w:ascii="Times New Roman" w:hAnsi="Times New Roman" w:cs="Times New Roman"/>
          <w:bCs/>
        </w:rPr>
        <w:t xml:space="preserve"> consumer</w:t>
      </w:r>
      <w:r>
        <w:rPr>
          <w:rFonts w:ascii="Times New Roman" w:hAnsi="Times New Roman" w:cs="Times New Roman"/>
          <w:bCs/>
        </w:rPr>
        <w:t xml:space="preserve"> individuals</w:t>
      </w:r>
      <w:ins w:id="229" w:author="Ana Miller-Ter Kuile" w:date="2020-11-30T13:42:00Z">
        <w:r w:rsidR="007E023C">
          <w:rPr>
            <w:rFonts w:ascii="Times New Roman" w:hAnsi="Times New Roman" w:cs="Times New Roman"/>
            <w:bCs/>
          </w:rPr>
          <w:t xml:space="preserve"> from both </w:t>
        </w:r>
      </w:ins>
      <w:ins w:id="230" w:author="Ana Miller-Ter Kuile" w:date="2020-12-03T11:02:00Z">
        <w:r w:rsidR="00F914D8">
          <w:rPr>
            <w:rFonts w:ascii="Times New Roman" w:hAnsi="Times New Roman" w:cs="Times New Roman"/>
            <w:bCs/>
          </w:rPr>
          <w:t>the natural environment and feeding trials</w:t>
        </w:r>
      </w:ins>
      <w:r>
        <w:rPr>
          <w:rFonts w:ascii="Times New Roman" w:hAnsi="Times New Roman" w:cs="Times New Roman"/>
          <w:bCs/>
        </w:rPr>
        <w:t xml:space="preserve"> while leaving some individuals unsterilized. </w:t>
      </w:r>
      <w:commentRangeStart w:id="231"/>
      <w:commentRangeStart w:id="232"/>
      <w:r>
        <w:rPr>
          <w:rFonts w:ascii="Times New Roman" w:hAnsi="Times New Roman" w:cs="Times New Roman"/>
          <w:bCs/>
        </w:rPr>
        <w:t xml:space="preserve">We used </w:t>
      </w:r>
      <w:r w:rsidR="00360070">
        <w:rPr>
          <w:rFonts w:ascii="Times New Roman" w:hAnsi="Times New Roman" w:cs="Times New Roman"/>
          <w:bCs/>
        </w:rPr>
        <w:t xml:space="preserve">surface </w:t>
      </w:r>
      <w:r>
        <w:rPr>
          <w:rFonts w:ascii="Times New Roman" w:hAnsi="Times New Roman" w:cs="Times New Roman"/>
          <w:bCs/>
        </w:rPr>
        <w:t>sterilization techniques common in other fields of molecular ecology (i.e. plant endophytes</w:t>
      </w:r>
      <w:r w:rsidR="00BF0F14">
        <w:rPr>
          <w:rFonts w:ascii="Times New Roman" w:hAnsi="Times New Roman" w:cs="Times New Roman"/>
          <w:bCs/>
        </w:rPr>
        <w:t xml:space="preserve"> </w:t>
      </w:r>
      <w:r w:rsidR="00BF0F14">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16/S0953-7562(09)80215-3","ISSN":"09537562","abstract":"Seven common methods of surface sterilization were compared for their effectiveness in isolating endophytes from herbaceous plants and shrubs growing in or near Brunswick, Germany. Only one method proved to be ineffective. Up to 16 different endophytic strains were isolated from each of 11 of the 12 plants tested. The role of endophytes as latent pathogens is discussed. © 1993, British Mycological Society. All rights reserved.","author":[{"dropping-particle":"","family":"Schulz","given":"B.","non-dropping-particle":"","parse-names":false,"suffix":""},{"dropping-particle":"","family":"Wanke","given":"U.","non-dropping-particle":"","parse-names":false,"suffix":""},{"dropping-particle":"","family":"Draeger","given":"S.","non-dropping-particle":"","parse-names":false,"suffix":""},{"dropping-particle":"","family":"Aust","given":"H. J.","non-dropping-particle":"","parse-names":false,"suffix":""}],"container-title":"Mycological Research","id":"ITEM-1","issue":"12","issued":{"date-parts":[["1993"]]},"page":"1447-1450","publisher":"British Mycological Society","title":"Endophytes from herbaceous plants and shrubs: effectiveness of surface sterilization methods","type":"article-journal","volume":"97"},"uris":["http://www.mendeley.com/documents/?uuid=4b0dba48-f7c7-4fea-87a2-62f520e66c97"]},{"id":"ITEM-2","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2","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 Schulz et al., 1993)","manualFormatting":"Burgdorf et al., 2014; Schulz et al., 1993)","plainTextFormattedCitation":"(Burgdorf et al., 2014; Schulz et al., 1993)","previouslyFormattedCitation":"(Burgdorf et al., 2014; Schulz et al., 1993)"},"properties":{"noteIndex":0},"schema":"https://github.com/citation-style-language/schema/raw/master/csl-citation.json"}</w:instrText>
      </w:r>
      <w:r w:rsidR="00BF0F14">
        <w:rPr>
          <w:rFonts w:ascii="Times New Roman" w:hAnsi="Times New Roman" w:cs="Times New Roman"/>
          <w:bCs/>
        </w:rPr>
        <w:fldChar w:fldCharType="separate"/>
      </w:r>
      <w:r w:rsidR="00BF0F14" w:rsidRPr="00BF0F14">
        <w:rPr>
          <w:rFonts w:ascii="Times New Roman" w:hAnsi="Times New Roman" w:cs="Times New Roman"/>
          <w:bCs/>
          <w:noProof/>
        </w:rPr>
        <w:t>Burgdorf et al., 2014; Schulz et al., 1993)</w:t>
      </w:r>
      <w:r w:rsidR="00BF0F14">
        <w:rPr>
          <w:rFonts w:ascii="Times New Roman" w:hAnsi="Times New Roman" w:cs="Times New Roman"/>
          <w:bCs/>
        </w:rPr>
        <w:fldChar w:fldCharType="end"/>
      </w:r>
      <w:r>
        <w:rPr>
          <w:rFonts w:ascii="Times New Roman" w:hAnsi="Times New Roman" w:cs="Times New Roman"/>
          <w:bCs/>
        </w:rPr>
        <w:t xml:space="preserve"> by submerging and stirring each </w:t>
      </w:r>
      <w:ins w:id="233" w:author="Ana Miller-Ter Kuile" w:date="2020-12-03T11:02:00Z">
        <w:r w:rsidR="00F914D8">
          <w:rPr>
            <w:rFonts w:ascii="Times New Roman" w:hAnsi="Times New Roman" w:cs="Times New Roman"/>
            <w:bCs/>
          </w:rPr>
          <w:t xml:space="preserve">full </w:t>
        </w:r>
      </w:ins>
      <w:ins w:id="234" w:author="Ana Miller-Ter Kuile" w:date="2020-12-03T11:03:00Z">
        <w:r w:rsidR="00F914D8">
          <w:rPr>
            <w:rFonts w:ascii="Times New Roman" w:hAnsi="Times New Roman" w:cs="Times New Roman"/>
            <w:bCs/>
          </w:rPr>
          <w:t>consumer</w:t>
        </w:r>
      </w:ins>
      <w:del w:id="235" w:author="Ana Miller-Ter Kuile" w:date="2020-12-03T11:02:00Z">
        <w:r w:rsidDel="00F914D8">
          <w:rPr>
            <w:rFonts w:ascii="Times New Roman" w:hAnsi="Times New Roman" w:cs="Times New Roman"/>
            <w:bCs/>
          </w:rPr>
          <w:delText>sample</w:delText>
        </w:r>
      </w:del>
      <w:r>
        <w:rPr>
          <w:rFonts w:ascii="Times New Roman" w:hAnsi="Times New Roman" w:cs="Times New Roman"/>
          <w:bCs/>
        </w:rPr>
        <w:t xml:space="preserve"> in 10% </w:t>
      </w:r>
      <w:r w:rsidR="003B0BF8">
        <w:rPr>
          <w:rFonts w:ascii="Times New Roman" w:hAnsi="Times New Roman" w:cs="Times New Roman"/>
          <w:bCs/>
        </w:rPr>
        <w:t>commercial bleach</w:t>
      </w:r>
      <w:r>
        <w:rPr>
          <w:rFonts w:ascii="Times New Roman" w:hAnsi="Times New Roman" w:cs="Times New Roman"/>
          <w:bCs/>
        </w:rPr>
        <w:t xml:space="preserve"> by volume</w:t>
      </w:r>
      <w:r w:rsidR="003B0BF8">
        <w:rPr>
          <w:rFonts w:ascii="Times New Roman" w:hAnsi="Times New Roman" w:cs="Times New Roman"/>
          <w:bCs/>
        </w:rPr>
        <w:t xml:space="preserve"> (0.5% sodium hypochlorite)</w:t>
      </w:r>
      <w:r>
        <w:rPr>
          <w:rFonts w:ascii="Times New Roman" w:hAnsi="Times New Roman" w:cs="Times New Roman"/>
          <w:bCs/>
        </w:rPr>
        <w:t xml:space="preserve"> for 2 minutes and then washing each </w:t>
      </w:r>
      <w:ins w:id="236" w:author="Ana Miller-Ter Kuile" w:date="2020-12-03T11:03:00Z">
        <w:r w:rsidR="00F914D8">
          <w:rPr>
            <w:rFonts w:ascii="Times New Roman" w:hAnsi="Times New Roman" w:cs="Times New Roman"/>
            <w:bCs/>
          </w:rPr>
          <w:t>consumer</w:t>
        </w:r>
      </w:ins>
      <w:del w:id="237" w:author="Ana Miller-Ter Kuile" w:date="2020-12-03T11:03:00Z">
        <w:r w:rsidDel="00F914D8">
          <w:rPr>
            <w:rFonts w:ascii="Times New Roman" w:hAnsi="Times New Roman" w:cs="Times New Roman"/>
            <w:bCs/>
          </w:rPr>
          <w:delText>sample</w:delText>
        </w:r>
      </w:del>
      <w:r>
        <w:rPr>
          <w:rFonts w:ascii="Times New Roman" w:hAnsi="Times New Roman" w:cs="Times New Roman"/>
          <w:bCs/>
        </w:rPr>
        <w:t xml:space="preserve"> by submerging and stirring in deionized water for 2 minutes</w:t>
      </w:r>
      <w:r w:rsidR="0079366F">
        <w:rPr>
          <w:rFonts w:ascii="Times New Roman" w:hAnsi="Times New Roman" w:cs="Times New Roman"/>
          <w:bCs/>
        </w:rPr>
        <w:t>.</w:t>
      </w:r>
      <w:ins w:id="238" w:author="Ana Miller-Ter Kuile" w:date="2020-12-03T11:30:00Z">
        <w:r w:rsidR="00265B1F">
          <w:rPr>
            <w:rFonts w:ascii="Times New Roman" w:hAnsi="Times New Roman" w:cs="Times New Roman"/>
            <w:bCs/>
          </w:rPr>
          <w:t xml:space="preserve"> Similar or longer periods of bleach washing </w:t>
        </w:r>
      </w:ins>
      <w:ins w:id="239" w:author="Ana Miller-Ter Kuile" w:date="2020-12-03T11:32:00Z">
        <w:r w:rsidR="00265B1F">
          <w:rPr>
            <w:rFonts w:ascii="Times New Roman" w:hAnsi="Times New Roman" w:cs="Times New Roman"/>
            <w:bCs/>
          </w:rPr>
          <w:t xml:space="preserve">at equal or </w:t>
        </w:r>
      </w:ins>
      <w:ins w:id="240" w:author="Ana Miller-Ter Kuile" w:date="2020-12-03T11:30:00Z">
        <w:r w:rsidR="00265B1F">
          <w:rPr>
            <w:rFonts w:ascii="Times New Roman" w:hAnsi="Times New Roman" w:cs="Times New Roman"/>
            <w:bCs/>
          </w:rPr>
          <w:t xml:space="preserve">greater concentrations have led to undetectable DNA degradation in similar soft-exoskeleton consumers (e.g. maggots and beetle nymphs; </w:t>
        </w:r>
      </w:ins>
      <w:ins w:id="241" w:author="Ana Miller-Ter Kuile" w:date="2020-12-03T11:31:00Z">
        <w:r w:rsidR="00265B1F">
          <w:rPr>
            <w:rFonts w:ascii="Times New Roman" w:hAnsi="Times New Roman" w:cs="Times New Roman"/>
            <w:bCs/>
          </w:rPr>
          <w:fldChar w:fldCharType="begin" w:fldLock="1"/>
        </w:r>
        <w:r w:rsidR="00265B1F">
          <w:rPr>
            <w:rFonts w:ascii="Times New Roman" w:hAnsi="Times New Roman" w:cs="Times New Roman"/>
            <w:bCs/>
          </w:rPr>
          <w:instrText>ADDIN CSL_CITATION {"citationItems":[{"id":"ITEM-1","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1","issue":"5","issued":{"date-parts":[["2002"]]},"page":"15532J","title":"Surface sterilization of a maggot using bleach does not interfere with mitochondrial DNA analysis of crop contents","type":"article-journal","volume":"47"},"uris":["http://www.mendeley.com/documents/?uuid=0fdd480c-7da9-46ae-8bbe-0decae298a6d"]},{"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 Linville &amp; Wells, 2002)","manualFormatting":"Greenstone et al., 2012; Linville &amp; Wells, 2002)","plainTextFormattedCitation":"(Greenstone et al., 2012; Linville &amp; Wells, 2002)"},"properties":{"noteIndex":0},"schema":"https://github.com/citation-style-language/schema/raw/master/csl-citation.json"}</w:instrText>
        </w:r>
      </w:ins>
      <w:del w:id="242" w:author="Ana Miller-Ter Kuile" w:date="2020-12-03T11:31:00Z">
        <w:r w:rsidR="00265B1F" w:rsidDel="00265B1F">
          <w:rPr>
            <w:rFonts w:ascii="Times New Roman" w:hAnsi="Times New Roman" w:cs="Times New Roman"/>
            <w:bCs/>
          </w:rPr>
          <w:delInstrText>ADDIN CSL_CITATION {"citationItems":[{"id":"ITEM-1","itemData":{"DOI":"10.1520/jfs15532j","ISSN":"00221198","abstract":"Mitochondrial DNA analysis of a maggot crop can identify the corpse a maggot has been feeding on. Analysis of the crop could be useful in a criminal investigation if maggots are found at a suspected crime scene in the absence of a body, or if there is a question of whether a maggot used in postmortem interval estimations moved onto the corpse from another food source. Such analysis can also resolve a chain of custody dispute if it has been suggested that larval samples have been switched. When recovering DNA from a maggot crop, the analyst must be careful to avoid external contamination. We investigated the effects of three simple wash methods developed to reduce external contamination. Maggots raised on pig liver and intentionally contaminated with cow blood were washed using water, 20% bleach, or a solution containing the enzyme DNase. Only washing the maggots in 20% bleach reduced the amount of vertebrate DNA amplified from the maggots' exteriors. No wash method affected the ability to recover DNA from the maggot crops.","author":[{"dropping-particle":"","family":"Linville","given":"Jason G.","non-dropping-particle":"","parse-names":false,"suffix":""},{"dropping-particle":"","family":"Wells","given":"Jeffrey D.","non-dropping-particle":"","parse-names":false,"suffix":""}],"container-title":"Journal of Forensic Sciences","id":"ITEM-1","issue":"5","issued":{"date-parts":[["2002"]]},"page":"15532J","title":"Surface sterilization of a maggot using bleach does not interfere with mitochondrial DNA analysis of crop contents","type":"article-journal","volume":"47"},"uris":["http://www.mendeley.com/documents/?uuid=0fdd480c-7da9-46ae-8bbe-0decae298a6d"]},{"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mendeley":{"formattedCitation":"(Greenstone et al., 2012; Linville &amp; Wells, 2002)","plainTextFormattedCitation":"(Greenstone et al., 2012; Linville &amp; Wells, 2002)"},"properties":{"noteIndex":0},"schema":"https://github.com/citation-style-language/schema/raw/master/csl-citation.json"}</w:delInstrText>
        </w:r>
      </w:del>
      <w:r w:rsidR="00265B1F">
        <w:rPr>
          <w:rFonts w:ascii="Times New Roman" w:hAnsi="Times New Roman" w:cs="Times New Roman"/>
          <w:bCs/>
        </w:rPr>
        <w:fldChar w:fldCharType="separate"/>
      </w:r>
      <w:del w:id="243" w:author="Ana Miller-Ter Kuile" w:date="2020-12-03T11:31:00Z">
        <w:r w:rsidR="00265B1F" w:rsidRPr="00265B1F" w:rsidDel="00265B1F">
          <w:rPr>
            <w:rFonts w:ascii="Times New Roman" w:hAnsi="Times New Roman" w:cs="Times New Roman"/>
            <w:bCs/>
            <w:noProof/>
          </w:rPr>
          <w:delText>(</w:delText>
        </w:r>
      </w:del>
      <w:r w:rsidR="00265B1F" w:rsidRPr="00265B1F">
        <w:rPr>
          <w:rFonts w:ascii="Times New Roman" w:hAnsi="Times New Roman" w:cs="Times New Roman"/>
          <w:bCs/>
          <w:noProof/>
        </w:rPr>
        <w:t>Greenstone et al., 2012; Linville &amp; Wells, 2002)</w:t>
      </w:r>
      <w:ins w:id="244" w:author="Ana Miller-Ter Kuile" w:date="2020-12-03T11:31:00Z">
        <w:r w:rsidR="00265B1F">
          <w:rPr>
            <w:rFonts w:ascii="Times New Roman" w:hAnsi="Times New Roman" w:cs="Times New Roman"/>
            <w:bCs/>
          </w:rPr>
          <w:fldChar w:fldCharType="end"/>
        </w:r>
      </w:ins>
      <w:r w:rsidR="0079366F">
        <w:rPr>
          <w:rFonts w:ascii="Times New Roman" w:hAnsi="Times New Roman" w:cs="Times New Roman"/>
          <w:bCs/>
        </w:rPr>
        <w:t xml:space="preserve"> </w:t>
      </w:r>
      <w:commentRangeEnd w:id="231"/>
      <w:r w:rsidR="00426038">
        <w:rPr>
          <w:rStyle w:val="CommentReference"/>
        </w:rPr>
        <w:commentReference w:id="231"/>
      </w:r>
      <w:commentRangeEnd w:id="232"/>
      <w:r w:rsidR="00265B1F">
        <w:rPr>
          <w:rStyle w:val="CommentReference"/>
        </w:rPr>
        <w:commentReference w:id="232"/>
      </w:r>
      <w:del w:id="245" w:author="Ana Miller-Ter Kuile" w:date="2020-11-30T13:42:00Z">
        <w:r w:rsidR="0079366F" w:rsidDel="007E023C">
          <w:rPr>
            <w:rFonts w:ascii="Times New Roman" w:hAnsi="Times New Roman" w:cs="Times New Roman"/>
            <w:bCs/>
          </w:rPr>
          <w:delText>We s</w:delText>
        </w:r>
        <w:r w:rsidR="00360070" w:rsidDel="007E023C">
          <w:rPr>
            <w:rFonts w:ascii="Times New Roman" w:hAnsi="Times New Roman" w:cs="Times New Roman"/>
            <w:bCs/>
          </w:rPr>
          <w:delText>urface s</w:delText>
        </w:r>
        <w:r w:rsidR="0079366F" w:rsidDel="007E023C">
          <w:rPr>
            <w:rFonts w:ascii="Times New Roman" w:hAnsi="Times New Roman" w:cs="Times New Roman"/>
            <w:bCs/>
          </w:rPr>
          <w:delText xml:space="preserve">terilized </w:delText>
        </w:r>
        <w:r w:rsidR="00C730DF" w:rsidDel="007E023C">
          <w:rPr>
            <w:rFonts w:ascii="Times New Roman" w:hAnsi="Times New Roman" w:cs="Times New Roman"/>
            <w:bCs/>
          </w:rPr>
          <w:delText>mesocosm</w:delText>
        </w:r>
        <w:r w:rsidR="0079366F" w:rsidDel="007E023C">
          <w:rPr>
            <w:rFonts w:ascii="Times New Roman" w:hAnsi="Times New Roman" w:cs="Times New Roman"/>
            <w:bCs/>
          </w:rPr>
          <w:delText xml:space="preserve"> </w:delText>
        </w:r>
        <w:r w:rsidR="00226C1C" w:rsidDel="007E023C">
          <w:rPr>
            <w:rFonts w:ascii="Times New Roman" w:hAnsi="Times New Roman" w:cs="Times New Roman"/>
            <w:bCs/>
          </w:rPr>
          <w:delText>consumers</w:delText>
        </w:r>
        <w:r w:rsidR="00C730DF" w:rsidDel="007E023C">
          <w:rPr>
            <w:rFonts w:ascii="Times New Roman" w:hAnsi="Times New Roman" w:cs="Times New Roman"/>
            <w:bCs/>
          </w:rPr>
          <w:delText xml:space="preserve"> (2017)</w:delText>
        </w:r>
        <w:r w:rsidR="0079366F" w:rsidDel="007E023C">
          <w:rPr>
            <w:rFonts w:ascii="Times New Roman" w:hAnsi="Times New Roman" w:cs="Times New Roman"/>
            <w:bCs/>
          </w:rPr>
          <w:delText xml:space="preserve"> </w:delText>
        </w:r>
        <w:r w:rsidR="00C730DF" w:rsidDel="007E023C">
          <w:rPr>
            <w:rFonts w:ascii="Times New Roman" w:hAnsi="Times New Roman" w:cs="Times New Roman"/>
            <w:bCs/>
          </w:rPr>
          <w:delText xml:space="preserve">in the lab </w:delText>
        </w:r>
        <w:r w:rsidR="0079366F" w:rsidDel="007E023C">
          <w:rPr>
            <w:rFonts w:ascii="Times New Roman" w:hAnsi="Times New Roman" w:cs="Times New Roman"/>
            <w:bCs/>
          </w:rPr>
          <w:delText xml:space="preserve">on the </w:delText>
        </w:r>
        <w:r w:rsidR="00C730DF" w:rsidDel="007E023C">
          <w:rPr>
            <w:rFonts w:ascii="Times New Roman" w:hAnsi="Times New Roman" w:cs="Times New Roman"/>
            <w:bCs/>
          </w:rPr>
          <w:delText>atoll</w:delText>
        </w:r>
        <w:r w:rsidR="0079366F" w:rsidDel="007E023C">
          <w:rPr>
            <w:rFonts w:ascii="Times New Roman" w:hAnsi="Times New Roman" w:cs="Times New Roman"/>
            <w:bCs/>
          </w:rPr>
          <w:delText xml:space="preserve"> following freezing at -20</w:delText>
        </w:r>
        <w:r w:rsidR="005D6393" w:rsidDel="007E023C">
          <w:rPr>
            <w:rFonts w:ascii="Times New Roman" w:hAnsi="Times New Roman" w:cs="Times New Roman"/>
            <w:bCs/>
          </w:rPr>
          <w:sym w:font="Symbol" w:char="F0B0"/>
        </w:r>
        <w:r w:rsidR="0079366F" w:rsidDel="007E023C">
          <w:rPr>
            <w:rFonts w:ascii="Times New Roman" w:hAnsi="Times New Roman" w:cs="Times New Roman"/>
            <w:bCs/>
          </w:rPr>
          <w:delText xml:space="preserve">C and then </w:delText>
        </w:r>
        <w:r w:rsidR="0079366F" w:rsidRPr="00A9096C" w:rsidDel="007E023C">
          <w:rPr>
            <w:rFonts w:ascii="Times New Roman" w:hAnsi="Times New Roman" w:cs="Times New Roman"/>
            <w:bCs/>
          </w:rPr>
          <w:delText xml:space="preserve">stored each sample in individual vials of </w:delText>
        </w:r>
      </w:del>
      <w:del w:id="246" w:author="Ana Miller-Ter Kuile" w:date="2020-11-30T13:39:00Z">
        <w:r w:rsidR="0079366F" w:rsidRPr="00A9096C" w:rsidDel="004F0A3F">
          <w:rPr>
            <w:rFonts w:ascii="Times New Roman" w:hAnsi="Times New Roman" w:cs="Times New Roman"/>
            <w:bCs/>
          </w:rPr>
          <w:delText>80</w:delText>
        </w:r>
      </w:del>
      <w:del w:id="247" w:author="Ana Miller-Ter Kuile" w:date="2020-11-30T13:42:00Z">
        <w:r w:rsidR="0079366F" w:rsidRPr="00A9096C" w:rsidDel="007E023C">
          <w:rPr>
            <w:rFonts w:ascii="Times New Roman" w:hAnsi="Times New Roman" w:cs="Times New Roman"/>
            <w:bCs/>
          </w:rPr>
          <w:delText xml:space="preserve">% ethanol </w:delText>
        </w:r>
      </w:del>
      <w:del w:id="248" w:author="Ana Miller-Ter Kuile" w:date="2020-11-30T13:40:00Z">
        <w:r w:rsidR="0079366F" w:rsidRPr="00A9096C" w:rsidDel="004F0A3F">
          <w:rPr>
            <w:rFonts w:ascii="Times New Roman" w:hAnsi="Times New Roman" w:cs="Times New Roman"/>
            <w:bCs/>
          </w:rPr>
          <w:delText>because</w:delText>
        </w:r>
      </w:del>
      <w:del w:id="249" w:author="Ana Miller-Ter Kuile" w:date="2020-11-30T13:42:00Z">
        <w:r w:rsidR="0079366F" w:rsidRPr="00A9096C" w:rsidDel="007E023C">
          <w:rPr>
            <w:rFonts w:ascii="Times New Roman" w:hAnsi="Times New Roman" w:cs="Times New Roman"/>
            <w:bCs/>
          </w:rPr>
          <w:delText xml:space="preserve"> no </w:delText>
        </w:r>
      </w:del>
      <w:del w:id="250" w:author="Ana Miller-Ter Kuile" w:date="2020-11-30T13:40:00Z">
        <w:r w:rsidR="0079366F" w:rsidRPr="00A9096C" w:rsidDel="004F0A3F">
          <w:rPr>
            <w:rFonts w:ascii="Times New Roman" w:hAnsi="Times New Roman" w:cs="Times New Roman"/>
            <w:bCs/>
          </w:rPr>
          <w:delText xml:space="preserve">long-term refrigeration was available on the </w:delText>
        </w:r>
        <w:r w:rsidR="00C730DF" w:rsidRPr="00A9096C" w:rsidDel="004F0A3F">
          <w:rPr>
            <w:rFonts w:ascii="Times New Roman" w:hAnsi="Times New Roman" w:cs="Times New Roman"/>
            <w:bCs/>
          </w:rPr>
          <w:delText>atoll</w:delText>
        </w:r>
        <w:r w:rsidR="0079366F" w:rsidRPr="00A9096C" w:rsidDel="004F0A3F">
          <w:rPr>
            <w:rFonts w:ascii="Times New Roman" w:hAnsi="Times New Roman" w:cs="Times New Roman"/>
            <w:bCs/>
          </w:rPr>
          <w:delText xml:space="preserve"> </w:delText>
        </w:r>
        <w:r w:rsidR="00E17214" w:rsidRPr="00A9096C" w:rsidDel="004F0A3F">
          <w:rPr>
            <w:rFonts w:ascii="Times New Roman" w:hAnsi="Times New Roman" w:cs="Times New Roman"/>
            <w:bCs/>
          </w:rPr>
          <w:delText>at the time</w:delText>
        </w:r>
        <w:r w:rsidR="007E2333" w:rsidRPr="00A9096C" w:rsidDel="004F0A3F">
          <w:rPr>
            <w:rFonts w:ascii="Times New Roman" w:hAnsi="Times New Roman" w:cs="Times New Roman"/>
            <w:bCs/>
          </w:rPr>
          <w:delText xml:space="preserve"> </w:delText>
        </w:r>
      </w:del>
      <w:del w:id="251" w:author="Ana Miller-Ter Kuile" w:date="2020-11-30T13:42:00Z">
        <w:r w:rsidR="007E2333" w:rsidRPr="00A9096C" w:rsidDel="007E023C">
          <w:rPr>
            <w:rFonts w:ascii="Times New Roman" w:hAnsi="Times New Roman" w:cs="Times New Roman"/>
            <w:bCs/>
          </w:rPr>
          <w:delText xml:space="preserve">(n = </w:delText>
        </w:r>
        <w:r w:rsidR="00575844" w:rsidDel="007E023C">
          <w:rPr>
            <w:rFonts w:ascii="Times New Roman" w:hAnsi="Times New Roman" w:cs="Times New Roman"/>
            <w:bCs/>
          </w:rPr>
          <w:delText>10</w:delText>
        </w:r>
        <w:r w:rsidR="007E2333" w:rsidRPr="00A9096C" w:rsidDel="007E023C">
          <w:rPr>
            <w:rFonts w:ascii="Times New Roman" w:hAnsi="Times New Roman" w:cs="Times New Roman"/>
            <w:bCs/>
          </w:rPr>
          <w:delText xml:space="preserve"> surface sterilized; n = 1</w:delText>
        </w:r>
        <w:r w:rsidR="00575844" w:rsidDel="007E023C">
          <w:rPr>
            <w:rFonts w:ascii="Times New Roman" w:hAnsi="Times New Roman" w:cs="Times New Roman"/>
            <w:bCs/>
          </w:rPr>
          <w:delText>4</w:delText>
        </w:r>
        <w:r w:rsidR="007E2333" w:rsidRPr="00A9096C" w:rsidDel="007E023C">
          <w:rPr>
            <w:rFonts w:ascii="Times New Roman" w:hAnsi="Times New Roman" w:cs="Times New Roman"/>
            <w:bCs/>
          </w:rPr>
          <w:delText xml:space="preserve"> not surface sterilized)</w:delText>
        </w:r>
        <w:r w:rsidR="00E17214" w:rsidRPr="00A9096C" w:rsidDel="007E023C">
          <w:rPr>
            <w:rFonts w:ascii="Times New Roman" w:hAnsi="Times New Roman" w:cs="Times New Roman"/>
            <w:bCs/>
          </w:rPr>
          <w:delText>.</w:delText>
        </w:r>
      </w:del>
      <w:del w:id="252" w:author="Ana Miller-Ter Kuile" w:date="2020-11-30T16:04:00Z">
        <w:r w:rsidR="0079366F" w:rsidRPr="00A9096C" w:rsidDel="00B8174E">
          <w:rPr>
            <w:rFonts w:ascii="Times New Roman" w:hAnsi="Times New Roman" w:cs="Times New Roman"/>
            <w:bCs/>
          </w:rPr>
          <w:delText xml:space="preserve"> </w:delText>
        </w:r>
      </w:del>
      <w:r w:rsidR="00AA1148">
        <w:rPr>
          <w:rFonts w:ascii="Times New Roman" w:hAnsi="Times New Roman" w:cs="Times New Roman"/>
          <w:bCs/>
        </w:rPr>
        <w:t>Natural environment</w:t>
      </w:r>
      <w:r w:rsidR="00C730DF" w:rsidRPr="00A9096C">
        <w:rPr>
          <w:rFonts w:ascii="Times New Roman" w:hAnsi="Times New Roman" w:cs="Times New Roman"/>
          <w:bCs/>
        </w:rPr>
        <w:t xml:space="preserve"> </w:t>
      </w:r>
      <w:r w:rsidR="00226C1C">
        <w:rPr>
          <w:rFonts w:ascii="Times New Roman" w:hAnsi="Times New Roman" w:cs="Times New Roman"/>
          <w:bCs/>
        </w:rPr>
        <w:t>consumers</w:t>
      </w:r>
      <w:r w:rsidR="00C730DF" w:rsidRPr="00A9096C">
        <w:rPr>
          <w:rFonts w:ascii="Times New Roman" w:hAnsi="Times New Roman" w:cs="Times New Roman"/>
          <w:bCs/>
        </w:rPr>
        <w:t xml:space="preserve"> (2015) had been frozen at -80</w:t>
      </w:r>
      <w:r w:rsidR="00AC3657">
        <w:rPr>
          <w:rFonts w:ascii="Times New Roman" w:hAnsi="Times New Roman" w:cs="Times New Roman"/>
          <w:bCs/>
        </w:rPr>
        <w:t>º</w:t>
      </w:r>
      <w:r w:rsidR="00C730DF" w:rsidRPr="00A9096C">
        <w:rPr>
          <w:rFonts w:ascii="Times New Roman" w:hAnsi="Times New Roman" w:cs="Times New Roman"/>
          <w:bCs/>
        </w:rPr>
        <w:t xml:space="preserve">C since collection; these </w:t>
      </w:r>
      <w:r w:rsidR="00226C1C">
        <w:rPr>
          <w:rFonts w:ascii="Times New Roman" w:hAnsi="Times New Roman" w:cs="Times New Roman"/>
          <w:bCs/>
        </w:rPr>
        <w:t>consumers</w:t>
      </w:r>
      <w:r w:rsidR="00C730DF" w:rsidRPr="00A9096C">
        <w:rPr>
          <w:rFonts w:ascii="Times New Roman" w:hAnsi="Times New Roman" w:cs="Times New Roman"/>
          <w:bCs/>
        </w:rPr>
        <w:t xml:space="preserve"> were surface sterilized </w:t>
      </w:r>
      <w:ins w:id="253" w:author="Ana Miller-Ter Kuile" w:date="2020-11-30T13:42:00Z">
        <w:r w:rsidR="007E023C">
          <w:rPr>
            <w:rFonts w:ascii="Times New Roman" w:hAnsi="Times New Roman" w:cs="Times New Roman"/>
            <w:bCs/>
          </w:rPr>
          <w:t xml:space="preserve">following the bleach wash protocol </w:t>
        </w:r>
      </w:ins>
      <w:r w:rsidR="00C730DF" w:rsidRPr="00A9096C">
        <w:rPr>
          <w:rFonts w:ascii="Times New Roman" w:hAnsi="Times New Roman" w:cs="Times New Roman"/>
          <w:bCs/>
        </w:rPr>
        <w:t xml:space="preserve">in a sterilized laminar flow hood in 2019 just before DNA </w:t>
      </w:r>
      <w:r w:rsidR="00C730DF" w:rsidRPr="00A9096C">
        <w:rPr>
          <w:rFonts w:ascii="Times New Roman" w:hAnsi="Times New Roman" w:cs="Times New Roman"/>
          <w:bCs/>
        </w:rPr>
        <w:lastRenderedPageBreak/>
        <w:t>extraction</w:t>
      </w:r>
      <w:r w:rsidR="007E2333" w:rsidRPr="00A9096C">
        <w:rPr>
          <w:rFonts w:ascii="Times New Roman" w:hAnsi="Times New Roman" w:cs="Times New Roman"/>
          <w:bCs/>
        </w:rPr>
        <w:t xml:space="preserve"> (n = </w:t>
      </w:r>
      <w:r w:rsidR="00575844">
        <w:rPr>
          <w:rFonts w:ascii="Times New Roman" w:hAnsi="Times New Roman" w:cs="Times New Roman"/>
          <w:bCs/>
        </w:rPr>
        <w:t>22</w:t>
      </w:r>
      <w:r w:rsidR="007E2333" w:rsidRPr="00A9096C">
        <w:rPr>
          <w:rFonts w:ascii="Times New Roman" w:hAnsi="Times New Roman" w:cs="Times New Roman"/>
          <w:bCs/>
        </w:rPr>
        <w:t xml:space="preserve"> surface sterilized, n = </w:t>
      </w:r>
      <w:r w:rsidR="00575844">
        <w:rPr>
          <w:rFonts w:ascii="Times New Roman" w:hAnsi="Times New Roman" w:cs="Times New Roman"/>
          <w:bCs/>
        </w:rPr>
        <w:t>25</w:t>
      </w:r>
      <w:r w:rsidR="007E2333" w:rsidRPr="00A9096C">
        <w:rPr>
          <w:rFonts w:ascii="Times New Roman" w:hAnsi="Times New Roman" w:cs="Times New Roman"/>
          <w:bCs/>
        </w:rPr>
        <w:t xml:space="preserve"> not surface sterilized</w:t>
      </w:r>
      <w:r w:rsidR="00F4044C">
        <w:rPr>
          <w:rFonts w:ascii="Times New Roman" w:hAnsi="Times New Roman" w:cs="Times New Roman"/>
          <w:bCs/>
        </w:rPr>
        <w:t>; Table</w:t>
      </w:r>
      <w:r w:rsidR="001A318B">
        <w:rPr>
          <w:rFonts w:ascii="Times New Roman" w:hAnsi="Times New Roman" w:cs="Times New Roman"/>
          <w:bCs/>
        </w:rPr>
        <w:t xml:space="preserve"> 1</w:t>
      </w:r>
      <w:r w:rsidR="007E2333" w:rsidRPr="00A9096C">
        <w:rPr>
          <w:rFonts w:ascii="Times New Roman" w:hAnsi="Times New Roman" w:cs="Times New Roman"/>
          <w:bCs/>
        </w:rPr>
        <w:t>)</w:t>
      </w:r>
      <w:r w:rsidR="00C730DF" w:rsidRPr="00A9096C">
        <w:rPr>
          <w:rFonts w:ascii="Times New Roman" w:hAnsi="Times New Roman" w:cs="Times New Roman"/>
          <w:bCs/>
        </w:rPr>
        <w:t xml:space="preserve">. </w:t>
      </w:r>
      <w:ins w:id="254" w:author="Ana Miller-Ter Kuile" w:date="2020-11-30T13:42:00Z">
        <w:r w:rsidR="007E023C">
          <w:rPr>
            <w:rFonts w:ascii="Times New Roman" w:hAnsi="Times New Roman" w:cs="Times New Roman"/>
            <w:bCs/>
          </w:rPr>
          <w:t xml:space="preserve">We surface sterilized mesocosm consumers (2017) </w:t>
        </w:r>
      </w:ins>
      <w:ins w:id="255" w:author="Ana Miller-Ter Kuile" w:date="2020-11-30T13:43:00Z">
        <w:r w:rsidR="007E023C">
          <w:rPr>
            <w:rFonts w:ascii="Times New Roman" w:hAnsi="Times New Roman" w:cs="Times New Roman"/>
            <w:bCs/>
          </w:rPr>
          <w:t xml:space="preserve">following the bleach wash protocol </w:t>
        </w:r>
      </w:ins>
      <w:ins w:id="256" w:author="Ana Miller-Ter Kuile" w:date="2020-11-30T13:42:00Z">
        <w:r w:rsidR="007E023C">
          <w:rPr>
            <w:rFonts w:ascii="Times New Roman" w:hAnsi="Times New Roman" w:cs="Times New Roman"/>
            <w:bCs/>
          </w:rPr>
          <w:t xml:space="preserve">in the lab on the atoll </w:t>
        </w:r>
      </w:ins>
      <w:ins w:id="257" w:author="Ana Miller-Ter Kuile" w:date="2020-12-03T11:03:00Z">
        <w:r w:rsidR="00F914D8">
          <w:rPr>
            <w:rFonts w:ascii="Times New Roman" w:hAnsi="Times New Roman" w:cs="Times New Roman"/>
            <w:bCs/>
          </w:rPr>
          <w:t xml:space="preserve">in 2017 </w:t>
        </w:r>
      </w:ins>
      <w:ins w:id="258" w:author="Ana Miller-Ter Kuile" w:date="2020-11-30T13:42:00Z">
        <w:r w:rsidR="007E023C">
          <w:rPr>
            <w:rFonts w:ascii="Times New Roman" w:hAnsi="Times New Roman" w:cs="Times New Roman"/>
            <w:bCs/>
          </w:rPr>
          <w:t>following freezing at -20</w:t>
        </w:r>
        <w:r w:rsidR="007E023C">
          <w:rPr>
            <w:rFonts w:ascii="Times New Roman" w:hAnsi="Times New Roman" w:cs="Times New Roman"/>
            <w:bCs/>
          </w:rPr>
          <w:sym w:font="Symbol" w:char="F0B0"/>
        </w:r>
        <w:r w:rsidR="007E023C">
          <w:rPr>
            <w:rFonts w:ascii="Times New Roman" w:hAnsi="Times New Roman" w:cs="Times New Roman"/>
            <w:bCs/>
          </w:rPr>
          <w:t xml:space="preserve">C and then </w:t>
        </w:r>
        <w:r w:rsidR="007E023C" w:rsidRPr="00A9096C">
          <w:rPr>
            <w:rFonts w:ascii="Times New Roman" w:hAnsi="Times New Roman" w:cs="Times New Roman"/>
            <w:bCs/>
          </w:rPr>
          <w:t xml:space="preserve">stored each sample in individual vials of </w:t>
        </w:r>
        <w:commentRangeStart w:id="259"/>
        <w:r w:rsidR="007E023C">
          <w:rPr>
            <w:rFonts w:ascii="Times New Roman" w:hAnsi="Times New Roman" w:cs="Times New Roman"/>
            <w:bCs/>
          </w:rPr>
          <w:t>95</w:t>
        </w:r>
        <w:r w:rsidR="007E023C" w:rsidRPr="00A9096C">
          <w:rPr>
            <w:rFonts w:ascii="Times New Roman" w:hAnsi="Times New Roman" w:cs="Times New Roman"/>
            <w:bCs/>
          </w:rPr>
          <w:t xml:space="preserve">% ethanol </w:t>
        </w:r>
        <w:r w:rsidR="007E023C">
          <w:rPr>
            <w:rFonts w:ascii="Times New Roman" w:hAnsi="Times New Roman" w:cs="Times New Roman"/>
            <w:bCs/>
          </w:rPr>
          <w:t>in a -20ºC freezer</w:t>
        </w:r>
      </w:ins>
      <w:ins w:id="260" w:author="Ana Miller-Ter Kuile" w:date="2020-11-30T16:05:00Z">
        <w:r w:rsidR="00B8174E">
          <w:rPr>
            <w:rFonts w:ascii="Times New Roman" w:hAnsi="Times New Roman" w:cs="Times New Roman"/>
            <w:bCs/>
          </w:rPr>
          <w:t xml:space="preserve"> until DNA extraction</w:t>
        </w:r>
      </w:ins>
      <w:ins w:id="261" w:author="Ana Miller-Ter Kuile" w:date="2020-11-30T13:42:00Z">
        <w:r w:rsidR="007E023C">
          <w:rPr>
            <w:rFonts w:ascii="Times New Roman" w:hAnsi="Times New Roman" w:cs="Times New Roman"/>
            <w:bCs/>
          </w:rPr>
          <w:t xml:space="preserve"> because</w:t>
        </w:r>
        <w:r w:rsidR="007E023C" w:rsidRPr="00A9096C">
          <w:rPr>
            <w:rFonts w:ascii="Times New Roman" w:hAnsi="Times New Roman" w:cs="Times New Roman"/>
            <w:bCs/>
          </w:rPr>
          <w:t xml:space="preserve"> no </w:t>
        </w:r>
        <w:r w:rsidR="007E023C">
          <w:rPr>
            <w:rFonts w:ascii="Times New Roman" w:hAnsi="Times New Roman" w:cs="Times New Roman"/>
            <w:bCs/>
          </w:rPr>
          <w:t xml:space="preserve">-80ºC freezer was available at the field station that year </w:t>
        </w:r>
        <w:commentRangeEnd w:id="259"/>
        <w:r w:rsidR="007E023C">
          <w:rPr>
            <w:rStyle w:val="CommentReference"/>
          </w:rPr>
          <w:commentReference w:id="259"/>
        </w:r>
        <w:r w:rsidR="007E023C" w:rsidRPr="00A9096C">
          <w:rPr>
            <w:rFonts w:ascii="Times New Roman" w:hAnsi="Times New Roman" w:cs="Times New Roman"/>
            <w:bCs/>
          </w:rPr>
          <w:t xml:space="preserve">(n = </w:t>
        </w:r>
        <w:r w:rsidR="007E023C">
          <w:rPr>
            <w:rFonts w:ascii="Times New Roman" w:hAnsi="Times New Roman" w:cs="Times New Roman"/>
            <w:bCs/>
          </w:rPr>
          <w:t>10</w:t>
        </w:r>
        <w:r w:rsidR="007E023C" w:rsidRPr="00A9096C">
          <w:rPr>
            <w:rFonts w:ascii="Times New Roman" w:hAnsi="Times New Roman" w:cs="Times New Roman"/>
            <w:bCs/>
          </w:rPr>
          <w:t xml:space="preserve"> surface sterilized; n = 1</w:t>
        </w:r>
        <w:r w:rsidR="007E023C">
          <w:rPr>
            <w:rFonts w:ascii="Times New Roman" w:hAnsi="Times New Roman" w:cs="Times New Roman"/>
            <w:bCs/>
          </w:rPr>
          <w:t>4</w:t>
        </w:r>
        <w:r w:rsidR="007E023C" w:rsidRPr="00A9096C">
          <w:rPr>
            <w:rFonts w:ascii="Times New Roman" w:hAnsi="Times New Roman" w:cs="Times New Roman"/>
            <w:bCs/>
          </w:rPr>
          <w:t xml:space="preserve"> not surface sterilized). </w:t>
        </w:r>
      </w:ins>
      <w:r w:rsidR="0079366F" w:rsidRPr="00A9096C">
        <w:rPr>
          <w:rFonts w:ascii="Times New Roman" w:hAnsi="Times New Roman" w:cs="Times New Roman"/>
          <w:bCs/>
        </w:rPr>
        <w:t>Prior to DNA extraction, all samples from both 2015 and 2017 were allowed to dry for 1-3 hours in a sterilized laminar flow hood</w:t>
      </w:r>
      <w:r w:rsidR="00C671DF">
        <w:rPr>
          <w:rFonts w:ascii="Times New Roman" w:hAnsi="Times New Roman" w:cs="Times New Roman"/>
          <w:bCs/>
        </w:rPr>
        <w:t xml:space="preserve"> and the opisthosoma was removed from every consumer individual for DNA extraction using a sterilized scalpel in a sterilized laminar flow hood. </w:t>
      </w:r>
      <w:r w:rsidR="00E82FC9">
        <w:rPr>
          <w:rFonts w:ascii="Times New Roman" w:hAnsi="Times New Roman" w:cs="Times New Roman"/>
          <w:bCs/>
        </w:rPr>
        <w:t xml:space="preserve"> For all sterilization steps, forceps, scalpels, and laboratory surfaces were sterilized </w:t>
      </w:r>
      <w:r w:rsidR="005C2AF8">
        <w:rPr>
          <w:rFonts w:ascii="Times New Roman" w:hAnsi="Times New Roman" w:cs="Times New Roman"/>
          <w:bCs/>
        </w:rPr>
        <w:t xml:space="preserve">with either ethanol and flame (scalpels and forceps) or 10% bleach (surfaces) </w:t>
      </w:r>
      <w:r w:rsidR="00E82FC9">
        <w:rPr>
          <w:rFonts w:ascii="Times New Roman" w:hAnsi="Times New Roman" w:cs="Times New Roman"/>
          <w:bCs/>
        </w:rPr>
        <w:t xml:space="preserve">between handling each individual. </w:t>
      </w:r>
    </w:p>
    <w:p w14:paraId="6C2738EF" w14:textId="77777777" w:rsidR="0079366F" w:rsidRPr="00A9096C" w:rsidRDefault="0079366F" w:rsidP="001A318B">
      <w:pPr>
        <w:spacing w:line="480" w:lineRule="auto"/>
        <w:rPr>
          <w:rFonts w:ascii="Times New Roman" w:hAnsi="Times New Roman" w:cs="Times New Roman"/>
          <w:bCs/>
        </w:rPr>
      </w:pPr>
    </w:p>
    <w:p w14:paraId="7B7356DA" w14:textId="775CE89B" w:rsidR="00081302" w:rsidRPr="00A9096C" w:rsidRDefault="00E17214" w:rsidP="001A318B">
      <w:pPr>
        <w:spacing w:line="480" w:lineRule="auto"/>
        <w:rPr>
          <w:rFonts w:ascii="Times New Roman" w:hAnsi="Times New Roman" w:cs="Times New Roman"/>
          <w:bCs/>
        </w:rPr>
      </w:pPr>
      <w:r w:rsidRPr="00A9096C">
        <w:rPr>
          <w:rFonts w:ascii="Times New Roman" w:hAnsi="Times New Roman" w:cs="Times New Roman"/>
          <w:bCs/>
          <w:i/>
          <w:iCs/>
        </w:rPr>
        <w:t xml:space="preserve">DNA </w:t>
      </w:r>
      <w:r w:rsidR="00F3466C">
        <w:rPr>
          <w:rFonts w:ascii="Times New Roman" w:hAnsi="Times New Roman" w:cs="Times New Roman"/>
          <w:bCs/>
          <w:i/>
          <w:iCs/>
        </w:rPr>
        <w:t>e</w:t>
      </w:r>
      <w:r w:rsidR="00081302" w:rsidRPr="00A9096C">
        <w:rPr>
          <w:rFonts w:ascii="Times New Roman" w:hAnsi="Times New Roman" w:cs="Times New Roman"/>
          <w:bCs/>
          <w:i/>
          <w:iCs/>
        </w:rPr>
        <w:t xml:space="preserve">xtraction and </w:t>
      </w:r>
      <w:r w:rsidR="00F3466C">
        <w:rPr>
          <w:rFonts w:ascii="Times New Roman" w:hAnsi="Times New Roman" w:cs="Times New Roman"/>
          <w:bCs/>
          <w:i/>
          <w:iCs/>
        </w:rPr>
        <w:t>r</w:t>
      </w:r>
      <w:r w:rsidRPr="00A9096C">
        <w:rPr>
          <w:rFonts w:ascii="Times New Roman" w:hAnsi="Times New Roman" w:cs="Times New Roman"/>
          <w:bCs/>
          <w:i/>
          <w:iCs/>
        </w:rPr>
        <w:t>emoval of</w:t>
      </w:r>
      <w:r w:rsidR="00F550B3">
        <w:rPr>
          <w:rFonts w:ascii="Times New Roman" w:hAnsi="Times New Roman" w:cs="Times New Roman"/>
          <w:bCs/>
          <w:i/>
          <w:iCs/>
        </w:rPr>
        <w:t xml:space="preserve"> consumer</w:t>
      </w:r>
      <w:r w:rsidRPr="00A9096C">
        <w:rPr>
          <w:rFonts w:ascii="Times New Roman" w:hAnsi="Times New Roman" w:cs="Times New Roman"/>
          <w:bCs/>
          <w:i/>
          <w:iCs/>
        </w:rPr>
        <w:t xml:space="preserve"> DNA with </w:t>
      </w:r>
      <w:proofErr w:type="spellStart"/>
      <w:r w:rsidRPr="00A9096C">
        <w:rPr>
          <w:rFonts w:ascii="Times New Roman" w:hAnsi="Times New Roman" w:cs="Times New Roman"/>
          <w:bCs/>
          <w:i/>
          <w:iCs/>
        </w:rPr>
        <w:t>Ampure</w:t>
      </w:r>
      <w:proofErr w:type="spellEnd"/>
      <w:r w:rsidR="00035E15">
        <w:rPr>
          <w:rFonts w:ascii="Times New Roman" w:hAnsi="Times New Roman" w:cs="Times New Roman"/>
          <w:bCs/>
          <w:i/>
          <w:iCs/>
        </w:rPr>
        <w:t xml:space="preserve"> XP</w:t>
      </w:r>
      <w:r w:rsidR="00F3466C">
        <w:rPr>
          <w:rFonts w:ascii="Times New Roman" w:hAnsi="Times New Roman" w:cs="Times New Roman"/>
          <w:bCs/>
          <w:i/>
          <w:iCs/>
        </w:rPr>
        <w:t xml:space="preserve"> b</w:t>
      </w:r>
      <w:r w:rsidRPr="00A9096C">
        <w:rPr>
          <w:rFonts w:ascii="Times New Roman" w:hAnsi="Times New Roman" w:cs="Times New Roman"/>
          <w:bCs/>
          <w:i/>
          <w:iCs/>
        </w:rPr>
        <w:t>eads</w:t>
      </w:r>
    </w:p>
    <w:p w14:paraId="700CA5A8" w14:textId="30B6DF52" w:rsidR="00E17214" w:rsidRPr="00A9096C" w:rsidRDefault="0079366F" w:rsidP="001A318B">
      <w:pPr>
        <w:spacing w:line="480" w:lineRule="auto"/>
        <w:rPr>
          <w:rFonts w:ascii="Times New Roman" w:hAnsi="Times New Roman" w:cs="Times New Roman"/>
          <w:bCs/>
        </w:rPr>
      </w:pPr>
      <w:r w:rsidRPr="00A9096C">
        <w:rPr>
          <w:rFonts w:ascii="Times New Roman" w:hAnsi="Times New Roman" w:cs="Times New Roman"/>
          <w:bCs/>
        </w:rPr>
        <w:t xml:space="preserve">We extracted </w:t>
      </w:r>
      <w:r w:rsidR="001A604A" w:rsidRPr="00A9096C">
        <w:rPr>
          <w:rFonts w:ascii="Times New Roman" w:hAnsi="Times New Roman" w:cs="Times New Roman"/>
          <w:bCs/>
        </w:rPr>
        <w:t xml:space="preserve">DNA from each </w:t>
      </w:r>
      <w:r w:rsidR="001A604A" w:rsidRPr="00A9096C">
        <w:rPr>
          <w:rFonts w:ascii="Times New Roman" w:hAnsi="Times New Roman" w:cs="Times New Roman"/>
          <w:bCs/>
          <w:i/>
          <w:iCs/>
        </w:rPr>
        <w:t xml:space="preserve">H. </w:t>
      </w:r>
      <w:proofErr w:type="spellStart"/>
      <w:r w:rsidR="001A604A" w:rsidRPr="00A9096C">
        <w:rPr>
          <w:rFonts w:ascii="Times New Roman" w:hAnsi="Times New Roman" w:cs="Times New Roman"/>
          <w:bCs/>
          <w:i/>
          <w:iCs/>
        </w:rPr>
        <w:t>venatoria</w:t>
      </w:r>
      <w:proofErr w:type="spellEnd"/>
      <w:r w:rsidR="001A604A" w:rsidRPr="00A9096C">
        <w:rPr>
          <w:rFonts w:ascii="Times New Roman" w:hAnsi="Times New Roman" w:cs="Times New Roman"/>
          <w:bCs/>
          <w:i/>
          <w:iCs/>
        </w:rPr>
        <w:t xml:space="preserve"> </w:t>
      </w:r>
      <w:r w:rsidR="007A54E9">
        <w:rPr>
          <w:rFonts w:ascii="Times New Roman" w:hAnsi="Times New Roman" w:cs="Times New Roman"/>
          <w:bCs/>
        </w:rPr>
        <w:t xml:space="preserve">consumer </w:t>
      </w:r>
      <w:r w:rsidR="00C40BEE">
        <w:rPr>
          <w:rFonts w:ascii="Times New Roman" w:hAnsi="Times New Roman" w:cs="Times New Roman"/>
          <w:bCs/>
        </w:rPr>
        <w:t>opisthosoma</w:t>
      </w:r>
      <w:r w:rsidR="001A604A" w:rsidRPr="00A9096C">
        <w:rPr>
          <w:rFonts w:ascii="Times New Roman" w:hAnsi="Times New Roman" w:cs="Times New Roman"/>
          <w:bCs/>
        </w:rPr>
        <w:t xml:space="preserve"> following a </w:t>
      </w:r>
      <w:r w:rsidR="00A84C2D" w:rsidRPr="00A9096C">
        <w:rPr>
          <w:rFonts w:ascii="Times New Roman" w:hAnsi="Times New Roman" w:cs="Times New Roman"/>
          <w:bCs/>
        </w:rPr>
        <w:t xml:space="preserve">modified </w:t>
      </w:r>
      <w:r w:rsidR="001A604A" w:rsidRPr="00A9096C">
        <w:rPr>
          <w:rFonts w:ascii="Times New Roman" w:hAnsi="Times New Roman" w:cs="Times New Roman"/>
          <w:bCs/>
        </w:rPr>
        <w:t xml:space="preserve">CTAB extraction protocol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007/BF02670897","ISSN":"07359640","author":[{"dropping-particle":"","family":"Fulton","given":"Theresa M.","non-dropping-particle":"","parse-names":false,"suffix":""},{"dropping-particle":"","family":"Chunwongse","given":"Julapark","non-dropping-particle":"","parse-names":false,"suffix":""},{"dropping-particle":"","family":"Tanksley","given":"Steven D.","non-dropping-particle":"","parse-names":false,"suffix":""}],"container-title":"Plant Molecular Biology Reporter","id":"ITEM-1","issue":"3","issued":{"date-parts":[["1995"]]},"page":"207-209","title":"Microprep protocol for extraction of DNA from tomato and other herbaceous plants","type":"article-journal","volume":"13"},"uris":["http://www.mendeley.com/documents/?uuid=b376f09b-308a-4090-8858-fab8649f0907"]}],"mendeley":{"formattedCitation":"(Fulton et al., 1995)","plainTextFormattedCitation":"(Fulton et al., 1995)","previouslyFormattedCitation":"(Fulton et al., 1995)"},"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Fulton et al., 1995)</w:t>
      </w:r>
      <w:r w:rsidR="007A1D50">
        <w:rPr>
          <w:rFonts w:ascii="Times New Roman" w:hAnsi="Times New Roman" w:cs="Times New Roman"/>
          <w:bCs/>
        </w:rPr>
        <w:fldChar w:fldCharType="end"/>
      </w:r>
      <w:r w:rsidR="001A604A" w:rsidRPr="00A9096C">
        <w:rPr>
          <w:rFonts w:ascii="Times New Roman" w:hAnsi="Times New Roman" w:cs="Times New Roman"/>
          <w:bCs/>
        </w:rPr>
        <w:t xml:space="preserve">. </w:t>
      </w:r>
      <w:r w:rsidR="00E17214" w:rsidRPr="00A9096C">
        <w:rPr>
          <w:rFonts w:ascii="Times New Roman" w:hAnsi="Times New Roman" w:cs="Times New Roman"/>
          <w:bCs/>
        </w:rPr>
        <w:t>At least twenty-four</w:t>
      </w:r>
      <w:r w:rsidR="00A84C2D" w:rsidRPr="00A9096C">
        <w:rPr>
          <w:rFonts w:ascii="Times New Roman" w:hAnsi="Times New Roman" w:cs="Times New Roman"/>
          <w:bCs/>
        </w:rPr>
        <w:t xml:space="preserve"> hours following extraction, we quantified DNA using a Qubit</w:t>
      </w:r>
      <w:r w:rsidR="003A492F" w:rsidRPr="00A9096C">
        <w:rPr>
          <w:rFonts w:ascii="Times New Roman" w:hAnsi="Times New Roman" w:cs="Times New Roman"/>
          <w:bCs/>
        </w:rPr>
        <w:t xml:space="preserve"> (Invitrogen)</w:t>
      </w:r>
      <w:r w:rsidR="00A84C2D" w:rsidRPr="00A9096C">
        <w:rPr>
          <w:rFonts w:ascii="Times New Roman" w:hAnsi="Times New Roman" w:cs="Times New Roman"/>
          <w:bCs/>
        </w:rPr>
        <w:t xml:space="preserve"> fluorometer </w:t>
      </w:r>
      <w:r w:rsidR="00C671DF">
        <w:rPr>
          <w:rFonts w:ascii="Times New Roman" w:hAnsi="Times New Roman" w:cs="Times New Roman"/>
          <w:bCs/>
        </w:rPr>
        <w:t>with</w:t>
      </w:r>
      <w:r w:rsidR="00A84C2D" w:rsidRPr="00A9096C">
        <w:rPr>
          <w:rFonts w:ascii="Times New Roman" w:hAnsi="Times New Roman" w:cs="Times New Roman"/>
          <w:bCs/>
        </w:rPr>
        <w:t xml:space="preserve"> the high sensitivity </w:t>
      </w:r>
      <w:r w:rsidR="00C671DF">
        <w:rPr>
          <w:rFonts w:ascii="Times New Roman" w:hAnsi="Times New Roman" w:cs="Times New Roman"/>
          <w:bCs/>
        </w:rPr>
        <w:t xml:space="preserve">double-stranded </w:t>
      </w:r>
      <w:r w:rsidR="00A84C2D" w:rsidRPr="00A9096C">
        <w:rPr>
          <w:rFonts w:ascii="Times New Roman" w:hAnsi="Times New Roman" w:cs="Times New Roman"/>
          <w:bCs/>
        </w:rPr>
        <w:t xml:space="preserve">DNA quantification kit </w:t>
      </w:r>
      <w:r w:rsidR="00C671DF">
        <w:rPr>
          <w:rFonts w:ascii="Times New Roman" w:hAnsi="Times New Roman" w:cs="Times New Roman"/>
          <w:bCs/>
        </w:rPr>
        <w:t>using</w:t>
      </w:r>
      <w:r w:rsidR="00273017" w:rsidRPr="00A9096C">
        <w:rPr>
          <w:rFonts w:ascii="Times New Roman" w:hAnsi="Times New Roman" w:cs="Times New Roman"/>
          <w:bCs/>
        </w:rPr>
        <w:t xml:space="preserve"> 1</w:t>
      </w:r>
      <w:r w:rsidR="00E4430E" w:rsidRPr="00E4430E">
        <w:rPr>
          <w:rFonts w:ascii="Symbol" w:hAnsi="Symbol" w:cs="Times New Roman"/>
          <w:bCs/>
        </w:rPr>
        <w:t></w:t>
      </w:r>
      <w:r w:rsidR="00273017" w:rsidRPr="00A9096C">
        <w:rPr>
          <w:rFonts w:ascii="Times New Roman" w:hAnsi="Times New Roman" w:cs="Times New Roman"/>
          <w:bCs/>
        </w:rPr>
        <w:t xml:space="preserve">L of DNA </w:t>
      </w:r>
      <w:r w:rsidR="00C671DF">
        <w:rPr>
          <w:rFonts w:ascii="Times New Roman" w:hAnsi="Times New Roman" w:cs="Times New Roman"/>
          <w:bCs/>
        </w:rPr>
        <w:t xml:space="preserve">template </w:t>
      </w:r>
      <w:r w:rsidR="00273017" w:rsidRPr="00A9096C">
        <w:rPr>
          <w:rFonts w:ascii="Times New Roman" w:hAnsi="Times New Roman" w:cs="Times New Roman"/>
          <w:bCs/>
        </w:rPr>
        <w:t>per reaction</w:t>
      </w:r>
      <w:r w:rsidR="00A84C2D" w:rsidRPr="00A9096C">
        <w:rPr>
          <w:rFonts w:ascii="Times New Roman" w:hAnsi="Times New Roman" w:cs="Times New Roman"/>
          <w:bCs/>
        </w:rPr>
        <w:t xml:space="preserve">. </w:t>
      </w:r>
      <w:r w:rsidR="007A54E9">
        <w:rPr>
          <w:rFonts w:ascii="Times New Roman" w:hAnsi="Times New Roman" w:cs="Times New Roman"/>
          <w:bCs/>
        </w:rPr>
        <w:t>We</w:t>
      </w:r>
      <w:r w:rsidR="00A84C2D" w:rsidRPr="00A9096C">
        <w:rPr>
          <w:rFonts w:ascii="Times New Roman" w:hAnsi="Times New Roman" w:cs="Times New Roman"/>
          <w:bCs/>
        </w:rPr>
        <w:t xml:space="preserve"> used methods developed by </w:t>
      </w:r>
      <w:r w:rsidR="007A1D50">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7A1D50">
        <w:rPr>
          <w:rFonts w:ascii="Times New Roman" w:hAnsi="Times New Roman" w:cs="Times New Roman"/>
          <w:bCs/>
        </w:rPr>
        <w:fldChar w:fldCharType="separate"/>
      </w:r>
      <w:r w:rsidR="00415481" w:rsidRPr="00415481">
        <w:rPr>
          <w:rFonts w:ascii="Times New Roman" w:hAnsi="Times New Roman" w:cs="Times New Roman"/>
          <w:bCs/>
          <w:noProof/>
        </w:rPr>
        <w:t xml:space="preserve">Krehenwinkel et al., </w:t>
      </w:r>
      <w:r w:rsidR="00415481">
        <w:rPr>
          <w:rFonts w:ascii="Times New Roman" w:hAnsi="Times New Roman" w:cs="Times New Roman"/>
          <w:bCs/>
          <w:noProof/>
        </w:rPr>
        <w:t>(</w:t>
      </w:r>
      <w:r w:rsidR="00415481" w:rsidRPr="00415481">
        <w:rPr>
          <w:rFonts w:ascii="Times New Roman" w:hAnsi="Times New Roman" w:cs="Times New Roman"/>
          <w:bCs/>
          <w:noProof/>
        </w:rPr>
        <w:t>2017)</w:t>
      </w:r>
      <w:r w:rsidR="007A1D50">
        <w:rPr>
          <w:rFonts w:ascii="Times New Roman" w:hAnsi="Times New Roman" w:cs="Times New Roman"/>
          <w:bCs/>
        </w:rPr>
        <w:fldChar w:fldCharType="end"/>
      </w:r>
      <w:r w:rsidR="00A84C2D" w:rsidRPr="00A9096C">
        <w:rPr>
          <w:rFonts w:ascii="Times New Roman" w:hAnsi="Times New Roman" w:cs="Times New Roman"/>
          <w:bCs/>
        </w:rPr>
        <w:t xml:space="preserve"> to </w:t>
      </w:r>
      <w:r w:rsidR="00C671DF">
        <w:rPr>
          <w:rFonts w:ascii="Times New Roman" w:hAnsi="Times New Roman" w:cs="Times New Roman"/>
          <w:bCs/>
        </w:rPr>
        <w:t xml:space="preserve">isolate </w:t>
      </w:r>
      <w:r w:rsidR="00A84C2D" w:rsidRPr="00A9096C">
        <w:rPr>
          <w:rFonts w:ascii="Times New Roman" w:hAnsi="Times New Roman" w:cs="Times New Roman"/>
          <w:bCs/>
        </w:rPr>
        <w:t xml:space="preserve">a proportion of </w:t>
      </w:r>
      <w:r w:rsidR="00C02561">
        <w:rPr>
          <w:rFonts w:ascii="Times New Roman" w:hAnsi="Times New Roman" w:cs="Times New Roman"/>
          <w:bCs/>
        </w:rPr>
        <w:t>lower molecular weight</w:t>
      </w:r>
      <w:r w:rsidR="00531D71">
        <w:rPr>
          <w:rFonts w:ascii="Times New Roman" w:hAnsi="Times New Roman" w:cs="Times New Roman"/>
          <w:bCs/>
        </w:rPr>
        <w:t xml:space="preserve"> </w:t>
      </w:r>
      <w:del w:id="262" w:author="Ana Miller-Ter Kuile" w:date="2020-11-30T12:29:00Z">
        <w:r w:rsidR="007A54E9" w:rsidDel="00737668">
          <w:rPr>
            <w:rFonts w:ascii="Times New Roman" w:hAnsi="Times New Roman" w:cs="Times New Roman"/>
            <w:bCs/>
          </w:rPr>
          <w:delText>consumer</w:delText>
        </w:r>
        <w:r w:rsidR="00531D71" w:rsidDel="00737668">
          <w:rPr>
            <w:rFonts w:ascii="Times New Roman" w:hAnsi="Times New Roman" w:cs="Times New Roman"/>
            <w:bCs/>
          </w:rPr>
          <w:delText xml:space="preserve"> or </w:delText>
        </w:r>
        <w:r w:rsidR="00C62C57" w:rsidDel="00737668">
          <w:rPr>
            <w:rFonts w:ascii="Times New Roman" w:hAnsi="Times New Roman" w:cs="Times New Roman"/>
            <w:bCs/>
          </w:rPr>
          <w:delText>diet</w:delText>
        </w:r>
        <w:r w:rsidR="00A84C2D" w:rsidRPr="00A9096C" w:rsidDel="00737668">
          <w:rPr>
            <w:rFonts w:ascii="Times New Roman" w:hAnsi="Times New Roman" w:cs="Times New Roman"/>
            <w:bCs/>
          </w:rPr>
          <w:delText xml:space="preserve"> </w:delText>
        </w:r>
      </w:del>
      <w:r w:rsidR="00A84C2D" w:rsidRPr="00A9096C">
        <w:rPr>
          <w:rFonts w:ascii="Times New Roman" w:hAnsi="Times New Roman" w:cs="Times New Roman"/>
          <w:bCs/>
        </w:rPr>
        <w:t xml:space="preserve">DNA </w:t>
      </w:r>
      <w:del w:id="263" w:author="Ana Miller-Ter Kuile" w:date="2020-11-30T12:30:00Z">
        <w:r w:rsidR="00A84C2D" w:rsidRPr="00A9096C" w:rsidDel="00737668">
          <w:rPr>
            <w:rFonts w:ascii="Times New Roman" w:hAnsi="Times New Roman" w:cs="Times New Roman"/>
            <w:bCs/>
          </w:rPr>
          <w:delText>prior to PCR steps</w:delText>
        </w:r>
        <w:r w:rsidR="00C671DF" w:rsidDel="00737668">
          <w:rPr>
            <w:rFonts w:ascii="Times New Roman" w:hAnsi="Times New Roman" w:cs="Times New Roman"/>
            <w:bCs/>
          </w:rPr>
          <w:delText xml:space="preserve"> </w:delText>
        </w:r>
      </w:del>
      <w:r w:rsidR="00C671DF">
        <w:rPr>
          <w:rFonts w:ascii="Times New Roman" w:hAnsi="Times New Roman" w:cs="Times New Roman"/>
          <w:bCs/>
        </w:rPr>
        <w:t xml:space="preserve">with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w:t>
      </w:r>
      <w:ins w:id="264" w:author="Ana Miller-Ter Kuile" w:date="2020-11-30T12:30:00Z">
        <w:r w:rsidR="00737668">
          <w:rPr>
            <w:rFonts w:ascii="Times New Roman" w:hAnsi="Times New Roman" w:cs="Times New Roman"/>
            <w:bCs/>
          </w:rPr>
          <w:t xml:space="preserve"> prior to PCR</w:t>
        </w:r>
      </w:ins>
      <w:r w:rsidR="00A84C2D" w:rsidRPr="00A9096C">
        <w:rPr>
          <w:rFonts w:ascii="Times New Roman" w:hAnsi="Times New Roman" w:cs="Times New Roman"/>
          <w:bCs/>
        </w:rPr>
        <w:t xml:space="preserve">. </w:t>
      </w:r>
      <w:proofErr w:type="spellStart"/>
      <w:r w:rsidR="00C671DF">
        <w:rPr>
          <w:rFonts w:ascii="Times New Roman" w:hAnsi="Times New Roman" w:cs="Times New Roman"/>
          <w:bCs/>
        </w:rPr>
        <w:t>Ampure</w:t>
      </w:r>
      <w:proofErr w:type="spellEnd"/>
      <w:r w:rsidR="00C671DF">
        <w:rPr>
          <w:rFonts w:ascii="Times New Roman" w:hAnsi="Times New Roman" w:cs="Times New Roman"/>
          <w:bCs/>
        </w:rPr>
        <w:t xml:space="preserve"> XP beads preferentially bind to heavier molecules of more intact consumer DNA, leaving the smaller fragments of presumed semi-digested diet DNA in the supernatant (Appendix E, Figure 1). Thus, by keeping the supernatant, we aimed to work with a sample that had a larger proportion of lower molecular weight diet DNA after </w:t>
      </w:r>
      <w:r w:rsidR="00342E81">
        <w:rPr>
          <w:rFonts w:ascii="Times New Roman" w:hAnsi="Times New Roman" w:cs="Times New Roman"/>
          <w:bCs/>
        </w:rPr>
        <w:t>re</w:t>
      </w:r>
      <w:r w:rsidR="00C671DF">
        <w:rPr>
          <w:rFonts w:ascii="Times New Roman" w:hAnsi="Times New Roman" w:cs="Times New Roman"/>
          <w:bCs/>
        </w:rPr>
        <w:t xml:space="preserve">moving consumer DNA that bound to beads </w:t>
      </w:r>
      <w:r w:rsidR="00C671DF">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plainTextFormattedCitation":"(Krehenwinkel et al., 2017)","previouslyFormattedCitation":"(Krehenwinkel et al., 2017)"},"properties":{"noteIndex":0},"schema":"https://github.com/citation-style-language/schema/raw/master/csl-citation.json"}</w:instrText>
      </w:r>
      <w:r w:rsidR="00C671DF">
        <w:rPr>
          <w:rFonts w:ascii="Times New Roman" w:hAnsi="Times New Roman" w:cs="Times New Roman"/>
          <w:bCs/>
        </w:rPr>
        <w:fldChar w:fldCharType="separate"/>
      </w:r>
      <w:r w:rsidR="00415481" w:rsidRPr="00415481">
        <w:rPr>
          <w:rFonts w:ascii="Times New Roman" w:hAnsi="Times New Roman" w:cs="Times New Roman"/>
          <w:bCs/>
          <w:noProof/>
        </w:rPr>
        <w:t>(Krehenwinkel et al., 2017)</w:t>
      </w:r>
      <w:r w:rsidR="00C671DF">
        <w:rPr>
          <w:rFonts w:ascii="Times New Roman" w:hAnsi="Times New Roman" w:cs="Times New Roman"/>
          <w:bCs/>
        </w:rPr>
        <w:fldChar w:fldCharType="end"/>
      </w:r>
      <w:r w:rsidR="00C671DF">
        <w:rPr>
          <w:rFonts w:ascii="Times New Roman" w:hAnsi="Times New Roman" w:cs="Times New Roman"/>
          <w:bCs/>
        </w:rPr>
        <w:t>.</w:t>
      </w:r>
      <w:r w:rsidR="00342E81">
        <w:rPr>
          <w:rFonts w:ascii="Times New Roman" w:hAnsi="Times New Roman" w:cs="Times New Roman"/>
          <w:bCs/>
        </w:rPr>
        <w:t xml:space="preserve"> </w:t>
      </w:r>
      <w:r w:rsidR="00A84C2D" w:rsidRPr="00A9096C">
        <w:rPr>
          <w:rFonts w:ascii="Times New Roman" w:hAnsi="Times New Roman" w:cs="Times New Roman"/>
          <w:bCs/>
        </w:rPr>
        <w:t xml:space="preserve">To do this, we diluted each </w:t>
      </w:r>
      <w:r w:rsidR="007A54E9">
        <w:rPr>
          <w:rFonts w:ascii="Times New Roman" w:hAnsi="Times New Roman" w:cs="Times New Roman"/>
          <w:bCs/>
        </w:rPr>
        <w:t xml:space="preserve">DNA </w:t>
      </w:r>
      <w:r w:rsidR="00A84C2D" w:rsidRPr="00A9096C">
        <w:rPr>
          <w:rFonts w:ascii="Times New Roman" w:hAnsi="Times New Roman" w:cs="Times New Roman"/>
          <w:bCs/>
        </w:rPr>
        <w:t>sample to 20ng/</w:t>
      </w:r>
      <w:r w:rsidR="00E4430E" w:rsidRPr="00E4430E">
        <w:rPr>
          <w:rFonts w:ascii="Symbol" w:hAnsi="Symbol" w:cs="Times New Roman"/>
          <w:bCs/>
        </w:rPr>
        <w:t></w:t>
      </w:r>
      <w:r w:rsidR="00A84C2D" w:rsidRPr="00A9096C">
        <w:rPr>
          <w:rFonts w:ascii="Times New Roman" w:hAnsi="Times New Roman" w:cs="Times New Roman"/>
          <w:bCs/>
        </w:rPr>
        <w:t>l (</w:t>
      </w:r>
      <w:r w:rsidR="00C671DF">
        <w:rPr>
          <w:rFonts w:ascii="Times New Roman" w:hAnsi="Times New Roman" w:cs="Times New Roman"/>
          <w:bCs/>
        </w:rPr>
        <w:t>creating a total sample volume of</w:t>
      </w:r>
      <w:r w:rsidR="00A84C2D" w:rsidRPr="00A9096C">
        <w:rPr>
          <w:rFonts w:ascii="Times New Roman" w:hAnsi="Times New Roman" w:cs="Times New Roman"/>
          <w:bCs/>
        </w:rPr>
        <w:t xml:space="preserve"> 40</w:t>
      </w:r>
      <w:r w:rsidR="00E4430E" w:rsidRPr="00E4430E">
        <w:rPr>
          <w:rFonts w:ascii="Symbol" w:hAnsi="Symbol" w:cs="Times New Roman"/>
          <w:bCs/>
        </w:rPr>
        <w:t></w:t>
      </w:r>
      <w:r w:rsidR="00A84C2D" w:rsidRPr="00A9096C">
        <w:rPr>
          <w:rFonts w:ascii="Times New Roman" w:hAnsi="Times New Roman" w:cs="Times New Roman"/>
          <w:bCs/>
        </w:rPr>
        <w:t xml:space="preserve">L), </w:t>
      </w:r>
      <w:r w:rsidR="00C671DF">
        <w:rPr>
          <w:rFonts w:ascii="Times New Roman" w:hAnsi="Times New Roman" w:cs="Times New Roman"/>
          <w:bCs/>
        </w:rPr>
        <w:t xml:space="preserve">mixed each sample </w:t>
      </w:r>
      <w:r w:rsidR="00A84C2D" w:rsidRPr="00A9096C">
        <w:rPr>
          <w:rFonts w:ascii="Times New Roman" w:hAnsi="Times New Roman" w:cs="Times New Roman"/>
          <w:bCs/>
        </w:rPr>
        <w:t xml:space="preserve">using </w:t>
      </w:r>
      <w:proofErr w:type="spellStart"/>
      <w:r w:rsidR="00A84C2D" w:rsidRPr="00A9096C">
        <w:rPr>
          <w:rFonts w:ascii="Times New Roman" w:hAnsi="Times New Roman" w:cs="Times New Roman"/>
          <w:bCs/>
        </w:rPr>
        <w:lastRenderedPageBreak/>
        <w:t>Ampure</w:t>
      </w:r>
      <w:proofErr w:type="spellEnd"/>
      <w:r w:rsidR="007A54E9">
        <w:rPr>
          <w:rFonts w:ascii="Times New Roman" w:hAnsi="Times New Roman" w:cs="Times New Roman"/>
          <w:bCs/>
        </w:rPr>
        <w:t xml:space="preserve"> XP</w:t>
      </w:r>
      <w:r w:rsidR="00A84C2D" w:rsidRPr="00A9096C">
        <w:rPr>
          <w:rFonts w:ascii="Times New Roman" w:hAnsi="Times New Roman" w:cs="Times New Roman"/>
          <w:bCs/>
        </w:rPr>
        <w:t xml:space="preserve"> beads </w:t>
      </w:r>
      <w:r w:rsidR="007A54E9">
        <w:rPr>
          <w:rFonts w:ascii="Times New Roman" w:hAnsi="Times New Roman" w:cs="Times New Roman"/>
          <w:bCs/>
        </w:rPr>
        <w:t>(0.75x bead</w:t>
      </w:r>
      <w:r w:rsidR="00C671DF">
        <w:rPr>
          <w:rFonts w:ascii="Times New Roman" w:hAnsi="Times New Roman" w:cs="Times New Roman"/>
          <w:bCs/>
        </w:rPr>
        <w:t>-to-DNA</w:t>
      </w:r>
      <w:r w:rsidR="007A54E9">
        <w:rPr>
          <w:rFonts w:ascii="Times New Roman" w:hAnsi="Times New Roman" w:cs="Times New Roman"/>
          <w:bCs/>
        </w:rPr>
        <w:t xml:space="preserve"> ratio)</w:t>
      </w:r>
      <w:r w:rsidR="00AA1148">
        <w:rPr>
          <w:rFonts w:ascii="Times New Roman" w:hAnsi="Times New Roman" w:cs="Times New Roman"/>
          <w:bCs/>
        </w:rPr>
        <w:t xml:space="preserve">, </w:t>
      </w:r>
      <w:r w:rsidR="00C671DF">
        <w:rPr>
          <w:rFonts w:ascii="Times New Roman" w:hAnsi="Times New Roman" w:cs="Times New Roman"/>
          <w:bCs/>
        </w:rPr>
        <w:t>and kept</w:t>
      </w:r>
      <w:r w:rsidR="00A84C2D" w:rsidRPr="00A9096C">
        <w:rPr>
          <w:rFonts w:ascii="Times New Roman" w:hAnsi="Times New Roman" w:cs="Times New Roman"/>
          <w:bCs/>
        </w:rPr>
        <w:t xml:space="preserve"> the supernatant from </w:t>
      </w:r>
      <w:r w:rsidR="00C671DF">
        <w:rPr>
          <w:rFonts w:ascii="Times New Roman" w:hAnsi="Times New Roman" w:cs="Times New Roman"/>
          <w:bCs/>
        </w:rPr>
        <w:t>this</w:t>
      </w:r>
      <w:r w:rsidR="00A84C2D" w:rsidRPr="00A9096C">
        <w:rPr>
          <w:rFonts w:ascii="Times New Roman" w:hAnsi="Times New Roman" w:cs="Times New Roman"/>
          <w:bCs/>
        </w:rPr>
        <w:t xml:space="preserve"> step</w:t>
      </w:r>
      <w:r w:rsidR="007A54E9">
        <w:rPr>
          <w:rFonts w:ascii="Times New Roman" w:hAnsi="Times New Roman" w:cs="Times New Roman"/>
          <w:bCs/>
        </w:rPr>
        <w:t xml:space="preserve">. </w:t>
      </w:r>
      <w:r w:rsidR="00E17214" w:rsidRPr="00A9096C">
        <w:rPr>
          <w:rFonts w:ascii="Times New Roman" w:hAnsi="Times New Roman" w:cs="Times New Roman"/>
          <w:bCs/>
        </w:rPr>
        <w:t>With the supernatant, we repeated the CTAB protocol steps for precipitating DNA pellet</w:t>
      </w:r>
      <w:r w:rsidR="00F36B72" w:rsidRPr="00A9096C">
        <w:rPr>
          <w:rFonts w:ascii="Times New Roman" w:hAnsi="Times New Roman" w:cs="Times New Roman"/>
          <w:bCs/>
        </w:rPr>
        <w:t>s</w:t>
      </w:r>
      <w:r w:rsidR="00E17214" w:rsidRPr="00A9096C">
        <w:rPr>
          <w:rFonts w:ascii="Times New Roman" w:hAnsi="Times New Roman" w:cs="Times New Roman"/>
          <w:bCs/>
        </w:rPr>
        <w:t xml:space="preserve"> with isopropanol and 5M potassium acetate and clean</w:t>
      </w:r>
      <w:r w:rsidR="00C671DF">
        <w:rPr>
          <w:rFonts w:ascii="Times New Roman" w:hAnsi="Times New Roman" w:cs="Times New Roman"/>
          <w:bCs/>
        </w:rPr>
        <w:t>ed</w:t>
      </w:r>
      <w:r w:rsidR="00E17214" w:rsidRPr="00A9096C">
        <w:rPr>
          <w:rFonts w:ascii="Times New Roman" w:hAnsi="Times New Roman" w:cs="Times New Roman"/>
          <w:bCs/>
        </w:rPr>
        <w:t xml:space="preserve"> DNA pellets with ethanol washes</w:t>
      </w:r>
      <w:r w:rsidR="00C671DF">
        <w:rPr>
          <w:rFonts w:ascii="Times New Roman" w:hAnsi="Times New Roman" w:cs="Times New Roman"/>
          <w:bCs/>
        </w:rPr>
        <w:t xml:space="preserve"> (Appendix F)</w:t>
      </w:r>
      <w:r w:rsidR="00E17214" w:rsidRPr="00A9096C">
        <w:rPr>
          <w:rFonts w:ascii="Times New Roman" w:hAnsi="Times New Roman" w:cs="Times New Roman"/>
          <w:bCs/>
        </w:rPr>
        <w:t xml:space="preserve">. </w:t>
      </w:r>
      <w:r w:rsidR="00C671DF">
        <w:rPr>
          <w:rFonts w:ascii="Times New Roman" w:hAnsi="Times New Roman" w:cs="Times New Roman"/>
          <w:bCs/>
        </w:rPr>
        <w:t>After at least</w:t>
      </w:r>
      <w:r w:rsidR="00E17214" w:rsidRPr="00A9096C">
        <w:rPr>
          <w:rFonts w:ascii="Times New Roman" w:hAnsi="Times New Roman" w:cs="Times New Roman"/>
          <w:bCs/>
        </w:rPr>
        <w:t xml:space="preserve"> another twenty-four hours, we quantified DNA again using a Qubit fluorometer </w:t>
      </w:r>
      <w:r w:rsidR="00C671DF">
        <w:rPr>
          <w:rFonts w:ascii="Times New Roman" w:hAnsi="Times New Roman" w:cs="Times New Roman"/>
          <w:bCs/>
        </w:rPr>
        <w:t xml:space="preserve">(following the same methods as above) </w:t>
      </w:r>
      <w:r w:rsidR="00E17214" w:rsidRPr="00A9096C">
        <w:rPr>
          <w:rFonts w:ascii="Times New Roman" w:hAnsi="Times New Roman" w:cs="Times New Roman"/>
          <w:bCs/>
        </w:rPr>
        <w:t>and diluted all samples to 10ng/</w:t>
      </w:r>
      <w:r w:rsidR="00E4430E" w:rsidRPr="00E4430E">
        <w:rPr>
          <w:rFonts w:ascii="Symbol" w:hAnsi="Symbol" w:cs="Times New Roman"/>
          <w:bCs/>
        </w:rPr>
        <w:t></w:t>
      </w:r>
      <w:r w:rsidR="00E17214" w:rsidRPr="00A9096C">
        <w:rPr>
          <w:rFonts w:ascii="Times New Roman" w:hAnsi="Times New Roman" w:cs="Times New Roman"/>
          <w:bCs/>
        </w:rPr>
        <w:t xml:space="preserve">L prior to PCR steps. </w:t>
      </w:r>
      <w:r w:rsidR="00FE26CE" w:rsidRPr="00A9096C">
        <w:rPr>
          <w:rFonts w:ascii="Times New Roman" w:hAnsi="Times New Roman" w:cs="Times New Roman"/>
          <w:bCs/>
        </w:rPr>
        <w:t>All DNA pellets were stored in and diluted with TE buffer</w:t>
      </w:r>
      <w:r w:rsidR="000B7D9C" w:rsidRPr="00A9096C">
        <w:rPr>
          <w:rFonts w:ascii="Times New Roman" w:hAnsi="Times New Roman" w:cs="Times New Roman"/>
          <w:bCs/>
        </w:rPr>
        <w:t>.</w:t>
      </w:r>
    </w:p>
    <w:p w14:paraId="5C451F48" w14:textId="1E27AF7D" w:rsidR="00E17214" w:rsidRPr="00A9096C" w:rsidRDefault="00E17214" w:rsidP="001A318B">
      <w:pPr>
        <w:spacing w:line="480" w:lineRule="auto"/>
        <w:rPr>
          <w:rFonts w:ascii="Times New Roman" w:hAnsi="Times New Roman" w:cs="Times New Roman"/>
          <w:bCs/>
        </w:rPr>
      </w:pPr>
    </w:p>
    <w:p w14:paraId="2E14A9A1" w14:textId="78ABB65E" w:rsidR="00DF0301" w:rsidRPr="00A9096C" w:rsidRDefault="00E17214" w:rsidP="001A318B">
      <w:pPr>
        <w:spacing w:line="480" w:lineRule="auto"/>
        <w:rPr>
          <w:rFonts w:ascii="Times New Roman" w:hAnsi="Times New Roman" w:cs="Times New Roman"/>
          <w:bCs/>
          <w:i/>
          <w:iCs/>
        </w:rPr>
      </w:pPr>
      <w:r w:rsidRPr="00A9096C">
        <w:rPr>
          <w:rFonts w:ascii="Times New Roman" w:hAnsi="Times New Roman" w:cs="Times New Roman"/>
          <w:bCs/>
          <w:i/>
          <w:iCs/>
        </w:rPr>
        <w:t>PCR</w:t>
      </w:r>
      <w:r w:rsidR="00D02629" w:rsidRPr="00A9096C">
        <w:rPr>
          <w:rFonts w:ascii="Times New Roman" w:hAnsi="Times New Roman" w:cs="Times New Roman"/>
          <w:bCs/>
          <w:i/>
          <w:iCs/>
        </w:rPr>
        <w:t xml:space="preserve"> </w:t>
      </w:r>
      <w:r w:rsidR="00F3466C">
        <w:rPr>
          <w:rFonts w:ascii="Times New Roman" w:hAnsi="Times New Roman" w:cs="Times New Roman"/>
          <w:bCs/>
          <w:i/>
          <w:iCs/>
        </w:rPr>
        <w:t>a</w:t>
      </w:r>
      <w:r w:rsidR="00D02629" w:rsidRPr="00A9096C">
        <w:rPr>
          <w:rFonts w:ascii="Times New Roman" w:hAnsi="Times New Roman" w:cs="Times New Roman"/>
          <w:bCs/>
          <w:i/>
          <w:iCs/>
        </w:rPr>
        <w:t>mplification</w:t>
      </w:r>
      <w:r w:rsidR="00DF0301" w:rsidRPr="00A9096C">
        <w:rPr>
          <w:rFonts w:ascii="Times New Roman" w:hAnsi="Times New Roman" w:cs="Times New Roman"/>
          <w:bCs/>
          <w:i/>
          <w:iCs/>
        </w:rPr>
        <w:t xml:space="preserve">, </w:t>
      </w:r>
      <w:r w:rsidR="00F3466C">
        <w:rPr>
          <w:rFonts w:ascii="Times New Roman" w:hAnsi="Times New Roman" w:cs="Times New Roman"/>
          <w:bCs/>
          <w:i/>
          <w:iCs/>
        </w:rPr>
        <w:t>l</w:t>
      </w:r>
      <w:r w:rsidR="00DF0301" w:rsidRPr="00A9096C">
        <w:rPr>
          <w:rFonts w:ascii="Times New Roman" w:hAnsi="Times New Roman" w:cs="Times New Roman"/>
          <w:bCs/>
          <w:i/>
          <w:iCs/>
        </w:rPr>
        <w:t xml:space="preserve">ibrary </w:t>
      </w:r>
      <w:r w:rsidR="00F3466C">
        <w:rPr>
          <w:rFonts w:ascii="Times New Roman" w:hAnsi="Times New Roman" w:cs="Times New Roman"/>
          <w:bCs/>
          <w:i/>
          <w:iCs/>
        </w:rPr>
        <w:t>p</w:t>
      </w:r>
      <w:r w:rsidR="00DF0301" w:rsidRPr="00A9096C">
        <w:rPr>
          <w:rFonts w:ascii="Times New Roman" w:hAnsi="Times New Roman" w:cs="Times New Roman"/>
          <w:bCs/>
          <w:i/>
          <w:iCs/>
        </w:rPr>
        <w:t xml:space="preserve">reparation, and </w:t>
      </w:r>
      <w:r w:rsidR="00F3466C">
        <w:rPr>
          <w:rFonts w:ascii="Times New Roman" w:hAnsi="Times New Roman" w:cs="Times New Roman"/>
          <w:bCs/>
          <w:i/>
          <w:iCs/>
        </w:rPr>
        <w:t>s</w:t>
      </w:r>
      <w:r w:rsidR="00DF0301" w:rsidRPr="00A9096C">
        <w:rPr>
          <w:rFonts w:ascii="Times New Roman" w:hAnsi="Times New Roman" w:cs="Times New Roman"/>
          <w:bCs/>
          <w:i/>
          <w:iCs/>
        </w:rPr>
        <w:t>equencing</w:t>
      </w:r>
    </w:p>
    <w:p w14:paraId="6A75F677" w14:textId="54D9ED42" w:rsidR="00F36B72" w:rsidRPr="00A9096C" w:rsidRDefault="00E06656" w:rsidP="001A318B">
      <w:pPr>
        <w:spacing w:line="480" w:lineRule="auto"/>
        <w:rPr>
          <w:rFonts w:ascii="Times New Roman" w:hAnsi="Times New Roman" w:cs="Times New Roman"/>
          <w:bCs/>
        </w:rPr>
      </w:pPr>
      <w:r>
        <w:rPr>
          <w:rFonts w:ascii="Times New Roman" w:hAnsi="Times New Roman" w:cs="Times New Roman"/>
          <w:bCs/>
        </w:rPr>
        <w:t xml:space="preserve">We amplified the </w:t>
      </w:r>
      <w:r w:rsidR="00DF0301" w:rsidRPr="00A9096C">
        <w:rPr>
          <w:rFonts w:ascii="Times New Roman" w:hAnsi="Times New Roman" w:cs="Times New Roman"/>
          <w:bCs/>
        </w:rPr>
        <w:t>CO</w:t>
      </w:r>
      <w:r w:rsidR="00531D71">
        <w:rPr>
          <w:rFonts w:ascii="Times New Roman" w:hAnsi="Times New Roman" w:cs="Times New Roman"/>
          <w:bCs/>
        </w:rPr>
        <w:t>1</w:t>
      </w:r>
      <w:r w:rsidR="00DF0301" w:rsidRPr="00A9096C">
        <w:rPr>
          <w:rFonts w:ascii="Times New Roman" w:hAnsi="Times New Roman" w:cs="Times New Roman"/>
          <w:bCs/>
        </w:rPr>
        <w:t xml:space="preserve"> gene </w:t>
      </w:r>
      <w:r>
        <w:rPr>
          <w:rFonts w:ascii="Times New Roman" w:hAnsi="Times New Roman" w:cs="Times New Roman"/>
          <w:bCs/>
        </w:rPr>
        <w:t xml:space="preserve">with general metazoan primers </w:t>
      </w:r>
      <w:r>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id":"ITEM-2","itemData":{"DOI":"10.1111/j.2041-210X.2012.00198.x","ISBN":"2041-210X","ISSN":"2041210X","PMID":"24625330","abstract":"1. Traditional biodiversity assessment is costly in time,money and taxonomic expertise.Moreover, data are frequently collected inways (e.g. visual bird lists) that are unsuitable for auditing by neutral parties, which is necessary for dispute resolution. 2. We present protocols for the extraction of ecological, taxonomic and phylogenetic information frombulk samples of arthropods. The protocols combine mass trapping of arthropods, mass-PCR amplification of theCOI barcode gene, pyrosequencing and bioinformatic analysis, which together we call ‘metabarcoding’. 3. We construct seven communities of arthropods (mostly insects) and show that it is possible to recover a substantial proportion of the original taxonomic information. We further demonstrate, for the first time, that metabarcoding allows for the precise estimation of pairwise community dis- similarity (beta diversity) and within-community phylogenetic diversity (alpha diversity), despite the inevitable loss of taxonomic information inherent tometabarcoding. 4. Alpha and beta diversity metrics are the raw materials of ecology and the environmental sci- ences, facilitating assessment of the state of the environment with a broad and efficient measure of biodiversity","author":[{"dropping-particle":"","family":"Yu","given":"Douglas W.","non-dropping-particle":"","parse-names":false,"suffix":""},{"dropping-particle":"","family":"Ji","given":"Yinqiu","non-dropping-particle":"","parse-names":false,"suffix":""},{"dropping-particle":"","family":"Emerson","given":"Brent C.","non-dropping-particle":"","parse-names":false,"suffix":""},{"dropping-particle":"","family":"Wang","given":"Xiaoyang","non-dropping-particle":"","parse-names":false,"suffix":""},{"dropping-particle":"","family":"Ye","given":"Chengxi","non-dropping-particle":"","parse-names":false,"suffix":""},{"dropping-particle":"","family":"Yang","given":"Chunyan","non-dropping-particle":"","parse-names":false,"suffix":""},{"dropping-particle":"","family":"Ding","given":"Zhaoli","non-dropping-particle":"","parse-names":false,"suffix":""}],"container-title":"Methods in Ecology and Evolution","id":"ITEM-2","issue":"4","issued":{"date-parts":[["2012"]]},"page":"613-623","title":"Biodiversity soup: Metabarcoding of arthropods for rapid biodiversity assessment and biomonitoring","type":"article-journal","volume":"3"},"uris":["http://www.mendeley.com/documents/?uuid=bfe08dd7-141d-4ee4-98a8-e184e9fb9dae"]},{"id":"ITEM-3","itemData":{"DOI":"10.1186/1742-9994-10-34","ISBN":"1742-9994 (Print)\\r1742-9994 (Linking)","ISSN":"17429994","PMID":"23767809","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universal\") COI primers target the 658 barcoding region, whose size is considered too large for many NGS applications. Moreover, traditional barcoding primers are known to be poorly conserved across some taxonomic groups.\\n\\nRESULTS: We first design a new PCR primer within the highly variable mitochondrial COI region, the \"mlCOIintF\" primer. We then show that this newly designed forward primer combined with the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n\\n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3","issue":"1","issued":{"date-parts":[["2013"]]},"page":"1","publisher":"Frontiers in Zoology","title":"A new versatile primer set targeting a short fragment of the mitochondrial COI region for metabarcoding metazoan diversity: Application for characterizing coral reef fish gut contents","type":"article-journal","volume":"10"},"uris":["http://www.mendeley.com/documents/?uuid=97e7cb9d-ec90-4210-a6f8-fac3b0a3f39b"]}],"mendeley":{"formattedCitation":"(Krehenwinkel et al., 2017; Leray et al., 2013; Yu et al., 2012)","plainTextFormattedCitation":"(Krehenwinkel et al., 2017; Leray et al., 2013; Yu et al., 2012)","previouslyFormattedCitation":"(Krehenwinkel et al., 2017; Leray et al., 2013; Yu et al., 2012)"},"properties":{"noteIndex":0},"schema":"https://github.com/citation-style-language/schema/raw/master/csl-citation.json"}</w:instrText>
      </w:r>
      <w:r>
        <w:rPr>
          <w:rFonts w:ascii="Times New Roman" w:hAnsi="Times New Roman" w:cs="Times New Roman"/>
          <w:bCs/>
        </w:rPr>
        <w:fldChar w:fldCharType="separate"/>
      </w:r>
      <w:r w:rsidR="00415481" w:rsidRPr="00415481">
        <w:rPr>
          <w:rFonts w:ascii="Times New Roman" w:hAnsi="Times New Roman" w:cs="Times New Roman"/>
          <w:bCs/>
          <w:noProof/>
        </w:rPr>
        <w:t>(Krehenwinkel et al., 2017; Leray et al., 2013; Yu et al., 2012)</w:t>
      </w:r>
      <w:r>
        <w:rPr>
          <w:rFonts w:ascii="Times New Roman" w:hAnsi="Times New Roman" w:cs="Times New Roman"/>
          <w:bCs/>
        </w:rPr>
        <w:fldChar w:fldCharType="end"/>
      </w:r>
      <w:r>
        <w:rPr>
          <w:rFonts w:ascii="Times New Roman" w:hAnsi="Times New Roman" w:cs="Times New Roman"/>
          <w:bCs/>
        </w:rPr>
        <w:t xml:space="preserve">. The CO1 gene </w:t>
      </w:r>
      <w:r w:rsidR="00DF0301" w:rsidRPr="00A9096C">
        <w:rPr>
          <w:rFonts w:ascii="Times New Roman" w:hAnsi="Times New Roman" w:cs="Times New Roman"/>
          <w:bCs/>
        </w:rPr>
        <w:t>is well-represented in the GenBank sequencing database</w:t>
      </w:r>
      <w:r w:rsidR="007A1D50">
        <w:rPr>
          <w:rFonts w:ascii="Times New Roman" w:hAnsi="Times New Roman" w:cs="Times New Roman"/>
          <w:bCs/>
        </w:rPr>
        <w:t xml:space="preserve"> </w:t>
      </w:r>
      <w:r w:rsidR="007A1D50">
        <w:rPr>
          <w:rFonts w:ascii="Times New Roman" w:hAnsi="Times New Roman" w:cs="Times New Roman"/>
          <w:bCs/>
        </w:rPr>
        <w:fldChar w:fldCharType="begin" w:fldLock="1"/>
      </w:r>
      <w:r w:rsidR="007A1D50">
        <w:rPr>
          <w:rFonts w:ascii="Times New Roman" w:hAnsi="Times New Roman" w:cs="Times New Roman"/>
          <w:bCs/>
        </w:rPr>
        <w:instrText>ADDIN CSL_CITATION {"citationItems":[{"id":"ITEM-1","itemData":{"DOI":"10.1371/journal.pone.0200177","ISBN":"1111111111","ISSN":"19326203","abstract":"The increasing popularity of cytochrome c oxidase subunit 1 (COI) DNA metabarcoding warrants a careful look at the underlying reference databases used to make high-throughput taxonomic assignments. The objectives of this study are to document trends and assess the future usability of COI records for metabarcode identification. The number of COI records deposited to the NCBI nucleotide database has increased by a geometric average of 51% per year, from 8,137 records deposited in 2003 to a cumulative total of ~ 2.5 million by the end of 2017. About half of these records are fully identified to the species rank, 92% are at least 500 bp in length, 74% have a country annotation, and 51% have latitude-longitude annotations. To ensure the future usability of COI records in GenBank we suggest: 1) Improving the geographic representation of COI records, 2) Improving the cross-referencing of COI records in the Barcode of Life Data System and GenBank to facilitate consolidation and incorporation into existing bioinformatic pipelines, 3) Adherence to the minimum information about a marker gene sequence guidelines, and 4) Integrating metabarcodes from eDNA and mixed community studies with existing reference sequences. The growth of COI reference records over the past 15 years has been substantial and is likely to be a resource across many fields for years to come.","author":[{"dropping-particle":"","family":"Porter","given":"Teresita M.","non-dropping-particle":"","parse-names":false,"suffix":""},{"dropping-particle":"","family":"Hajibabaei","given":"Mehrdad","non-dropping-particle":"","parse-names":false,"suffix":""}],"container-title":"PLoS ONE","id":"ITEM-1","issue":"9","issued":{"date-parts":[["2018"]]},"page":"1-16","title":"Over 2.5 million COI sequences in GenBank and growing","type":"article-journal","volume":"13"},"uris":["http://www.mendeley.com/documents/?uuid=91262827-52e9-4c29-9b44-a8cb41defab3"]}],"mendeley":{"formattedCitation":"(Porter &amp; Hajibabaei, 2018)","plainTextFormattedCitation":"(Porter &amp; Hajibabaei, 2018)","previouslyFormattedCitation":"(Porter &amp; Hajibabaei, 2018)"},"properties":{"noteIndex":0},"schema":"https://github.com/citation-style-language/schema/raw/master/csl-citation.json"}</w:instrText>
      </w:r>
      <w:r w:rsidR="007A1D50">
        <w:rPr>
          <w:rFonts w:ascii="Times New Roman" w:hAnsi="Times New Roman" w:cs="Times New Roman"/>
          <w:bCs/>
        </w:rPr>
        <w:fldChar w:fldCharType="separate"/>
      </w:r>
      <w:r w:rsidR="007A1D50" w:rsidRPr="007A1D50">
        <w:rPr>
          <w:rFonts w:ascii="Times New Roman" w:hAnsi="Times New Roman" w:cs="Times New Roman"/>
          <w:bCs/>
          <w:noProof/>
        </w:rPr>
        <w:t>(Porter &amp; Hajibabaei, 2018)</w:t>
      </w:r>
      <w:r w:rsidR="007A1D50">
        <w:rPr>
          <w:rFonts w:ascii="Times New Roman" w:hAnsi="Times New Roman" w:cs="Times New Roman"/>
          <w:bCs/>
        </w:rPr>
        <w:fldChar w:fldCharType="end"/>
      </w:r>
      <w:r>
        <w:rPr>
          <w:rFonts w:ascii="Times New Roman" w:hAnsi="Times New Roman" w:cs="Times New Roman"/>
          <w:bCs/>
        </w:rPr>
        <w:t xml:space="preserve">. We </w:t>
      </w:r>
      <w:r w:rsidR="004B2E63" w:rsidRPr="00A9096C">
        <w:rPr>
          <w:rFonts w:ascii="Times New Roman" w:hAnsi="Times New Roman" w:cs="Times New Roman"/>
          <w:bCs/>
        </w:rPr>
        <w:t xml:space="preserve">performed all PCR </w:t>
      </w:r>
      <w:r>
        <w:rPr>
          <w:rFonts w:ascii="Times New Roman" w:hAnsi="Times New Roman" w:cs="Times New Roman"/>
          <w:bCs/>
        </w:rPr>
        <w:t>preparation</w:t>
      </w:r>
      <w:r w:rsidR="004B2E63" w:rsidRPr="00A9096C">
        <w:rPr>
          <w:rFonts w:ascii="Times New Roman" w:hAnsi="Times New Roman" w:cs="Times New Roman"/>
          <w:bCs/>
        </w:rPr>
        <w:t xml:space="preserve"> steps in a UV-sterilized biosafety cabinet. </w:t>
      </w:r>
      <w:r w:rsidR="00E17214" w:rsidRPr="00A9096C">
        <w:rPr>
          <w:rFonts w:ascii="Times New Roman" w:hAnsi="Times New Roman" w:cs="Times New Roman"/>
          <w:bCs/>
        </w:rPr>
        <w:t xml:space="preserve">We used a </w:t>
      </w:r>
      <w:r w:rsidR="00DF0301" w:rsidRPr="00A9096C">
        <w:rPr>
          <w:rFonts w:ascii="Times New Roman" w:hAnsi="Times New Roman" w:cs="Times New Roman"/>
          <w:bCs/>
        </w:rPr>
        <w:t xml:space="preserve">standard desalted </w:t>
      </w:r>
      <w:r w:rsidR="00E17214" w:rsidRPr="00A9096C">
        <w:rPr>
          <w:rFonts w:ascii="Times New Roman" w:hAnsi="Times New Roman" w:cs="Times New Roman"/>
          <w:bCs/>
        </w:rPr>
        <w:t xml:space="preserve">primer set </w:t>
      </w:r>
      <w:r w:rsidR="00F3466C">
        <w:rPr>
          <w:rFonts w:ascii="Times New Roman" w:hAnsi="Times New Roman" w:cs="Times New Roman"/>
          <w:bCs/>
        </w:rPr>
        <w:t xml:space="preserve">tested </w:t>
      </w:r>
      <w:r w:rsidR="00E17214" w:rsidRPr="00A9096C">
        <w:rPr>
          <w:rFonts w:ascii="Times New Roman" w:hAnsi="Times New Roman" w:cs="Times New Roman"/>
          <w:bCs/>
        </w:rPr>
        <w:t xml:space="preserve">by </w:t>
      </w:r>
      <w:proofErr w:type="spellStart"/>
      <w:r w:rsidR="00E17214" w:rsidRPr="00A9096C">
        <w:rPr>
          <w:rFonts w:ascii="Times New Roman" w:hAnsi="Times New Roman" w:cs="Times New Roman"/>
          <w:bCs/>
        </w:rPr>
        <w:t>Krehenwinkel</w:t>
      </w:r>
      <w:proofErr w:type="spellEnd"/>
      <w:r w:rsidR="00E17214" w:rsidRPr="00A9096C">
        <w:rPr>
          <w:rFonts w:ascii="Times New Roman" w:hAnsi="Times New Roman" w:cs="Times New Roman"/>
          <w:bCs/>
        </w:rPr>
        <w:t xml:space="preserve"> et al.</w:t>
      </w:r>
      <w:r w:rsidR="007A1D50">
        <w:rPr>
          <w:rFonts w:ascii="Times New Roman" w:hAnsi="Times New Roman" w:cs="Times New Roman"/>
          <w:bCs/>
        </w:rPr>
        <w:t>,</w:t>
      </w:r>
      <w:r w:rsidR="00E17214" w:rsidRPr="00A9096C">
        <w:rPr>
          <w:rFonts w:ascii="Times New Roman" w:hAnsi="Times New Roman" w:cs="Times New Roman"/>
          <w:bCs/>
        </w:rPr>
        <w:t xml:space="preserve"> (201</w:t>
      </w:r>
      <w:r w:rsidR="00415481">
        <w:rPr>
          <w:rFonts w:ascii="Times New Roman" w:hAnsi="Times New Roman" w:cs="Times New Roman"/>
          <w:bCs/>
        </w:rPr>
        <w:t>7</w:t>
      </w:r>
      <w:r w:rsidR="00E17214" w:rsidRPr="00A9096C">
        <w:rPr>
          <w:rFonts w:ascii="Times New Roman" w:hAnsi="Times New Roman" w:cs="Times New Roman"/>
          <w:bCs/>
        </w:rPr>
        <w:t xml:space="preserve">) for use in diet analyses of invertebrate </w:t>
      </w:r>
      <w:r w:rsidR="00F550B3">
        <w:rPr>
          <w:rFonts w:ascii="Times New Roman" w:hAnsi="Times New Roman" w:cs="Times New Roman"/>
          <w:bCs/>
        </w:rPr>
        <w:t>predatory consumers</w:t>
      </w:r>
      <w:r>
        <w:rPr>
          <w:rFonts w:ascii="Times New Roman" w:hAnsi="Times New Roman" w:cs="Times New Roman"/>
          <w:bCs/>
        </w:rPr>
        <w:t>, including spiders</w:t>
      </w:r>
      <w:r w:rsidR="00E17214" w:rsidRPr="00A9096C">
        <w:rPr>
          <w:rFonts w:ascii="Times New Roman" w:hAnsi="Times New Roman" w:cs="Times New Roman"/>
          <w:bCs/>
        </w:rPr>
        <w:t xml:space="preserve"> (</w:t>
      </w:r>
      <w:r w:rsidR="007006F7">
        <w:rPr>
          <w:rFonts w:ascii="Times New Roman" w:hAnsi="Times New Roman" w:cs="Times New Roman"/>
          <w:bCs/>
        </w:rPr>
        <w:t>Table</w:t>
      </w:r>
      <w:r w:rsidR="001A318B">
        <w:rPr>
          <w:rFonts w:ascii="Times New Roman" w:hAnsi="Times New Roman" w:cs="Times New Roman"/>
          <w:bCs/>
        </w:rPr>
        <w:t xml:space="preserve"> 2</w:t>
      </w:r>
      <w:r w:rsidR="00E17214" w:rsidRPr="00A9096C">
        <w:rPr>
          <w:rFonts w:ascii="Times New Roman" w:hAnsi="Times New Roman" w:cs="Times New Roman"/>
          <w:bCs/>
        </w:rPr>
        <w:t>).</w:t>
      </w:r>
      <w:r w:rsidR="00D02629" w:rsidRPr="00A9096C">
        <w:rPr>
          <w:rFonts w:ascii="Times New Roman" w:hAnsi="Times New Roman" w:cs="Times New Roman"/>
          <w:bCs/>
        </w:rPr>
        <w:t xml:space="preserve"> </w:t>
      </w:r>
      <w:r>
        <w:rPr>
          <w:rFonts w:ascii="Times New Roman" w:hAnsi="Times New Roman" w:cs="Times New Roman"/>
          <w:bCs/>
        </w:rPr>
        <w:t xml:space="preserve">These </w:t>
      </w:r>
      <w:r w:rsidR="00DF0301" w:rsidRPr="00A9096C">
        <w:rPr>
          <w:rFonts w:ascii="Times New Roman" w:hAnsi="Times New Roman" w:cs="Times New Roman"/>
          <w:bCs/>
        </w:rPr>
        <w:t>primers included overhang adapters compatible with the Illumina indexing PCR (</w:t>
      </w:r>
      <w:r w:rsidR="00270D90" w:rsidRPr="00A9096C">
        <w:rPr>
          <w:rFonts w:ascii="Times New Roman" w:hAnsi="Times New Roman" w:cs="Times New Roman"/>
          <w:bCs/>
        </w:rPr>
        <w:t>Illumina 2009</w:t>
      </w:r>
      <w:r w:rsidR="00DF0301" w:rsidRPr="00A9096C">
        <w:rPr>
          <w:rFonts w:ascii="Times New Roman" w:hAnsi="Times New Roman" w:cs="Times New Roman"/>
          <w:bCs/>
        </w:rPr>
        <w:t>)</w:t>
      </w:r>
      <w:r>
        <w:rPr>
          <w:rFonts w:ascii="Times New Roman" w:hAnsi="Times New Roman" w:cs="Times New Roman"/>
          <w:bCs/>
        </w:rPr>
        <w:t xml:space="preserve"> that immediately followed CO1 amplification</w:t>
      </w:r>
      <w:r w:rsidR="00DF0301" w:rsidRPr="00A9096C">
        <w:rPr>
          <w:rFonts w:ascii="Times New Roman" w:hAnsi="Times New Roman" w:cs="Times New Roman"/>
          <w:bCs/>
        </w:rPr>
        <w:t xml:space="preserve">. </w:t>
      </w:r>
    </w:p>
    <w:p w14:paraId="3C7385CE" w14:textId="77777777" w:rsidR="00F36B72" w:rsidRPr="00A9096C" w:rsidRDefault="00F36B72" w:rsidP="001A318B">
      <w:pPr>
        <w:spacing w:line="480" w:lineRule="auto"/>
        <w:rPr>
          <w:rFonts w:ascii="Times New Roman" w:hAnsi="Times New Roman" w:cs="Times New Roman"/>
          <w:bCs/>
        </w:rPr>
      </w:pPr>
    </w:p>
    <w:p w14:paraId="60B5D3C0" w14:textId="6493BF6C" w:rsidR="004B2E63" w:rsidRDefault="00F3466C" w:rsidP="001A318B">
      <w:pPr>
        <w:spacing w:line="480" w:lineRule="auto"/>
        <w:rPr>
          <w:rFonts w:ascii="Times New Roman" w:hAnsi="Times New Roman" w:cs="Times New Roman"/>
          <w:bCs/>
        </w:rPr>
      </w:pPr>
      <w:r>
        <w:rPr>
          <w:rFonts w:ascii="Times New Roman" w:hAnsi="Times New Roman" w:cs="Times New Roman"/>
          <w:bCs/>
        </w:rPr>
        <w:t>We</w:t>
      </w:r>
      <w:r w:rsidR="001633BE">
        <w:rPr>
          <w:rFonts w:ascii="Times New Roman" w:hAnsi="Times New Roman" w:cs="Times New Roman"/>
          <w:bCs/>
        </w:rPr>
        <w:t xml:space="preserve"> </w:t>
      </w:r>
      <w:r>
        <w:rPr>
          <w:rFonts w:ascii="Times New Roman" w:hAnsi="Times New Roman" w:cs="Times New Roman"/>
          <w:bCs/>
        </w:rPr>
        <w:t>amplified the CO</w:t>
      </w:r>
      <w:r w:rsidR="003B0BF8">
        <w:rPr>
          <w:rFonts w:ascii="Times New Roman" w:hAnsi="Times New Roman" w:cs="Times New Roman"/>
          <w:bCs/>
        </w:rPr>
        <w:t>1</w:t>
      </w:r>
      <w:r>
        <w:rPr>
          <w:rFonts w:ascii="Times New Roman" w:hAnsi="Times New Roman" w:cs="Times New Roman"/>
          <w:bCs/>
        </w:rPr>
        <w:t xml:space="preserve"> gene in </w:t>
      </w:r>
      <w:r w:rsidR="00E06656">
        <w:rPr>
          <w:rFonts w:ascii="Times New Roman" w:hAnsi="Times New Roman" w:cs="Times New Roman"/>
          <w:bCs/>
        </w:rPr>
        <w:t>each sample by PCR in</w:t>
      </w:r>
      <w:r>
        <w:rPr>
          <w:rFonts w:ascii="Times New Roman" w:hAnsi="Times New Roman" w:cs="Times New Roman"/>
          <w:bCs/>
        </w:rPr>
        <w:t xml:space="preserve"> a 25</w:t>
      </w:r>
      <w:r w:rsidR="00E4430E" w:rsidRPr="00E4430E">
        <w:rPr>
          <w:rFonts w:ascii="Symbol" w:hAnsi="Symbol" w:cs="Times New Roman"/>
          <w:bCs/>
        </w:rPr>
        <w:t></w:t>
      </w:r>
      <w:r>
        <w:rPr>
          <w:rFonts w:ascii="Times New Roman" w:hAnsi="Times New Roman" w:cs="Times New Roman"/>
          <w:bCs/>
        </w:rPr>
        <w:t>L reaction</w:t>
      </w:r>
      <w:r w:rsidR="003B43D9">
        <w:rPr>
          <w:rFonts w:ascii="Times New Roman" w:hAnsi="Times New Roman" w:cs="Times New Roman"/>
          <w:bCs/>
        </w:rPr>
        <w:t xml:space="preserve"> </w:t>
      </w:r>
      <w:r>
        <w:rPr>
          <w:rFonts w:ascii="Times New Roman" w:hAnsi="Times New Roman" w:cs="Times New Roman"/>
          <w:bCs/>
        </w:rPr>
        <w:t>volume</w:t>
      </w:r>
      <w:r w:rsidR="00E06656">
        <w:rPr>
          <w:rFonts w:ascii="Times New Roman" w:hAnsi="Times New Roman" w:cs="Times New Roman"/>
          <w:bCs/>
        </w:rPr>
        <w:t xml:space="preserve"> that included</w:t>
      </w:r>
      <w:r w:rsidR="00DF0301" w:rsidRPr="00A9096C">
        <w:rPr>
          <w:rFonts w:ascii="Times New Roman" w:hAnsi="Times New Roman" w:cs="Times New Roman"/>
          <w:bCs/>
        </w:rPr>
        <w:t xml:space="preserve"> 9</w:t>
      </w:r>
      <w:r w:rsidR="00E4430E" w:rsidRPr="00E4430E">
        <w:rPr>
          <w:rFonts w:ascii="Symbol" w:hAnsi="Symbol" w:cs="Times New Roman"/>
          <w:bCs/>
        </w:rPr>
        <w:t></w:t>
      </w:r>
      <w:r w:rsidR="00DF0301" w:rsidRPr="00A9096C">
        <w:rPr>
          <w:rFonts w:ascii="Times New Roman" w:hAnsi="Times New Roman" w:cs="Times New Roman"/>
          <w:bCs/>
        </w:rPr>
        <w:t>L nuclease free water, 12.5</w:t>
      </w:r>
      <w:r w:rsidR="00E4430E" w:rsidRPr="00E4430E">
        <w:rPr>
          <w:rFonts w:ascii="Symbol" w:hAnsi="Symbol" w:cs="Times New Roman"/>
          <w:bCs/>
        </w:rPr>
        <w:t></w:t>
      </w:r>
      <w:r w:rsidR="00DF0301" w:rsidRPr="00A9096C">
        <w:rPr>
          <w:rFonts w:ascii="Times New Roman" w:hAnsi="Times New Roman" w:cs="Times New Roman"/>
          <w:bCs/>
        </w:rPr>
        <w:t xml:space="preserve">L </w:t>
      </w:r>
      <w:proofErr w:type="spellStart"/>
      <w:r w:rsidR="00DF0301" w:rsidRPr="00A9096C">
        <w:rPr>
          <w:rFonts w:ascii="Times New Roman" w:hAnsi="Times New Roman" w:cs="Times New Roman"/>
          <w:bCs/>
        </w:rPr>
        <w:t>GoTaq</w:t>
      </w:r>
      <w:proofErr w:type="spellEnd"/>
      <w:r w:rsidR="00DF0301" w:rsidRPr="00A9096C">
        <w:rPr>
          <w:rFonts w:ascii="Times New Roman" w:hAnsi="Times New Roman" w:cs="Times New Roman"/>
          <w:bCs/>
        </w:rPr>
        <w:t xml:space="preserve"> Green Master Mix</w:t>
      </w:r>
      <w:r w:rsidR="00F36B72" w:rsidRPr="00A9096C">
        <w:rPr>
          <w:rFonts w:ascii="Times New Roman" w:hAnsi="Times New Roman" w:cs="Times New Roman"/>
          <w:bCs/>
        </w:rPr>
        <w:t xml:space="preserve"> (</w:t>
      </w:r>
      <w:r w:rsidR="00270D90" w:rsidRPr="00A9096C">
        <w:rPr>
          <w:rFonts w:ascii="Times New Roman" w:hAnsi="Times New Roman" w:cs="Times New Roman"/>
          <w:bCs/>
        </w:rPr>
        <w:t>Promega Corp.</w:t>
      </w:r>
      <w:r w:rsidR="00F36B72" w:rsidRPr="00A9096C">
        <w:rPr>
          <w:rFonts w:ascii="Times New Roman" w:hAnsi="Times New Roman" w:cs="Times New Roman"/>
          <w:bCs/>
        </w:rPr>
        <w:t>)</w:t>
      </w:r>
      <w:r w:rsidR="00DF0301" w:rsidRPr="00A9096C">
        <w:rPr>
          <w:rFonts w:ascii="Times New Roman" w:hAnsi="Times New Roman" w:cs="Times New Roman"/>
          <w:bCs/>
        </w:rPr>
        <w:t xml:space="preserve">, 1.25 </w:t>
      </w:r>
      <w:r w:rsidR="00E4430E" w:rsidRPr="00E4430E">
        <w:rPr>
          <w:rFonts w:ascii="Symbol" w:hAnsi="Symbol" w:cs="Times New Roman"/>
          <w:bCs/>
        </w:rPr>
        <w:t></w:t>
      </w:r>
      <w:r w:rsidR="00DF0301" w:rsidRPr="00A9096C">
        <w:rPr>
          <w:rFonts w:ascii="Times New Roman" w:hAnsi="Times New Roman" w:cs="Times New Roman"/>
          <w:bCs/>
        </w:rPr>
        <w:t>L of each of the primers</w:t>
      </w:r>
      <w:r w:rsidR="00E06656">
        <w:rPr>
          <w:rFonts w:ascii="Times New Roman" w:hAnsi="Times New Roman" w:cs="Times New Roman"/>
          <w:bCs/>
        </w:rPr>
        <w:t xml:space="preserve"> (</w:t>
      </w:r>
      <w:r w:rsidR="00E06656" w:rsidRPr="00A9096C">
        <w:rPr>
          <w:rFonts w:ascii="Times New Roman" w:hAnsi="Times New Roman" w:cs="Times New Roman"/>
          <w:bCs/>
        </w:rPr>
        <w:t xml:space="preserve">at </w:t>
      </w:r>
      <w:r w:rsidR="00817B92">
        <w:rPr>
          <w:rFonts w:ascii="Times New Roman" w:hAnsi="Times New Roman" w:cs="Times New Roman"/>
          <w:bCs/>
        </w:rPr>
        <w:t>10mM)</w:t>
      </w:r>
      <w:r w:rsidR="00DF0301" w:rsidRPr="00A9096C">
        <w:rPr>
          <w:rFonts w:ascii="Times New Roman" w:hAnsi="Times New Roman" w:cs="Times New Roman"/>
          <w:bCs/>
        </w:rPr>
        <w:t xml:space="preserve">, and 1 </w:t>
      </w:r>
      <w:r w:rsidR="00E4430E" w:rsidRPr="00E4430E">
        <w:rPr>
          <w:rFonts w:ascii="Symbol" w:hAnsi="Symbol" w:cs="Times New Roman"/>
          <w:bCs/>
        </w:rPr>
        <w:t></w:t>
      </w:r>
      <w:r w:rsidR="00DF0301" w:rsidRPr="00A9096C">
        <w:rPr>
          <w:rFonts w:ascii="Times New Roman" w:hAnsi="Times New Roman" w:cs="Times New Roman"/>
          <w:bCs/>
        </w:rPr>
        <w:t>L of DNA template (at 10ng/</w:t>
      </w:r>
      <w:r w:rsidR="00E4430E" w:rsidRPr="00E4430E">
        <w:rPr>
          <w:rFonts w:ascii="Symbol" w:hAnsi="Symbol" w:cs="Times New Roman"/>
          <w:bCs/>
        </w:rPr>
        <w:t></w:t>
      </w:r>
      <w:r w:rsidR="00DF0301" w:rsidRPr="00A9096C">
        <w:rPr>
          <w:rFonts w:ascii="Times New Roman" w:hAnsi="Times New Roman" w:cs="Times New Roman"/>
          <w:bCs/>
        </w:rPr>
        <w:t>L). When DNA concentrations were lower than 10ng/</w:t>
      </w:r>
      <w:r w:rsidR="00E4430E" w:rsidRPr="00E4430E">
        <w:rPr>
          <w:rFonts w:ascii="Symbol" w:hAnsi="Symbol" w:cs="Times New Roman"/>
          <w:bCs/>
        </w:rPr>
        <w:t></w:t>
      </w:r>
      <w:r w:rsidR="00DF0301" w:rsidRPr="00A9096C">
        <w:rPr>
          <w:rFonts w:ascii="Times New Roman" w:hAnsi="Times New Roman" w:cs="Times New Roman"/>
          <w:bCs/>
        </w:rPr>
        <w:t xml:space="preserve">L, </w:t>
      </w:r>
      <w:r>
        <w:rPr>
          <w:rFonts w:ascii="Times New Roman" w:hAnsi="Times New Roman" w:cs="Times New Roman"/>
          <w:bCs/>
        </w:rPr>
        <w:t>we added more DNA to the sample to equal 10ng of total template and reduc</w:t>
      </w:r>
      <w:r w:rsidR="001633BE">
        <w:rPr>
          <w:rFonts w:ascii="Times New Roman" w:hAnsi="Times New Roman" w:cs="Times New Roman"/>
          <w:bCs/>
        </w:rPr>
        <w:t>ed</w:t>
      </w:r>
      <w:r>
        <w:rPr>
          <w:rFonts w:ascii="Times New Roman" w:hAnsi="Times New Roman" w:cs="Times New Roman"/>
          <w:bCs/>
        </w:rPr>
        <w:t xml:space="preserve"> the amount of water added. </w:t>
      </w:r>
      <w:r w:rsidR="004B2E63" w:rsidRPr="00A9096C">
        <w:rPr>
          <w:rFonts w:ascii="Times New Roman" w:hAnsi="Times New Roman" w:cs="Times New Roman"/>
          <w:bCs/>
        </w:rPr>
        <w:t xml:space="preserve">Each sample was run in duplicate until after Illumina indexing PCR, </w:t>
      </w:r>
      <w:r w:rsidR="005B386D">
        <w:rPr>
          <w:rFonts w:ascii="Times New Roman" w:hAnsi="Times New Roman" w:cs="Times New Roman"/>
          <w:bCs/>
        </w:rPr>
        <w:t>and we r</w:t>
      </w:r>
      <w:r w:rsidR="004B2E63" w:rsidRPr="00A9096C">
        <w:rPr>
          <w:rFonts w:ascii="Times New Roman" w:hAnsi="Times New Roman" w:cs="Times New Roman"/>
          <w:bCs/>
        </w:rPr>
        <w:t xml:space="preserve">an a duplicated negative sample each PCR run. </w:t>
      </w:r>
      <w:r w:rsidR="00D02629" w:rsidRPr="00A9096C">
        <w:rPr>
          <w:rFonts w:ascii="Times New Roman" w:hAnsi="Times New Roman" w:cs="Times New Roman"/>
          <w:bCs/>
        </w:rPr>
        <w:t xml:space="preserve">We ran each reaction with an </w:t>
      </w:r>
      <w:r w:rsidR="00190632" w:rsidRPr="00A9096C">
        <w:rPr>
          <w:rFonts w:ascii="Times New Roman" w:hAnsi="Times New Roman" w:cs="Times New Roman"/>
          <w:bCs/>
        </w:rPr>
        <w:t>initial</w:t>
      </w:r>
      <w:r w:rsidR="0022131C">
        <w:rPr>
          <w:rFonts w:ascii="Times New Roman" w:hAnsi="Times New Roman" w:cs="Times New Roman"/>
          <w:bCs/>
        </w:rPr>
        <w:t xml:space="preserve"> denaturation</w:t>
      </w:r>
      <w:r w:rsidR="00D02629"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 minutes, and then 35 cycles of</w:t>
      </w:r>
      <w:r w:rsidR="00342E81">
        <w:rPr>
          <w:rFonts w:ascii="Times New Roman" w:hAnsi="Times New Roman" w:cs="Times New Roman"/>
          <w:bCs/>
        </w:rPr>
        <w:t>: 1)</w:t>
      </w:r>
      <w:r w:rsidR="00D02629"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D02629" w:rsidRPr="00A9096C">
        <w:rPr>
          <w:rFonts w:ascii="Times New Roman" w:hAnsi="Times New Roman" w:cs="Times New Roman"/>
          <w:bCs/>
        </w:rPr>
        <w:t xml:space="preserve"> at </w:t>
      </w:r>
      <w:r w:rsidR="00D02629" w:rsidRPr="00A9096C">
        <w:rPr>
          <w:rFonts w:ascii="Times New Roman" w:hAnsi="Times New Roman" w:cs="Times New Roman"/>
          <w:bCs/>
        </w:rPr>
        <w:lastRenderedPageBreak/>
        <w:t>95</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w:t>
      </w:r>
      <w:r w:rsidR="00190632" w:rsidRPr="00A9096C">
        <w:rPr>
          <w:rFonts w:ascii="Times New Roman" w:hAnsi="Times New Roman" w:cs="Times New Roman"/>
          <w:bCs/>
        </w:rPr>
        <w:t xml:space="preserve"> </w:t>
      </w:r>
      <w:r w:rsidR="00342E81">
        <w:rPr>
          <w:rFonts w:ascii="Times New Roman" w:hAnsi="Times New Roman" w:cs="Times New Roman"/>
          <w:bCs/>
        </w:rPr>
        <w:t xml:space="preserve">2) </w:t>
      </w:r>
      <w:r w:rsidR="00190632" w:rsidRPr="00A9096C">
        <w:rPr>
          <w:rFonts w:ascii="Times New Roman" w:hAnsi="Times New Roman" w:cs="Times New Roman"/>
          <w:bCs/>
        </w:rPr>
        <w:t xml:space="preserve">annealing </w:t>
      </w:r>
      <w:r w:rsidR="00D02629" w:rsidRPr="00A9096C">
        <w:rPr>
          <w:rFonts w:ascii="Times New Roman" w:hAnsi="Times New Roman" w:cs="Times New Roman"/>
          <w:bCs/>
        </w:rPr>
        <w:t>at 46</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30 seconds, a</w:t>
      </w:r>
      <w:r w:rsidR="0022131C">
        <w:rPr>
          <w:rFonts w:ascii="Times New Roman" w:hAnsi="Times New Roman" w:cs="Times New Roman"/>
          <w:bCs/>
        </w:rPr>
        <w:t>nd</w:t>
      </w:r>
      <w:r w:rsidR="00190632" w:rsidRPr="00A9096C">
        <w:rPr>
          <w:rFonts w:ascii="Times New Roman" w:hAnsi="Times New Roman" w:cs="Times New Roman"/>
          <w:bCs/>
        </w:rPr>
        <w:t xml:space="preserve"> </w:t>
      </w:r>
      <w:r w:rsidR="00342E81">
        <w:rPr>
          <w:rFonts w:ascii="Times New Roman" w:hAnsi="Times New Roman" w:cs="Times New Roman"/>
          <w:bCs/>
        </w:rPr>
        <w:t xml:space="preserve">3)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 xml:space="preserve">C for one minute. We ended each </w:t>
      </w:r>
      <w:r w:rsidR="0022131C">
        <w:rPr>
          <w:rFonts w:ascii="Times New Roman" w:hAnsi="Times New Roman" w:cs="Times New Roman"/>
          <w:bCs/>
        </w:rPr>
        <w:t xml:space="preserve">PCR </w:t>
      </w:r>
      <w:r w:rsidR="00D02629" w:rsidRPr="00A9096C">
        <w:rPr>
          <w:rFonts w:ascii="Times New Roman" w:hAnsi="Times New Roman" w:cs="Times New Roman"/>
          <w:bCs/>
        </w:rPr>
        <w:t xml:space="preserve">run with a final </w:t>
      </w:r>
      <w:r w:rsidR="00190632" w:rsidRPr="00A9096C">
        <w:rPr>
          <w:rFonts w:ascii="Times New Roman" w:hAnsi="Times New Roman" w:cs="Times New Roman"/>
          <w:bCs/>
        </w:rPr>
        <w:t>elongation</w:t>
      </w:r>
      <w:r w:rsidR="00D02629"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D02629" w:rsidRPr="00A9096C">
        <w:rPr>
          <w:rFonts w:ascii="Times New Roman" w:hAnsi="Times New Roman" w:cs="Times New Roman"/>
          <w:bCs/>
        </w:rPr>
        <w:t>C refrigerator</w:t>
      </w:r>
      <w:r w:rsidR="0022131C">
        <w:rPr>
          <w:rFonts w:ascii="Times New Roman" w:hAnsi="Times New Roman" w:cs="Times New Roman"/>
          <w:bCs/>
        </w:rPr>
        <w:t xml:space="preserve">. To remove reaction dimer before attaching Illumina P5/P7 indices, we removed lower molecular weight amplicons (~200 bp) with </w:t>
      </w:r>
      <w:proofErr w:type="spellStart"/>
      <w:r w:rsidR="0022131C">
        <w:rPr>
          <w:rFonts w:ascii="Times New Roman" w:hAnsi="Times New Roman" w:cs="Times New Roman"/>
          <w:bCs/>
        </w:rPr>
        <w:t>Ampure</w:t>
      </w:r>
      <w:proofErr w:type="spellEnd"/>
      <w:r w:rsidR="0022131C">
        <w:rPr>
          <w:rFonts w:ascii="Times New Roman" w:hAnsi="Times New Roman" w:cs="Times New Roman"/>
          <w:bCs/>
        </w:rPr>
        <w:t xml:space="preserve"> XP beads at a 0.8x bead-to-DNA ratio. Samples were re-suspended from beads using a 10mM TRIS resuspension buffer. </w:t>
      </w:r>
    </w:p>
    <w:p w14:paraId="29F6AF33" w14:textId="77777777" w:rsidR="0022131C" w:rsidRPr="00A9096C" w:rsidRDefault="0022131C" w:rsidP="001A318B">
      <w:pPr>
        <w:spacing w:line="480" w:lineRule="auto"/>
        <w:rPr>
          <w:rFonts w:ascii="Times New Roman" w:hAnsi="Times New Roman" w:cs="Times New Roman"/>
          <w:bCs/>
        </w:rPr>
      </w:pPr>
    </w:p>
    <w:p w14:paraId="69BA682C" w14:textId="31F4ABC1" w:rsidR="004B2E63" w:rsidRPr="00A9096C" w:rsidRDefault="00F3466C" w:rsidP="001A318B">
      <w:pPr>
        <w:spacing w:line="480" w:lineRule="auto"/>
        <w:rPr>
          <w:rFonts w:ascii="Times New Roman" w:hAnsi="Times New Roman" w:cs="Times New Roman"/>
          <w:bCs/>
        </w:rPr>
      </w:pPr>
      <w:r>
        <w:rPr>
          <w:rFonts w:ascii="Times New Roman" w:hAnsi="Times New Roman" w:cs="Times New Roman"/>
          <w:bCs/>
        </w:rPr>
        <w:t>We then</w:t>
      </w:r>
      <w:r w:rsidR="004B2E63" w:rsidRPr="00A9096C">
        <w:rPr>
          <w:rFonts w:ascii="Times New Roman" w:hAnsi="Times New Roman" w:cs="Times New Roman"/>
          <w:bCs/>
        </w:rPr>
        <w:t xml:space="preserve"> </w:t>
      </w:r>
      <w:r>
        <w:rPr>
          <w:rFonts w:ascii="Times New Roman" w:hAnsi="Times New Roman" w:cs="Times New Roman"/>
          <w:bCs/>
        </w:rPr>
        <w:t xml:space="preserve">attached Illumina index primers with an additional PCR step </w:t>
      </w:r>
      <w:r w:rsidR="007E2333" w:rsidRPr="00A9096C">
        <w:rPr>
          <w:rFonts w:ascii="Times New Roman" w:hAnsi="Times New Roman" w:cs="Times New Roman"/>
          <w:bCs/>
        </w:rPr>
        <w:t>(</w:t>
      </w:r>
      <w:proofErr w:type="spellStart"/>
      <w:r w:rsidR="007E2333" w:rsidRPr="00A9096C">
        <w:rPr>
          <w:rFonts w:ascii="Times New Roman" w:hAnsi="Times New Roman" w:cs="Times New Roman"/>
          <w:bCs/>
        </w:rPr>
        <w:t>Nextera</w:t>
      </w:r>
      <w:proofErr w:type="spellEnd"/>
      <w:r w:rsidR="007E2333" w:rsidRPr="00A9096C">
        <w:rPr>
          <w:rFonts w:ascii="Times New Roman" w:hAnsi="Times New Roman" w:cs="Times New Roman"/>
          <w:bCs/>
        </w:rPr>
        <w:t xml:space="preserve"> XT Index Kit v2). </w:t>
      </w:r>
      <w:r w:rsidR="00F36B72" w:rsidRPr="00A9096C">
        <w:rPr>
          <w:rFonts w:ascii="Times New Roman" w:hAnsi="Times New Roman" w:cs="Times New Roman"/>
          <w:bCs/>
        </w:rPr>
        <w:t>Each total reaction volume was again 25</w:t>
      </w:r>
      <w:r w:rsidR="00E4430E" w:rsidRPr="00E4430E">
        <w:rPr>
          <w:rFonts w:ascii="Symbol" w:hAnsi="Symbol" w:cs="Times New Roman"/>
          <w:bCs/>
        </w:rPr>
        <w:t></w:t>
      </w:r>
      <w:r w:rsidR="00F36B72" w:rsidRPr="00A9096C">
        <w:rPr>
          <w:rFonts w:ascii="Times New Roman" w:hAnsi="Times New Roman" w:cs="Times New Roman"/>
          <w:bCs/>
        </w:rPr>
        <w:t>L, with 5</w:t>
      </w:r>
      <w:r w:rsidR="00E4430E" w:rsidRPr="00E4430E">
        <w:rPr>
          <w:rFonts w:ascii="Symbol" w:hAnsi="Symbol" w:cs="Times New Roman"/>
          <w:bCs/>
        </w:rPr>
        <w:t></w:t>
      </w:r>
      <w:r w:rsidR="00F36B72" w:rsidRPr="00A9096C">
        <w:rPr>
          <w:rFonts w:ascii="Times New Roman" w:hAnsi="Times New Roman" w:cs="Times New Roman"/>
          <w:bCs/>
        </w:rPr>
        <w:t>L of nuclease free water, 12.5</w:t>
      </w:r>
      <w:r w:rsidR="00E4430E" w:rsidRPr="00E4430E">
        <w:rPr>
          <w:rFonts w:ascii="Symbol" w:hAnsi="Symbol" w:cs="Times New Roman"/>
          <w:bCs/>
        </w:rPr>
        <w:t></w:t>
      </w:r>
      <w:r w:rsidR="00F36B72" w:rsidRPr="00A9096C">
        <w:rPr>
          <w:rFonts w:ascii="Times New Roman" w:hAnsi="Times New Roman" w:cs="Times New Roman"/>
          <w:bCs/>
        </w:rPr>
        <w:t xml:space="preserve">L </w:t>
      </w:r>
      <w:proofErr w:type="spellStart"/>
      <w:r w:rsidR="00F36B72" w:rsidRPr="00A9096C">
        <w:rPr>
          <w:rFonts w:ascii="Times New Roman" w:hAnsi="Times New Roman" w:cs="Times New Roman"/>
          <w:bCs/>
        </w:rPr>
        <w:t>GoTaq</w:t>
      </w:r>
      <w:proofErr w:type="spellEnd"/>
      <w:r w:rsidR="00F36B72" w:rsidRPr="00A9096C">
        <w:rPr>
          <w:rFonts w:ascii="Times New Roman" w:hAnsi="Times New Roman" w:cs="Times New Roman"/>
          <w:bCs/>
        </w:rPr>
        <w:t xml:space="preserve"> Green Master Mix</w:t>
      </w:r>
      <w:r w:rsidR="00270D90" w:rsidRPr="00A9096C">
        <w:rPr>
          <w:rFonts w:ascii="Times New Roman" w:hAnsi="Times New Roman" w:cs="Times New Roman"/>
          <w:bCs/>
        </w:rPr>
        <w:t xml:space="preserve">, </w:t>
      </w:r>
      <w:r w:rsidR="00F36B72" w:rsidRPr="00A9096C">
        <w:rPr>
          <w:rFonts w:ascii="Times New Roman" w:hAnsi="Times New Roman" w:cs="Times New Roman"/>
          <w:bCs/>
        </w:rPr>
        <w:t>1.25</w:t>
      </w:r>
      <w:r w:rsidR="00E4430E" w:rsidRPr="00E4430E">
        <w:rPr>
          <w:rFonts w:ascii="Symbol" w:hAnsi="Symbol" w:cs="Times New Roman"/>
          <w:bCs/>
        </w:rPr>
        <w:t></w:t>
      </w:r>
      <w:r w:rsidR="00F36B72" w:rsidRPr="00A9096C">
        <w:rPr>
          <w:rFonts w:ascii="Times New Roman" w:hAnsi="Times New Roman" w:cs="Times New Roman"/>
          <w:bCs/>
        </w:rPr>
        <w:t>L of each primer</w:t>
      </w:r>
      <w:r w:rsidR="0022131C">
        <w:rPr>
          <w:rFonts w:ascii="Times New Roman" w:hAnsi="Times New Roman" w:cs="Times New Roman"/>
          <w:bCs/>
        </w:rPr>
        <w:t xml:space="preserve"> (</w:t>
      </w:r>
      <w:r w:rsidR="00817B92">
        <w:rPr>
          <w:rFonts w:ascii="Times New Roman" w:hAnsi="Times New Roman" w:cs="Times New Roman"/>
          <w:bCs/>
        </w:rPr>
        <w:t>at 10mM</w:t>
      </w:r>
      <w:r w:rsidR="0022131C">
        <w:rPr>
          <w:rFonts w:ascii="Times New Roman" w:hAnsi="Times New Roman" w:cs="Times New Roman"/>
          <w:bCs/>
        </w:rPr>
        <w:t>)</w:t>
      </w:r>
      <w:r w:rsidR="00F36B72" w:rsidRPr="00A9096C">
        <w:rPr>
          <w:rFonts w:ascii="Times New Roman" w:hAnsi="Times New Roman" w:cs="Times New Roman"/>
          <w:bCs/>
        </w:rPr>
        <w:t>, and 5</w:t>
      </w:r>
      <w:r w:rsidR="00E4430E" w:rsidRPr="00E4430E">
        <w:rPr>
          <w:rFonts w:ascii="Symbol" w:hAnsi="Symbol" w:cs="Times New Roman"/>
          <w:bCs/>
        </w:rPr>
        <w:t></w:t>
      </w:r>
      <w:r w:rsidR="00F36B72" w:rsidRPr="00A9096C">
        <w:rPr>
          <w:rFonts w:ascii="Times New Roman" w:hAnsi="Times New Roman" w:cs="Times New Roman"/>
          <w:bCs/>
        </w:rPr>
        <w:t xml:space="preserve">L of PCR product. These were run in a </w:t>
      </w:r>
      <w:r w:rsidR="007E2333" w:rsidRPr="00A9096C">
        <w:rPr>
          <w:rFonts w:ascii="Times New Roman" w:hAnsi="Times New Roman" w:cs="Times New Roman"/>
          <w:bCs/>
        </w:rPr>
        <w:t xml:space="preserve">standard </w:t>
      </w:r>
      <w:r w:rsidR="00F36B72" w:rsidRPr="00A9096C">
        <w:rPr>
          <w:rFonts w:ascii="Times New Roman" w:hAnsi="Times New Roman" w:cs="Times New Roman"/>
          <w:bCs/>
        </w:rPr>
        <w:t xml:space="preserve">PCR protocol </w:t>
      </w:r>
      <w:r w:rsidR="007E2333" w:rsidRPr="00A9096C">
        <w:rPr>
          <w:rFonts w:ascii="Times New Roman" w:hAnsi="Times New Roman" w:cs="Times New Roman"/>
          <w:bCs/>
        </w:rPr>
        <w:t xml:space="preserve">for these primers: an </w:t>
      </w:r>
      <w:r w:rsidR="00F36B72" w:rsidRPr="00A9096C">
        <w:rPr>
          <w:rFonts w:ascii="Times New Roman" w:hAnsi="Times New Roman" w:cs="Times New Roman"/>
          <w:bCs/>
        </w:rPr>
        <w:t>initial</w:t>
      </w:r>
      <w:r w:rsidR="00893CEE">
        <w:rPr>
          <w:rFonts w:ascii="Times New Roman" w:hAnsi="Times New Roman" w:cs="Times New Roman"/>
          <w:bCs/>
        </w:rPr>
        <w:t xml:space="preserve"> denaturing</w:t>
      </w:r>
      <w:r w:rsidR="00F36B72" w:rsidRPr="00A9096C">
        <w:rPr>
          <w:rFonts w:ascii="Times New Roman" w:hAnsi="Times New Roman" w:cs="Times New Roman"/>
          <w:bCs/>
        </w:rPr>
        <w:t xml:space="preserve"> step at 95</w:t>
      </w:r>
      <w:r w:rsidR="005D6393" w:rsidRPr="00A9096C">
        <w:rPr>
          <w:rFonts w:ascii="Times New Roman" w:hAnsi="Times New Roman" w:cs="Times New Roman"/>
          <w:bCs/>
        </w:rPr>
        <w:sym w:font="Symbol" w:char="F0B0"/>
      </w:r>
      <w:r w:rsidR="00F36B72" w:rsidRPr="00A9096C">
        <w:rPr>
          <w:rFonts w:ascii="Times New Roman" w:hAnsi="Times New Roman" w:cs="Times New Roman"/>
          <w:bCs/>
        </w:rPr>
        <w:t>C for 3 minutes, followed by 10 cycles of</w:t>
      </w:r>
      <w:r w:rsidR="00893CEE">
        <w:rPr>
          <w:rFonts w:ascii="Times New Roman" w:hAnsi="Times New Roman" w:cs="Times New Roman"/>
          <w:bCs/>
        </w:rPr>
        <w:t xml:space="preserve">: </w:t>
      </w:r>
      <w:r w:rsidR="00F36B72" w:rsidRPr="00A9096C">
        <w:rPr>
          <w:rFonts w:ascii="Times New Roman" w:hAnsi="Times New Roman" w:cs="Times New Roman"/>
          <w:bCs/>
        </w:rPr>
        <w:t xml:space="preserve"> </w:t>
      </w:r>
      <w:r w:rsidR="00893CEE">
        <w:rPr>
          <w:rFonts w:ascii="Times New Roman" w:hAnsi="Times New Roman" w:cs="Times New Roman"/>
          <w:bCs/>
        </w:rPr>
        <w:t>1)</w:t>
      </w:r>
      <w:r w:rsidR="00FE26CE" w:rsidRPr="00A9096C">
        <w:rPr>
          <w:rFonts w:ascii="Times New Roman" w:hAnsi="Times New Roman" w:cs="Times New Roman"/>
          <w:bCs/>
        </w:rPr>
        <w:t xml:space="preserve"> </w:t>
      </w:r>
      <w:r w:rsidR="00190632" w:rsidRPr="00A9096C">
        <w:rPr>
          <w:rFonts w:ascii="Times New Roman" w:hAnsi="Times New Roman" w:cs="Times New Roman"/>
          <w:bCs/>
        </w:rPr>
        <w:t>denaturation</w:t>
      </w:r>
      <w:r w:rsidR="00FE26CE" w:rsidRPr="00A9096C">
        <w:rPr>
          <w:rFonts w:ascii="Times New Roman" w:hAnsi="Times New Roman" w:cs="Times New Roman"/>
          <w:bCs/>
        </w:rPr>
        <w:t xml:space="preserve"> at 9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t>
      </w:r>
      <w:r w:rsidR="00893CEE">
        <w:rPr>
          <w:rFonts w:ascii="Times New Roman" w:hAnsi="Times New Roman" w:cs="Times New Roman"/>
          <w:bCs/>
        </w:rPr>
        <w:t>2)</w:t>
      </w:r>
      <w:r w:rsidR="00190632" w:rsidRPr="00A9096C">
        <w:rPr>
          <w:rFonts w:ascii="Times New Roman" w:hAnsi="Times New Roman" w:cs="Times New Roman"/>
          <w:bCs/>
        </w:rPr>
        <w:t xml:space="preserve"> annealing</w:t>
      </w:r>
      <w:r w:rsidR="00FE26CE" w:rsidRPr="00A9096C">
        <w:rPr>
          <w:rFonts w:ascii="Times New Roman" w:hAnsi="Times New Roman" w:cs="Times New Roman"/>
          <w:bCs/>
        </w:rPr>
        <w:t xml:space="preserve"> at 55</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and </w:t>
      </w:r>
      <w:r w:rsidR="00893CEE">
        <w:rPr>
          <w:rFonts w:ascii="Times New Roman" w:hAnsi="Times New Roman" w:cs="Times New Roman"/>
          <w:bCs/>
        </w:rPr>
        <w:t>3)</w:t>
      </w:r>
      <w:r w:rsidR="00190632" w:rsidRPr="00A9096C">
        <w:rPr>
          <w:rFonts w:ascii="Times New Roman" w:hAnsi="Times New Roman" w:cs="Times New Roman"/>
          <w:bCs/>
        </w:rPr>
        <w:t xml:space="preserve"> elongation</w:t>
      </w:r>
      <w:r w:rsidR="00FE26CE" w:rsidRPr="00A9096C">
        <w:rPr>
          <w:rFonts w:ascii="Times New Roman" w:hAnsi="Times New Roman" w:cs="Times New Roman"/>
          <w:bCs/>
        </w:rPr>
        <w:t xml:space="preserve">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 xml:space="preserve">C for 30 seconds. We ended each run with a final </w:t>
      </w:r>
      <w:r w:rsidR="00190632" w:rsidRPr="00A9096C">
        <w:rPr>
          <w:rFonts w:ascii="Times New Roman" w:hAnsi="Times New Roman" w:cs="Times New Roman"/>
          <w:bCs/>
        </w:rPr>
        <w:t>elongation</w:t>
      </w:r>
      <w:r w:rsidR="00FE26CE" w:rsidRPr="00A9096C">
        <w:rPr>
          <w:rFonts w:ascii="Times New Roman" w:hAnsi="Times New Roman" w:cs="Times New Roman"/>
          <w:bCs/>
        </w:rPr>
        <w:t xml:space="preserve"> step at 72</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for 5 minutes and then held samples at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until placed in a 4</w:t>
      </w:r>
      <w:r w:rsidR="005D6393" w:rsidRPr="00A9096C">
        <w:rPr>
          <w:rFonts w:ascii="Times New Roman" w:hAnsi="Times New Roman" w:cs="Times New Roman"/>
          <w:bCs/>
        </w:rPr>
        <w:sym w:font="Symbol" w:char="F0B0"/>
      </w:r>
      <w:r w:rsidR="00FE26CE" w:rsidRPr="00A9096C">
        <w:rPr>
          <w:rFonts w:ascii="Times New Roman" w:hAnsi="Times New Roman" w:cs="Times New Roman"/>
          <w:bCs/>
        </w:rPr>
        <w:t>C refrigerator.</w:t>
      </w:r>
    </w:p>
    <w:p w14:paraId="5BCC76EA" w14:textId="4DFACED7" w:rsidR="00D02629" w:rsidRPr="00A9096C" w:rsidRDefault="00D02629" w:rsidP="001A318B">
      <w:pPr>
        <w:spacing w:line="480" w:lineRule="auto"/>
        <w:rPr>
          <w:rFonts w:ascii="Times New Roman" w:hAnsi="Times New Roman" w:cs="Times New Roman"/>
          <w:bCs/>
        </w:rPr>
      </w:pPr>
    </w:p>
    <w:p w14:paraId="30C610BC" w14:textId="0CF27C8B" w:rsidR="00273017" w:rsidRPr="00A9096C" w:rsidRDefault="00F3466C" w:rsidP="001A318B">
      <w:pPr>
        <w:spacing w:line="480" w:lineRule="auto"/>
        <w:rPr>
          <w:rFonts w:ascii="Times New Roman" w:hAnsi="Times New Roman" w:cs="Times New Roman"/>
          <w:bCs/>
        </w:rPr>
      </w:pPr>
      <w:r>
        <w:rPr>
          <w:rFonts w:ascii="Times New Roman" w:hAnsi="Times New Roman" w:cs="Times New Roman"/>
          <w:bCs/>
        </w:rPr>
        <w:t>W</w:t>
      </w:r>
      <w:r w:rsidR="00AD74BA" w:rsidRPr="00A9096C">
        <w:rPr>
          <w:rFonts w:ascii="Times New Roman" w:hAnsi="Times New Roman" w:cs="Times New Roman"/>
          <w:bCs/>
        </w:rPr>
        <w:t xml:space="preserve">e </w:t>
      </w:r>
      <w:r>
        <w:rPr>
          <w:rFonts w:ascii="Times New Roman" w:hAnsi="Times New Roman" w:cs="Times New Roman"/>
          <w:bCs/>
        </w:rPr>
        <w:t xml:space="preserve">verified PCR amplification by visualizing 3-4 </w:t>
      </w:r>
      <w:r w:rsidR="00E4430E" w:rsidRPr="00E4430E">
        <w:rPr>
          <w:rFonts w:ascii="Symbol" w:hAnsi="Symbol" w:cs="Times New Roman"/>
          <w:bCs/>
        </w:rPr>
        <w:t></w:t>
      </w:r>
      <w:r>
        <w:rPr>
          <w:rFonts w:ascii="Times New Roman" w:hAnsi="Times New Roman" w:cs="Times New Roman"/>
          <w:bCs/>
        </w:rPr>
        <w:t xml:space="preserve">L of each PCR product in </w:t>
      </w:r>
      <w:r w:rsidR="00AD74BA" w:rsidRPr="00A9096C">
        <w:rPr>
          <w:rFonts w:ascii="Times New Roman" w:hAnsi="Times New Roman" w:cs="Times New Roman"/>
          <w:bCs/>
        </w:rPr>
        <w:t xml:space="preserve">a 1.5% agarose gel using </w:t>
      </w:r>
      <w:proofErr w:type="spellStart"/>
      <w:r w:rsidR="00AD74BA" w:rsidRPr="00A9096C">
        <w:rPr>
          <w:rFonts w:ascii="Times New Roman" w:hAnsi="Times New Roman" w:cs="Times New Roman"/>
          <w:bCs/>
        </w:rPr>
        <w:t>GelRed</w:t>
      </w:r>
      <w:proofErr w:type="spellEnd"/>
      <w:r w:rsidR="00AD74BA" w:rsidRPr="00A9096C">
        <w:rPr>
          <w:rFonts w:ascii="Times New Roman" w:hAnsi="Times New Roman" w:cs="Times New Roman"/>
          <w:bCs/>
        </w:rPr>
        <w:t xml:space="preserve"> (</w:t>
      </w:r>
      <w:proofErr w:type="spellStart"/>
      <w:r w:rsidR="003A492F" w:rsidRPr="00A9096C">
        <w:rPr>
          <w:rFonts w:ascii="Times New Roman" w:hAnsi="Times New Roman" w:cs="Times New Roman"/>
          <w:bCs/>
        </w:rPr>
        <w:t>Biotium</w:t>
      </w:r>
      <w:proofErr w:type="spellEnd"/>
      <w:r w:rsidR="00AD74BA" w:rsidRPr="00A9096C">
        <w:rPr>
          <w:rFonts w:ascii="Times New Roman" w:hAnsi="Times New Roman" w:cs="Times New Roman"/>
          <w:bCs/>
        </w:rPr>
        <w:t>)</w:t>
      </w:r>
      <w:r w:rsidR="0092281A" w:rsidRPr="00A9096C">
        <w:rPr>
          <w:rFonts w:ascii="Times New Roman" w:hAnsi="Times New Roman" w:cs="Times New Roman"/>
          <w:bCs/>
        </w:rPr>
        <w:t xml:space="preserve"> at 100V for 30-40 minutes. Gels were vis</w:t>
      </w:r>
      <w:r w:rsidR="000B7D9C" w:rsidRPr="00A9096C">
        <w:rPr>
          <w:rFonts w:ascii="Times New Roman" w:hAnsi="Times New Roman" w:cs="Times New Roman"/>
          <w:bCs/>
        </w:rPr>
        <w:t>u</w:t>
      </w:r>
      <w:r w:rsidR="0092281A" w:rsidRPr="00A9096C">
        <w:rPr>
          <w:rFonts w:ascii="Times New Roman" w:hAnsi="Times New Roman" w:cs="Times New Roman"/>
          <w:bCs/>
        </w:rPr>
        <w:t>alized with a Bio-Rad Gel Doc XR+ imager using Image Lab 5.0</w:t>
      </w:r>
      <w:r w:rsidR="00AD74BA" w:rsidRPr="00A9096C">
        <w:rPr>
          <w:rFonts w:ascii="Times New Roman" w:hAnsi="Times New Roman" w:cs="Times New Roman"/>
          <w:bCs/>
        </w:rPr>
        <w:t>. We kept samples for which both duplicates successfully amplified during the PCR steps</w:t>
      </w:r>
      <w:r w:rsidR="007E2333" w:rsidRPr="00A9096C">
        <w:rPr>
          <w:rFonts w:ascii="Times New Roman" w:hAnsi="Times New Roman" w:cs="Times New Roman"/>
          <w:bCs/>
        </w:rPr>
        <w:t xml:space="preserve"> and only kept samples on PCR runs in which both negative control duplicates resulted in no product detection</w:t>
      </w:r>
      <w:r w:rsidR="00011901">
        <w:rPr>
          <w:rFonts w:ascii="Times New Roman" w:hAnsi="Times New Roman" w:cs="Times New Roman"/>
          <w:bCs/>
        </w:rPr>
        <w:t xml:space="preserve"> by gel electrophoresis</w:t>
      </w:r>
      <w:r w:rsidR="007E2333" w:rsidRPr="00A9096C">
        <w:rPr>
          <w:rFonts w:ascii="Times New Roman" w:hAnsi="Times New Roman" w:cs="Times New Roman"/>
          <w:bCs/>
        </w:rPr>
        <w:t xml:space="preserve">. </w:t>
      </w:r>
      <w:r>
        <w:rPr>
          <w:rFonts w:ascii="Times New Roman" w:hAnsi="Times New Roman" w:cs="Times New Roman"/>
          <w:bCs/>
        </w:rPr>
        <w:t>For successful samples, we</w:t>
      </w:r>
      <w:r w:rsidR="00273017" w:rsidRPr="00A9096C">
        <w:rPr>
          <w:rFonts w:ascii="Times New Roman" w:hAnsi="Times New Roman" w:cs="Times New Roman"/>
          <w:bCs/>
        </w:rPr>
        <w:t xml:space="preserve"> combined duplicates and </w:t>
      </w:r>
      <w:r w:rsidR="00011901">
        <w:rPr>
          <w:rFonts w:ascii="Times New Roman" w:hAnsi="Times New Roman" w:cs="Times New Roman"/>
          <w:bCs/>
        </w:rPr>
        <w:t>mixed</w:t>
      </w:r>
      <w:r w:rsidR="00273017" w:rsidRPr="00A9096C">
        <w:rPr>
          <w:rFonts w:ascii="Times New Roman" w:hAnsi="Times New Roman" w:cs="Times New Roman"/>
          <w:bCs/>
        </w:rPr>
        <w:t xml:space="preserve"> with an </w:t>
      </w:r>
      <w:proofErr w:type="spellStart"/>
      <w:r w:rsidR="00273017" w:rsidRPr="00A9096C">
        <w:rPr>
          <w:rFonts w:ascii="Times New Roman" w:hAnsi="Times New Roman" w:cs="Times New Roman"/>
          <w:bCs/>
        </w:rPr>
        <w:t>Ampure</w:t>
      </w:r>
      <w:proofErr w:type="spellEnd"/>
      <w:r w:rsidR="00273017" w:rsidRPr="00A9096C">
        <w:rPr>
          <w:rFonts w:ascii="Times New Roman" w:hAnsi="Times New Roman" w:cs="Times New Roman"/>
          <w:bCs/>
        </w:rPr>
        <w:t xml:space="preserve"> XP bead</w:t>
      </w:r>
      <w:r w:rsidR="00011901">
        <w:rPr>
          <w:rFonts w:ascii="Times New Roman" w:hAnsi="Times New Roman" w:cs="Times New Roman"/>
          <w:bCs/>
        </w:rPr>
        <w:t>-to-DNA</w:t>
      </w:r>
      <w:r w:rsidR="00273017" w:rsidRPr="00A9096C">
        <w:rPr>
          <w:rFonts w:ascii="Times New Roman" w:hAnsi="Times New Roman" w:cs="Times New Roman"/>
          <w:bCs/>
        </w:rPr>
        <w:t xml:space="preserve"> ratio of 0.7x. We determined the average length of the gene region using an Agilent </w:t>
      </w:r>
      <w:proofErr w:type="spellStart"/>
      <w:r w:rsidR="00273017" w:rsidRPr="00A9096C">
        <w:rPr>
          <w:rFonts w:ascii="Times New Roman" w:hAnsi="Times New Roman" w:cs="Times New Roman"/>
          <w:bCs/>
        </w:rPr>
        <w:t>TapeStation</w:t>
      </w:r>
      <w:proofErr w:type="spellEnd"/>
      <w:r w:rsidR="00273017" w:rsidRPr="00A9096C">
        <w:rPr>
          <w:rFonts w:ascii="Times New Roman" w:hAnsi="Times New Roman" w:cs="Times New Roman"/>
          <w:bCs/>
        </w:rPr>
        <w:t xml:space="preserve"> with a D1000 </w:t>
      </w:r>
      <w:proofErr w:type="spellStart"/>
      <w:r w:rsidR="00273017" w:rsidRPr="00A9096C">
        <w:rPr>
          <w:rFonts w:ascii="Times New Roman" w:hAnsi="Times New Roman" w:cs="Times New Roman"/>
          <w:bCs/>
        </w:rPr>
        <w:t>ScreenTape</w:t>
      </w:r>
      <w:proofErr w:type="spellEnd"/>
      <w:r w:rsidR="00273017" w:rsidRPr="00A9096C">
        <w:rPr>
          <w:rFonts w:ascii="Times New Roman" w:hAnsi="Times New Roman" w:cs="Times New Roman"/>
          <w:bCs/>
        </w:rPr>
        <w:t xml:space="preserve"> System following the standard protocol from the quick start </w:t>
      </w:r>
      <w:r w:rsidR="003A492F" w:rsidRPr="00A9096C">
        <w:rPr>
          <w:rFonts w:ascii="Times New Roman" w:hAnsi="Times New Roman" w:cs="Times New Roman"/>
          <w:bCs/>
        </w:rPr>
        <w:t>guide.</w:t>
      </w:r>
      <w:r w:rsidR="00273017" w:rsidRPr="00A9096C">
        <w:rPr>
          <w:rFonts w:ascii="Times New Roman" w:hAnsi="Times New Roman" w:cs="Times New Roman"/>
          <w:bCs/>
        </w:rPr>
        <w:t xml:space="preserve"> We then </w:t>
      </w:r>
      <w:r w:rsidR="00273017" w:rsidRPr="00A9096C">
        <w:rPr>
          <w:rFonts w:ascii="Times New Roman" w:hAnsi="Times New Roman" w:cs="Times New Roman"/>
          <w:bCs/>
        </w:rPr>
        <w:lastRenderedPageBreak/>
        <w:t>quantified these final PCR products using a Qubit fluorometer and a high sensitivity kit with 1</w:t>
      </w:r>
      <w:r w:rsidR="00E4430E" w:rsidRPr="00E4430E">
        <w:rPr>
          <w:rFonts w:ascii="Symbol" w:hAnsi="Symbol" w:cs="Times New Roman"/>
          <w:bCs/>
        </w:rPr>
        <w:t></w:t>
      </w:r>
      <w:r w:rsidR="00273017" w:rsidRPr="00A9096C">
        <w:rPr>
          <w:rFonts w:ascii="Times New Roman" w:hAnsi="Times New Roman" w:cs="Times New Roman"/>
          <w:bCs/>
        </w:rPr>
        <w:t>L of sample per reaction tube</w:t>
      </w:r>
      <w:r w:rsidR="007E2333" w:rsidRPr="00A9096C">
        <w:rPr>
          <w:rFonts w:ascii="Times New Roman" w:hAnsi="Times New Roman" w:cs="Times New Roman"/>
          <w:bCs/>
        </w:rPr>
        <w:t xml:space="preserve"> and </w:t>
      </w:r>
      <w:r w:rsidR="00273017" w:rsidRPr="00A9096C">
        <w:rPr>
          <w:rFonts w:ascii="Times New Roman" w:hAnsi="Times New Roman" w:cs="Times New Roman"/>
          <w:bCs/>
        </w:rPr>
        <w:t>diluted each sample in 10mM TRIS to a final concentration of 5nM</w:t>
      </w:r>
      <w:r w:rsidR="00040901">
        <w:rPr>
          <w:rFonts w:ascii="Times New Roman" w:hAnsi="Times New Roman" w:cs="Times New Roman"/>
          <w:bCs/>
        </w:rPr>
        <w:t>.</w:t>
      </w:r>
    </w:p>
    <w:p w14:paraId="244C9F2E" w14:textId="2A837FAE" w:rsidR="0092281A" w:rsidRPr="00A9096C" w:rsidRDefault="0092281A" w:rsidP="001A318B">
      <w:pPr>
        <w:spacing w:line="480" w:lineRule="auto"/>
        <w:rPr>
          <w:rFonts w:ascii="Times New Roman" w:hAnsi="Times New Roman" w:cs="Times New Roman"/>
          <w:bCs/>
        </w:rPr>
      </w:pPr>
    </w:p>
    <w:p w14:paraId="4D33D6ED" w14:textId="0BFCB5F1" w:rsidR="00761C14" w:rsidRPr="00A9096C" w:rsidRDefault="00273017" w:rsidP="001A318B">
      <w:pPr>
        <w:spacing w:line="480" w:lineRule="auto"/>
        <w:rPr>
          <w:rFonts w:ascii="Times New Roman" w:hAnsi="Times New Roman" w:cs="Times New Roman"/>
          <w:bCs/>
        </w:rPr>
      </w:pPr>
      <w:r w:rsidRPr="00A9096C">
        <w:rPr>
          <w:rFonts w:ascii="Times New Roman" w:hAnsi="Times New Roman" w:cs="Times New Roman"/>
          <w:bCs/>
        </w:rPr>
        <w:t>We multiplexed all samples along with one negative</w:t>
      </w:r>
      <w:r w:rsidR="00D801AB" w:rsidRPr="00A9096C">
        <w:rPr>
          <w:rFonts w:ascii="Times New Roman" w:hAnsi="Times New Roman" w:cs="Times New Roman"/>
          <w:bCs/>
        </w:rPr>
        <w:t xml:space="preserve"> control</w:t>
      </w:r>
      <w:r w:rsidRPr="00A9096C">
        <w:rPr>
          <w:rFonts w:ascii="Times New Roman" w:hAnsi="Times New Roman" w:cs="Times New Roman"/>
          <w:bCs/>
        </w:rPr>
        <w:t xml:space="preserve"> </w:t>
      </w:r>
      <w:r w:rsidR="007E2333" w:rsidRPr="00A9096C">
        <w:rPr>
          <w:rFonts w:ascii="Times New Roman" w:hAnsi="Times New Roman" w:cs="Times New Roman"/>
          <w:bCs/>
        </w:rPr>
        <w:t xml:space="preserve">and </w:t>
      </w:r>
      <w:r w:rsidR="00011901">
        <w:rPr>
          <w:rFonts w:ascii="Times New Roman" w:hAnsi="Times New Roman" w:cs="Times New Roman"/>
          <w:bCs/>
        </w:rPr>
        <w:t>two PCR4-TOPO TA vectors</w:t>
      </w:r>
      <w:r w:rsidR="007E2333" w:rsidRPr="00A9096C">
        <w:rPr>
          <w:rFonts w:ascii="Times New Roman" w:hAnsi="Times New Roman" w:cs="Times New Roman"/>
          <w:bCs/>
        </w:rPr>
        <w:t xml:space="preserve"> (</w:t>
      </w:r>
      <w:r w:rsidR="00011901">
        <w:rPr>
          <w:rFonts w:ascii="Times New Roman" w:hAnsi="Times New Roman" w:cs="Times New Roman"/>
          <w:bCs/>
        </w:rPr>
        <w:t>Invitrogen, Carlsbad, CA, USA) containing the internal transcribed spacer 1 region from two fungal species as positive controls (</w:t>
      </w:r>
      <w:r w:rsidR="007E2333" w:rsidRPr="00A9096C">
        <w:rPr>
          <w:rFonts w:ascii="Times New Roman" w:hAnsi="Times New Roman" w:cs="Times New Roman"/>
          <w:bCs/>
        </w:rPr>
        <w:t>GenBank accession numbers: MG840195 and MG840196</w:t>
      </w:r>
      <w:r w:rsidR="00132203">
        <w:rPr>
          <w:rFonts w:ascii="Times New Roman" w:hAnsi="Times New Roman" w:cs="Times New Roman"/>
          <w:bCs/>
        </w:rPr>
        <w:t>;</w:t>
      </w:r>
      <w:r w:rsidR="007E2333" w:rsidRPr="00A9096C">
        <w:rPr>
          <w:rFonts w:ascii="Times New Roman" w:hAnsi="Times New Roman" w:cs="Times New Roman"/>
          <w:bCs/>
        </w:rPr>
        <w:t xml:space="preserve"> </w:t>
      </w:r>
      <w:r w:rsidR="00B31BFF">
        <w:rPr>
          <w:rFonts w:ascii="Times New Roman" w:hAnsi="Times New Roman" w:cs="Times New Roman"/>
          <w:bCs/>
        </w:rPr>
        <w:t xml:space="preserve"> </w:t>
      </w:r>
      <w:r w:rsidR="00481ED8">
        <w:rPr>
          <w:rFonts w:ascii="Times New Roman" w:hAnsi="Times New Roman" w:cs="Times New Roman"/>
          <w:bCs/>
        </w:rPr>
        <w:fldChar w:fldCharType="begin" w:fldLock="1"/>
      </w:r>
      <w:r w:rsidR="00E924D7">
        <w:rPr>
          <w:rFonts w:ascii="Times New Roman" w:hAnsi="Times New Roman" w:cs="Times New Roman"/>
          <w:bCs/>
        </w:rPr>
        <w:instrText>ADDIN CSL_CITATION {"citationItems":[{"id":"ITEM-1","itemData":{"DOI":"10.1371/journal.pone.0040863","ISSN":"19326203","abstract":"The kingdom Fungi is estimated to include 1.5 million or more species, playing key roles as decomposers, mutualists, and parasites in every biome on the earth. To comprehensively understand the diversity and ecology of this huge kingdom, DNA barcoding targeting the internal transcribed spacer (ITS) region of the nuclear ribosomal repeat has been regarded as a prerequisite procedure. By extensively surveying ITS sequences in public databases, we designed new ITS primers with improved coverage across diverse taxonomic groups of fungi compared to existing primers. An in silico analysis based on public sequence databases indicated that the newly designed primers matched 99% of ascomycete and basidiomycete ITS taxa (species, subspecies or varieties), causing little taxonomic bias toward either fungal group. Two of the newly designed primers could inhibit the amplification of plant sequences and would enable the selective investigation of fungal communities in mycorrhizal associations, soil, and other types of environmental samples. Optimal PCR conditions for the primers were explored in an in vitro investigation. The new primers developed in this study will provide a basis for ecological studies on the diversity and community structures of fungi in the era of massive DNA sequencing. © 2012 Toju et al.","author":[{"dropping-particle":"","family":"Toju","given":"Hirokazu","non-dropping-particle":"","parse-names":false,"suffix":""},{"dropping-particle":"","family":"Tanabe","given":"Akifumi S.","non-dropping-particle":"","parse-names":false,"suffix":""},{"dropping-particle":"","family":"Yamamoto","given":"Satoshi","non-dropping-particle":"","parse-names":false,"suffix":""},{"dropping-particle":"","family":"Sato","given":"Hirotoshi","non-dropping-particle":"","parse-names":false,"suffix":""}],"container-title":"PLoS ONE","id":"ITEM-1","issue":"7","issued":{"date-parts":[["2012"]]},"title":"High-coverage ITS primers for the DNA-based identification of ascomycetes and basidiomycetes in environmental samples","type":"article-journal","volume":"7"},"uris":["http://www.mendeley.com/documents/?uuid=faad1b0d-0f75-467a-9bc1-b8dce5c3841c"]},{"id":"ITEM-2","itemData":{"author":[{"dropping-particle":"","family":"Apigo","given":"Austen","non-dropping-particle":"","parse-names":false,"suffix":""},{"dropping-particle":"","family":"Oono","given":"Ryoko","non-dropping-particle":"","parse-names":false,"suffix":""}],"id":"ITEM-2","issued":{"date-parts":[["2018"]]},"title":"MG840195 and MG840196","type":"report"},"uris":["http://www.mendeley.com/documents/?uuid=3d3f97ff-e88b-4e64-ae41-a00b61918d68"]},{"id":"ITEM-3","itemData":{"DOI":"10.1093/nar/gkv1276","ISSN":"13624962","abstract":"GenBank® (www.ncbi.nlm.nih.gov/genbank/) is a comprehensive database that contains publicly available nucleotide sequences for over 340 000 formally described species. Recent developments include a new starting page for submitters, a shift toward using accession.version identifiers rather than GI numbers, a wizard for submitting 16S rRNA sequences, and an Identical Protein Report to address growing issues of data redundancy. GenBank organizes the sequence data received from individual laboratories and largescale sequencing projects into 18 divisions, and Gen Bank staff assign unique accession.version identifiers upon data receipt. Most submitters use the web-based BankIt or standalone Sequin programs. Daily data exchange with the European Nucleotide Archive (ENA) and the DNA Data Bank of Japan (DDBJ) ensures worldwide coverage. GenBank is accessible through the nuccore, nucest, and nucgss databases of the Entrez retrieval system, which integrates these records with a variety of other data including taxonomy nodes, genomes, protein structures, and biomedical journal literature in PubMed. BLAST provides sequence similarity searches of GenBank and other sequence databases. Complete bimonthly releases and daily updates of the GenBank database are available by FTP.","author":[{"dropping-particle":"","family":"Clark","given":"Karen","non-dropping-particle":"","parse-names":false,"suffix":""},{"dropping-particle":"","family":"Karsch-Mizrachi","given":"Ilene","non-dropping-particle":"","parse-names":false,"suffix":""},{"dropping-particle":"","family":"Lipman","given":"David J.","non-dropping-particle":"","parse-names":false,"suffix":""},{"dropping-particle":"","family":"Ostell","given":"James","non-dropping-particle":"","parse-names":false,"suffix":""},{"dropping-particle":"","family":"Sayers","given":"Eric W.","non-dropping-particle":"","parse-names":false,"suffix":""}],"container-title":"Nucleic Acids Research","id":"ITEM-3","issue":"D1","issued":{"date-parts":[["2016"]]},"page":"D67-D72","title":"GenBank","type":"article-journal","volume":"44"},"uris":["http://www.mendeley.com/documents/?uuid=de9402a9-b535-4a83-b76f-26110024a564"]}],"mendeley":{"formattedCitation":"(Apigo &amp; Oono, 2018; Clark et al., 2016; Toju et al., 2012)","manualFormatting":"Apigo &amp; Oono, 2018; Clark et al., 2016; Toju et al., 2012)","plainTextFormattedCitation":"(Apigo &amp; Oono, 2018; Clark et al., 2016; Toju et al., 2012)","previouslyFormattedCitation":"(Apigo &amp; Oono, 2018; Clark et al., 2016; Toju et al., 2012)"},"properties":{"noteIndex":0},"schema":"https://github.com/citation-style-language/schema/raw/master/csl-citation.json"}</w:instrText>
      </w:r>
      <w:r w:rsidR="00481ED8">
        <w:rPr>
          <w:rFonts w:ascii="Times New Roman" w:hAnsi="Times New Roman" w:cs="Times New Roman"/>
          <w:bCs/>
        </w:rPr>
        <w:fldChar w:fldCharType="separate"/>
      </w:r>
      <w:r w:rsidR="00132203" w:rsidRPr="00132203">
        <w:rPr>
          <w:rFonts w:ascii="Times New Roman" w:hAnsi="Times New Roman" w:cs="Times New Roman"/>
          <w:bCs/>
          <w:noProof/>
        </w:rPr>
        <w:t>Apigo &amp; Oono, 2018; Clark et al., 2016; Toju et al., 2012)</w:t>
      </w:r>
      <w:r w:rsidR="00481ED8">
        <w:rPr>
          <w:rFonts w:ascii="Times New Roman" w:hAnsi="Times New Roman" w:cs="Times New Roman"/>
          <w:bCs/>
        </w:rPr>
        <w:fldChar w:fldCharType="end"/>
      </w:r>
      <w:r w:rsidR="00481ED8">
        <w:rPr>
          <w:rFonts w:ascii="Times New Roman" w:hAnsi="Times New Roman" w:cs="Times New Roman"/>
          <w:bCs/>
        </w:rPr>
        <w:t>.</w:t>
      </w:r>
      <w:r w:rsidR="007E2333" w:rsidRPr="00A9096C">
        <w:rPr>
          <w:rFonts w:ascii="Times New Roman" w:hAnsi="Times New Roman" w:cs="Times New Roman"/>
          <w:bCs/>
        </w:rPr>
        <w:t xml:space="preserve"> </w:t>
      </w:r>
      <w:r w:rsidR="00BB4333" w:rsidRPr="00A9096C">
        <w:rPr>
          <w:rFonts w:ascii="Times New Roman" w:hAnsi="Times New Roman" w:cs="Times New Roman"/>
          <w:bCs/>
        </w:rPr>
        <w:t xml:space="preserve">We submitted multiplexed samples for sequencing at the University of California, Santa Barbara Biological Nanostructures Laboratory Genetics Core. Samples were run on an Illumina </w:t>
      </w:r>
      <w:proofErr w:type="spellStart"/>
      <w:r w:rsidR="00BB4333" w:rsidRPr="00A9096C">
        <w:rPr>
          <w:rFonts w:ascii="Times New Roman" w:hAnsi="Times New Roman" w:cs="Times New Roman"/>
          <w:bCs/>
        </w:rPr>
        <w:t>MiSeq</w:t>
      </w:r>
      <w:proofErr w:type="spellEnd"/>
      <w:r w:rsidR="00BB4333" w:rsidRPr="00A9096C">
        <w:rPr>
          <w:rFonts w:ascii="Times New Roman" w:hAnsi="Times New Roman" w:cs="Times New Roman"/>
          <w:bCs/>
        </w:rPr>
        <w:t xml:space="preserve"> platform </w:t>
      </w:r>
      <w:r w:rsidR="007E2333" w:rsidRPr="00A9096C">
        <w:rPr>
          <w:rFonts w:ascii="Times New Roman" w:hAnsi="Times New Roman" w:cs="Times New Roman"/>
          <w:bCs/>
        </w:rPr>
        <w:t>(</w:t>
      </w:r>
      <w:r w:rsidR="00BB4333" w:rsidRPr="00A9096C">
        <w:rPr>
          <w:rFonts w:ascii="Times New Roman" w:hAnsi="Times New Roman" w:cs="Times New Roman"/>
          <w:bCs/>
        </w:rPr>
        <w:t>v2 chemistry</w:t>
      </w:r>
      <w:r w:rsidR="007E2333" w:rsidRPr="00A9096C">
        <w:rPr>
          <w:rFonts w:ascii="Times New Roman" w:hAnsi="Times New Roman" w:cs="Times New Roman"/>
          <w:bCs/>
        </w:rPr>
        <w:t>,</w:t>
      </w:r>
      <w:r w:rsidR="00BB4333" w:rsidRPr="00A9096C">
        <w:rPr>
          <w:rFonts w:ascii="Times New Roman" w:hAnsi="Times New Roman" w:cs="Times New Roman"/>
          <w:bCs/>
        </w:rPr>
        <w:t xml:space="preserve"> 500 cycles</w:t>
      </w:r>
      <w:r w:rsidR="007E2333" w:rsidRPr="00A9096C">
        <w:rPr>
          <w:rFonts w:ascii="Times New Roman" w:hAnsi="Times New Roman" w:cs="Times New Roman"/>
          <w:bCs/>
        </w:rPr>
        <w:t xml:space="preserve">, </w:t>
      </w:r>
      <w:r w:rsidR="00BB4333" w:rsidRPr="00A9096C">
        <w:rPr>
          <w:rFonts w:ascii="Times New Roman" w:hAnsi="Times New Roman" w:cs="Times New Roman"/>
          <w:bCs/>
        </w:rPr>
        <w:t>paired</w:t>
      </w:r>
      <w:r w:rsidR="00011901">
        <w:rPr>
          <w:rFonts w:ascii="Times New Roman" w:hAnsi="Times New Roman" w:cs="Times New Roman"/>
          <w:bCs/>
        </w:rPr>
        <w:t>-</w:t>
      </w:r>
      <w:r w:rsidR="00BB4333" w:rsidRPr="00A9096C">
        <w:rPr>
          <w:rFonts w:ascii="Times New Roman" w:hAnsi="Times New Roman" w:cs="Times New Roman"/>
          <w:bCs/>
        </w:rPr>
        <w:t>end reads</w:t>
      </w:r>
      <w:r w:rsidR="007E2333" w:rsidRPr="00A9096C">
        <w:rPr>
          <w:rFonts w:ascii="Times New Roman" w:hAnsi="Times New Roman" w:cs="Times New Roman"/>
          <w:bCs/>
        </w:rPr>
        <w:t>)</w:t>
      </w:r>
      <w:r w:rsidR="00C56F0B">
        <w:rPr>
          <w:rFonts w:ascii="Times New Roman" w:hAnsi="Times New Roman" w:cs="Times New Roman"/>
          <w:bCs/>
        </w:rPr>
        <w:t xml:space="preserve"> with a 15% spike-in of </w:t>
      </w:r>
      <w:proofErr w:type="spellStart"/>
      <w:r w:rsidR="00C56F0B">
        <w:rPr>
          <w:rFonts w:ascii="Times New Roman" w:hAnsi="Times New Roman" w:cs="Times New Roman"/>
          <w:bCs/>
        </w:rPr>
        <w:t>PhiX</w:t>
      </w:r>
      <w:proofErr w:type="spellEnd"/>
      <w:r w:rsidR="00BB4333" w:rsidRPr="00A9096C">
        <w:rPr>
          <w:rFonts w:ascii="Times New Roman" w:hAnsi="Times New Roman" w:cs="Times New Roman"/>
          <w:bCs/>
        </w:rPr>
        <w:t xml:space="preserve">. </w:t>
      </w:r>
      <w:r w:rsidR="00CC0F3F" w:rsidRPr="00A9096C">
        <w:rPr>
          <w:rFonts w:ascii="Times New Roman" w:hAnsi="Times New Roman" w:cs="Times New Roman"/>
          <w:bCs/>
        </w:rPr>
        <w:t xml:space="preserve">Following sequencing, samples were demultiplexed using Illumina’s bcl2fastq conversion software (v2.20) at the Core facility. </w:t>
      </w:r>
      <w:r w:rsidR="001A0FC6">
        <w:rPr>
          <w:rFonts w:ascii="Times New Roman" w:hAnsi="Times New Roman" w:cs="Times New Roman"/>
          <w:bCs/>
        </w:rPr>
        <w:t xml:space="preserve">Our full protocol from DNA extraction through submission for Illumina sequencing can be found in Appendix F. </w:t>
      </w:r>
    </w:p>
    <w:p w14:paraId="713ED0A5" w14:textId="11D7408E" w:rsidR="00081302" w:rsidRPr="00A9096C" w:rsidRDefault="00081302" w:rsidP="001A318B">
      <w:pPr>
        <w:spacing w:line="480" w:lineRule="auto"/>
        <w:rPr>
          <w:rFonts w:ascii="Times New Roman" w:hAnsi="Times New Roman" w:cs="Times New Roman"/>
          <w:bCs/>
        </w:rPr>
      </w:pPr>
    </w:p>
    <w:p w14:paraId="09D44FBF" w14:textId="7E6F6580" w:rsidR="00081302" w:rsidRPr="00A9096C" w:rsidRDefault="00081302" w:rsidP="001A318B">
      <w:pPr>
        <w:spacing w:line="480" w:lineRule="auto"/>
        <w:rPr>
          <w:rFonts w:ascii="Times New Roman" w:hAnsi="Times New Roman" w:cs="Times New Roman"/>
          <w:bCs/>
          <w:i/>
          <w:iCs/>
        </w:rPr>
      </w:pPr>
      <w:r w:rsidRPr="00A9096C">
        <w:rPr>
          <w:rFonts w:ascii="Times New Roman" w:hAnsi="Times New Roman" w:cs="Times New Roman"/>
          <w:bCs/>
          <w:i/>
          <w:iCs/>
        </w:rPr>
        <w:t xml:space="preserve">Sequence merging, filtering, and clustering with </w:t>
      </w:r>
      <w:r w:rsidR="000B7D9C" w:rsidRPr="00A9096C">
        <w:rPr>
          <w:rFonts w:ascii="Times New Roman" w:hAnsi="Times New Roman" w:cs="Times New Roman"/>
          <w:bCs/>
          <w:i/>
          <w:iCs/>
        </w:rPr>
        <w:t>U</w:t>
      </w:r>
      <w:r w:rsidR="0069432B" w:rsidRPr="00A9096C">
        <w:rPr>
          <w:rFonts w:ascii="Times New Roman" w:hAnsi="Times New Roman" w:cs="Times New Roman"/>
          <w:bCs/>
          <w:i/>
          <w:iCs/>
        </w:rPr>
        <w:t>NOISE3</w:t>
      </w:r>
    </w:p>
    <w:p w14:paraId="52FA3BC4" w14:textId="4257976A" w:rsidR="0017585E" w:rsidRDefault="0017585E" w:rsidP="001A318B">
      <w:pPr>
        <w:spacing w:line="480" w:lineRule="auto"/>
        <w:rPr>
          <w:rFonts w:ascii="Times New Roman" w:hAnsi="Times New Roman" w:cs="Times New Roman"/>
          <w:bCs/>
        </w:rPr>
      </w:pPr>
      <w:r w:rsidRPr="00A9096C">
        <w:rPr>
          <w:rFonts w:ascii="Times New Roman" w:hAnsi="Times New Roman" w:cs="Times New Roman"/>
          <w:bCs/>
        </w:rPr>
        <w:t>We merge</w:t>
      </w:r>
      <w:r w:rsidR="009F3946">
        <w:rPr>
          <w:rFonts w:ascii="Times New Roman" w:hAnsi="Times New Roman" w:cs="Times New Roman"/>
          <w:bCs/>
        </w:rPr>
        <w:t>d</w:t>
      </w:r>
      <w:r w:rsidRPr="00A9096C">
        <w:rPr>
          <w:rFonts w:ascii="Times New Roman" w:hAnsi="Times New Roman" w:cs="Times New Roman"/>
          <w:bCs/>
        </w:rPr>
        <w:t>, filter</w:t>
      </w:r>
      <w:r w:rsidR="009F3946">
        <w:rPr>
          <w:rFonts w:ascii="Times New Roman" w:hAnsi="Times New Roman" w:cs="Times New Roman"/>
          <w:bCs/>
        </w:rPr>
        <w:t>ed</w:t>
      </w:r>
      <w:r w:rsidR="00011901">
        <w:rPr>
          <w:rFonts w:ascii="Times New Roman" w:hAnsi="Times New Roman" w:cs="Times New Roman"/>
          <w:bCs/>
        </w:rPr>
        <w:t xml:space="preserve"> (max </w:t>
      </w:r>
      <w:proofErr w:type="spellStart"/>
      <w:r w:rsidR="00011901">
        <w:rPr>
          <w:rFonts w:ascii="Times New Roman" w:hAnsi="Times New Roman" w:cs="Times New Roman"/>
          <w:bCs/>
        </w:rPr>
        <w:t>ee</w:t>
      </w:r>
      <w:proofErr w:type="spellEnd"/>
      <w:r w:rsidR="00011901">
        <w:rPr>
          <w:rFonts w:ascii="Times New Roman" w:hAnsi="Times New Roman" w:cs="Times New Roman"/>
          <w:bCs/>
        </w:rPr>
        <w:t xml:space="preserve">  = 1.0)</w:t>
      </w:r>
      <w:r w:rsidR="009F3946">
        <w:rPr>
          <w:rFonts w:ascii="Times New Roman" w:hAnsi="Times New Roman" w:cs="Times New Roman"/>
          <w:bCs/>
        </w:rPr>
        <w:t>,</w:t>
      </w:r>
      <w:r w:rsidRPr="00A9096C">
        <w:rPr>
          <w:rFonts w:ascii="Times New Roman" w:hAnsi="Times New Roman" w:cs="Times New Roman"/>
          <w:bCs/>
        </w:rPr>
        <w:t xml:space="preserve"> and </w:t>
      </w:r>
      <w:r w:rsidR="00650F3B" w:rsidRPr="00A9096C">
        <w:rPr>
          <w:rFonts w:ascii="Times New Roman" w:hAnsi="Times New Roman" w:cs="Times New Roman"/>
          <w:bCs/>
        </w:rPr>
        <w:t>denoise</w:t>
      </w:r>
      <w:r w:rsidR="009F3946">
        <w:rPr>
          <w:rFonts w:ascii="Times New Roman" w:hAnsi="Times New Roman" w:cs="Times New Roman"/>
          <w:bCs/>
        </w:rPr>
        <w:t>d</w:t>
      </w:r>
      <w:r w:rsidR="00650F3B" w:rsidRPr="00A9096C">
        <w:rPr>
          <w:rFonts w:ascii="Times New Roman" w:hAnsi="Times New Roman" w:cs="Times New Roman"/>
          <w:bCs/>
        </w:rPr>
        <w:t xml:space="preserve"> (cluster</w:t>
      </w:r>
      <w:r w:rsidR="009F3946">
        <w:rPr>
          <w:rFonts w:ascii="Times New Roman" w:hAnsi="Times New Roman" w:cs="Times New Roman"/>
          <w:bCs/>
        </w:rPr>
        <w:t>ed</w:t>
      </w:r>
      <w:r w:rsidR="00650F3B" w:rsidRPr="00A9096C">
        <w:rPr>
          <w:rFonts w:ascii="Times New Roman" w:hAnsi="Times New Roman" w:cs="Times New Roman"/>
          <w:bCs/>
        </w:rPr>
        <w:t>)</w:t>
      </w:r>
      <w:r w:rsidRPr="00A9096C">
        <w:rPr>
          <w:rFonts w:ascii="Times New Roman" w:hAnsi="Times New Roman" w:cs="Times New Roman"/>
          <w:bCs/>
        </w:rPr>
        <w:t xml:space="preserve"> our sequences around </w:t>
      </w:r>
      <w:r w:rsidR="00C56F0B">
        <w:rPr>
          <w:rFonts w:ascii="Times New Roman" w:hAnsi="Times New Roman" w:cs="Times New Roman"/>
          <w:bCs/>
        </w:rPr>
        <w:t xml:space="preserve">amplicon </w:t>
      </w:r>
      <w:r w:rsidRPr="00A9096C">
        <w:rPr>
          <w:rFonts w:ascii="Times New Roman" w:hAnsi="Times New Roman" w:cs="Times New Roman"/>
          <w:bCs/>
        </w:rPr>
        <w:t xml:space="preserve">sequence variants (ASVs) using </w:t>
      </w:r>
      <w:r w:rsidR="00ED4C9B">
        <w:rPr>
          <w:rFonts w:ascii="Times New Roman" w:hAnsi="Times New Roman" w:cs="Times New Roman"/>
          <w:bCs/>
        </w:rPr>
        <w:t>the</w:t>
      </w:r>
      <w:r w:rsidR="000B7D9C" w:rsidRPr="00A9096C">
        <w:rPr>
          <w:rFonts w:ascii="Times New Roman" w:hAnsi="Times New Roman" w:cs="Times New Roman"/>
          <w:bCs/>
        </w:rPr>
        <w:t xml:space="preserve"> UNOISE3 </w:t>
      </w:r>
      <w:r w:rsidR="00ED4C9B">
        <w:rPr>
          <w:rFonts w:ascii="Times New Roman" w:hAnsi="Times New Roman" w:cs="Times New Roman"/>
          <w:bCs/>
        </w:rPr>
        <w:t xml:space="preserve">algorithm </w:t>
      </w:r>
      <w:r w:rsidRPr="00A9096C">
        <w:rPr>
          <w:rFonts w:ascii="Times New Roman" w:hAnsi="Times New Roman" w:cs="Times New Roman"/>
          <w:bCs/>
        </w:rPr>
        <w:t>(unoise3</w:t>
      </w:r>
      <w:r w:rsidR="00997CD0" w:rsidRPr="00A9096C">
        <w:rPr>
          <w:rFonts w:ascii="Times New Roman" w:hAnsi="Times New Roman" w:cs="Times New Roman"/>
          <w:bCs/>
        </w:rPr>
        <w:t xml:space="preserve"> </w:t>
      </w:r>
      <w:r w:rsidR="0069432B" w:rsidRPr="00A9096C">
        <w:rPr>
          <w:rFonts w:ascii="Times New Roman" w:hAnsi="Times New Roman" w:cs="Times New Roman"/>
          <w:bCs/>
        </w:rPr>
        <w:t xml:space="preserve">command </w:t>
      </w:r>
      <w:r w:rsidR="00FB2C11" w:rsidRPr="00A9096C">
        <w:rPr>
          <w:rFonts w:ascii="Times New Roman" w:hAnsi="Times New Roman" w:cs="Times New Roman"/>
          <w:bCs/>
        </w:rPr>
        <w:t xml:space="preserve">in </w:t>
      </w:r>
      <w:r w:rsidR="005B386D">
        <w:rPr>
          <w:rFonts w:ascii="Times New Roman" w:hAnsi="Times New Roman" w:cs="Times New Roman"/>
          <w:bCs/>
        </w:rPr>
        <w:t xml:space="preserve">the open-source </w:t>
      </w:r>
      <w:r w:rsidR="00997CD0" w:rsidRPr="00A9096C">
        <w:rPr>
          <w:rFonts w:ascii="Times New Roman" w:hAnsi="Times New Roman" w:cs="Times New Roman"/>
          <w:bCs/>
        </w:rPr>
        <w:t xml:space="preserve">USEARCH </w:t>
      </w:r>
      <w:r w:rsidR="008D0EC1" w:rsidRPr="00A9096C">
        <w:rPr>
          <w:rFonts w:ascii="Times New Roman" w:hAnsi="Times New Roman" w:cs="Times New Roman"/>
          <w:bCs/>
        </w:rPr>
        <w:t xml:space="preserve">32-bit </w:t>
      </w:r>
      <w:r w:rsidR="00997CD0" w:rsidRPr="00A9096C">
        <w:rPr>
          <w:rFonts w:ascii="Times New Roman" w:hAnsi="Times New Roman" w:cs="Times New Roman"/>
          <w:bCs/>
        </w:rPr>
        <w:t>version 11.0.667</w:t>
      </w:r>
      <w:r w:rsidR="00ED4C9B">
        <w:rPr>
          <w:rFonts w:ascii="Times New Roman" w:hAnsi="Times New Roman" w:cs="Times New Roman"/>
          <w:bCs/>
        </w:rPr>
        <w:t>;</w:t>
      </w:r>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101/081257","abstract":"Amplicon sequencing of tags such as 16S and ITS ribosomal RNA is a popular method for investigating microbial populations. In such experiments, sequence errors caused by PCR and sequencing are difficult to distinguish from true biological variation. I describe UNOISE2, an updated version of the UNOISE algorithm for denoising (error-correcting) Illumina amplicon reads and show that it has comparable or better accuracy than DADA2.","author":[{"dropping-particle":"","family":"Edgar","given":"Robert C","non-dropping-particle":"","parse-names":false,"suffix":""}],"container-title":"bioRxiv","id":"ITEM-1","issued":{"date-parts":[["2016"]]},"page":"081257","title":"UNOISE2: improved error-correction for Illumina 16S and ITS amplicon sequencing","type":"article-journal"},"uris":["http://www.mendeley.com/documents/?uuid=e7d3aeb9-8e22-4654-ac3c-c6b6076a3959"]}],"mendeley":{"formattedCitation":"(Edgar, 2016)","manualFormatting":"Edgar, 2016)","plainTextFormattedCitation":"(Edgar, 2016)","previouslyFormattedCitation":"(Edgar,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Edgar, 2016)</w:t>
      </w:r>
      <w:r w:rsidR="00521A8A">
        <w:rPr>
          <w:rFonts w:ascii="Times New Roman" w:hAnsi="Times New Roman" w:cs="Times New Roman"/>
          <w:bCs/>
        </w:rPr>
        <w:fldChar w:fldCharType="end"/>
      </w:r>
      <w:r w:rsidR="00ED4C9B">
        <w:rPr>
          <w:rFonts w:ascii="Times New Roman" w:hAnsi="Times New Roman" w:cs="Times New Roman"/>
          <w:bCs/>
        </w:rPr>
        <w:t>. This ASV denoising approach incorporates sequence abundance, quality, and error rates to cluster reads in high throughput sequencing data into a smaller subset of biological units (</w:t>
      </w:r>
      <w:r w:rsidR="001A0FC6">
        <w:rPr>
          <w:rFonts w:ascii="Times New Roman" w:hAnsi="Times New Roman" w:cs="Times New Roman"/>
          <w:bCs/>
        </w:rPr>
        <w:t>Appendix E,</w:t>
      </w:r>
      <w:r w:rsidR="009D411B">
        <w:rPr>
          <w:rFonts w:ascii="Times New Roman" w:hAnsi="Times New Roman" w:cs="Times New Roman"/>
          <w:bCs/>
        </w:rPr>
        <w:t xml:space="preserve"> Figure 3</w:t>
      </w:r>
      <w:r w:rsidR="00ED4C9B">
        <w:rPr>
          <w:rFonts w:ascii="Times New Roman" w:hAnsi="Times New Roman" w:cs="Times New Roman"/>
          <w:bCs/>
        </w:rPr>
        <w:t xml:space="preserve">). </w:t>
      </w:r>
      <w:r w:rsidR="00011901" w:rsidRPr="00A9096C">
        <w:rPr>
          <w:rFonts w:ascii="Times New Roman" w:hAnsi="Times New Roman" w:cs="Times New Roman"/>
          <w:bCs/>
        </w:rPr>
        <w:t>Prior to denoising</w:t>
      </w:r>
      <w:r w:rsidR="00011901">
        <w:rPr>
          <w:rFonts w:ascii="Times New Roman" w:hAnsi="Times New Roman" w:cs="Times New Roman"/>
          <w:bCs/>
        </w:rPr>
        <w:t xml:space="preserve"> with UNOISE3</w:t>
      </w:r>
      <w:r w:rsidR="00011901" w:rsidRPr="00A9096C">
        <w:rPr>
          <w:rFonts w:ascii="Times New Roman" w:hAnsi="Times New Roman" w:cs="Times New Roman"/>
          <w:bCs/>
        </w:rPr>
        <w:t xml:space="preserve">, we used </w:t>
      </w:r>
      <w:proofErr w:type="spellStart"/>
      <w:r w:rsidR="00011901" w:rsidRPr="00A9096C">
        <w:rPr>
          <w:rFonts w:ascii="Times New Roman" w:hAnsi="Times New Roman" w:cs="Times New Roman"/>
          <w:bCs/>
        </w:rPr>
        <w:t>cutadapt</w:t>
      </w:r>
      <w:proofErr w:type="spellEnd"/>
      <w:r w:rsidR="00011901" w:rsidRPr="00A9096C">
        <w:rPr>
          <w:rFonts w:ascii="Times New Roman" w:hAnsi="Times New Roman" w:cs="Times New Roman"/>
          <w:bCs/>
        </w:rPr>
        <w:t xml:space="preserve"> (version 1.18,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ISSN":"19950756","abstract":"I","author":[{"dropping-particle":"","family":"Martin","given":"Marcel","non-dropping-particle":"","parse-names":false,"suffix":""}],"container-title":"EMBNet Journal","id":"ITEM-1","issue":"1","issued":{"date-parts":[["2011"]]},"title":"Cutadapt removes adapter sequences from high-throughput sequencing reads","type":"article-journal","volume":"17"},"uris":["http://www.mendeley.com/documents/?uuid=3a1b73cb-c7b6-42c2-a469-0eac423e1468"]}],"mendeley":{"formattedCitation":"(Martin, 2011)","manualFormatting":"Martin, 2011)","plainTextFormattedCitation":"(Martin, 2011)","previouslyFormattedCitation":"(Martin, 2011)"},"properties":{"noteIndex":0},"schema":"https://github.com/citation-style-language/schema/raw/master/csl-citation.json"}</w:instrText>
      </w:r>
      <w:r w:rsidR="00011901">
        <w:rPr>
          <w:rFonts w:ascii="Times New Roman" w:hAnsi="Times New Roman" w:cs="Times New Roman"/>
          <w:bCs/>
        </w:rPr>
        <w:fldChar w:fldCharType="separate"/>
      </w:r>
      <w:r w:rsidR="00011901" w:rsidRPr="00521A8A">
        <w:rPr>
          <w:rFonts w:ascii="Times New Roman" w:hAnsi="Times New Roman" w:cs="Times New Roman"/>
          <w:bCs/>
          <w:noProof/>
        </w:rPr>
        <w:t>Martin, 2011)</w:t>
      </w:r>
      <w:r w:rsidR="00011901">
        <w:rPr>
          <w:rFonts w:ascii="Times New Roman" w:hAnsi="Times New Roman" w:cs="Times New Roman"/>
          <w:bCs/>
        </w:rPr>
        <w:fldChar w:fldCharType="end"/>
      </w:r>
      <w:r w:rsidR="00011901" w:rsidRPr="00A9096C">
        <w:rPr>
          <w:rFonts w:ascii="Times New Roman" w:hAnsi="Times New Roman" w:cs="Times New Roman"/>
          <w:bCs/>
        </w:rPr>
        <w:t xml:space="preserve"> to remove primers from each sequence. </w:t>
      </w:r>
      <w:r w:rsidR="00ED4C9B">
        <w:rPr>
          <w:rFonts w:ascii="Times New Roman" w:hAnsi="Times New Roman" w:cs="Times New Roman"/>
          <w:bCs/>
        </w:rPr>
        <w:t xml:space="preserve">We also repeated analyses with the DADA2 algorithm run through R (dada2 package </w:t>
      </w:r>
      <w:r w:rsidR="00ED4C9B">
        <w:rPr>
          <w:rFonts w:ascii="Times New Roman" w:hAnsi="Times New Roman" w:cs="Times New Roman"/>
          <w:bCs/>
        </w:rPr>
        <w:lastRenderedPageBreak/>
        <w:t xml:space="preserve">version 1.1.14.0;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038/nmeth.3869","ISSN":"15487105","abstract":"We present the open-source software package DADA2 for modeling and correcting Illumina-sequenced amplicon errors (https://github.com/benjjneb/dada2). DADA2 infers sample sequences exactly and resolves differences of as little as 1 nucleotide. In several mock communities, DADA2 identified more real variants and output fewer spurious sequences than other methods. We applied DADA2 to vaginal samples from a cohort of pregnant women, revealing a diversity of previously undetected Lactobacillus crispatus variants.","author":[{"dropping-particle":"","family":"Callahan","given":"Benjamin J.","non-dropping-particle":"","parse-names":false,"suffix":""},{"dropping-particle":"","family":"McMurdie","given":"Paul J.","non-dropping-particle":"","parse-names":false,"suffix":""},{"dropping-particle":"","family":"Rosen","given":"Michael J.","non-dropping-particle":"","parse-names":false,"suffix":""},{"dropping-particle":"","family":"Han","given":"Andrew W.","non-dropping-particle":"","parse-names":false,"suffix":""},{"dropping-particle":"","family":"Johnson","given":"Amy Jo A.","non-dropping-particle":"","parse-names":false,"suffix":""},{"dropping-particle":"","family":"Holmes","given":"Susan P.","non-dropping-particle":"","parse-names":false,"suffix":""}],"container-title":"Nature Methods","id":"ITEM-1","issue":"7","issued":{"date-parts":[["2016"]]},"page":"581-583","title":"DADA2: High-resolution sample inference from Illumina amplicon data","type":"article-journal","volume":"13"},"uris":["http://www.mendeley.com/documents/?uuid=20cd3b52-ef7e-4a12-a1f6-ba2f9022543b"]}],"mendeley":{"formattedCitation":"(Callahan et al., 2016)","manualFormatting":"Callahan et al., 2016)","plainTextFormattedCitation":"(Callahan et al., 2016)","previouslyFormattedCitation":"(Callaha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Callahan et al., 2016)</w:t>
      </w:r>
      <w:r w:rsidR="00521A8A">
        <w:rPr>
          <w:rFonts w:ascii="Times New Roman" w:hAnsi="Times New Roman" w:cs="Times New Roman"/>
          <w:bCs/>
        </w:rPr>
        <w:fldChar w:fldCharType="end"/>
      </w:r>
      <w:r w:rsidR="00ED4C9B">
        <w:rPr>
          <w:rFonts w:ascii="Times New Roman" w:hAnsi="Times New Roman" w:cs="Times New Roman"/>
          <w:bCs/>
        </w:rPr>
        <w:t xml:space="preserve"> and with a data cleaning step run through </w:t>
      </w:r>
      <w:proofErr w:type="spellStart"/>
      <w:r w:rsidR="00ED4C9B">
        <w:rPr>
          <w:rFonts w:ascii="Times New Roman" w:hAnsi="Times New Roman" w:cs="Times New Roman"/>
          <w:bCs/>
        </w:rPr>
        <w:t>BBSplit</w:t>
      </w:r>
      <w:proofErr w:type="spellEnd"/>
      <w:r w:rsidR="00521A8A">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author":[{"dropping-particle":"","family":"Bushnell","given":"B","non-dropping-particle":"","parse-names":false,"suffix":""}],"id":"ITEM-1","issued":{"date-parts":[["2019"]]},"title":"BBMap","type":"article"},"uris":["http://www.mendeley.com/documents/?uuid=3064e923-2fc1-45f3-88c0-68750c062e22"]}],"mendeley":{"formattedCitation":"(Bushnell, 2019)","plainTextFormattedCitation":"(Bushnell, 2019)","previouslyFormattedCitation":"(Bushnell, 2019)"},"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Bushnell, 2019)</w:t>
      </w:r>
      <w:r w:rsidR="00521A8A">
        <w:rPr>
          <w:rFonts w:ascii="Times New Roman" w:hAnsi="Times New Roman" w:cs="Times New Roman"/>
          <w:bCs/>
        </w:rPr>
        <w:fldChar w:fldCharType="end"/>
      </w:r>
      <w:r w:rsidR="00ED4C9B">
        <w:rPr>
          <w:rFonts w:ascii="Times New Roman" w:hAnsi="Times New Roman" w:cs="Times New Roman"/>
          <w:bCs/>
        </w:rPr>
        <w:t xml:space="preserve"> to remove </w:t>
      </w:r>
      <w:r w:rsidR="00040901">
        <w:rPr>
          <w:rFonts w:ascii="Times New Roman" w:hAnsi="Times New Roman" w:cs="Times New Roman"/>
          <w:bCs/>
        </w:rPr>
        <w:t>consumer</w:t>
      </w:r>
      <w:r w:rsidR="00ED4C9B">
        <w:rPr>
          <w:rFonts w:ascii="Times New Roman" w:hAnsi="Times New Roman" w:cs="Times New Roman"/>
          <w:bCs/>
        </w:rPr>
        <w:t xml:space="preserve"> DNA prior to ASV assignment </w:t>
      </w:r>
      <w:r w:rsidR="00011901">
        <w:rPr>
          <w:rFonts w:ascii="Times New Roman" w:hAnsi="Times New Roman" w:cs="Times New Roman"/>
          <w:bCs/>
        </w:rPr>
        <w:t xml:space="preserve"> </w:t>
      </w:r>
      <w:r w:rsidR="00817B92">
        <w:rPr>
          <w:rFonts w:ascii="Times New Roman" w:hAnsi="Times New Roman" w:cs="Times New Roman"/>
          <w:bCs/>
        </w:rPr>
        <w:t>(</w:t>
      </w:r>
      <w:r w:rsidR="00011901">
        <w:rPr>
          <w:rFonts w:ascii="Times New Roman" w:hAnsi="Times New Roman" w:cs="Times New Roman"/>
          <w:bCs/>
        </w:rPr>
        <w:t xml:space="preserve">because ASV assignment </w:t>
      </w:r>
      <w:r w:rsidR="00ED4C9B">
        <w:rPr>
          <w:rFonts w:ascii="Times New Roman" w:hAnsi="Times New Roman" w:cs="Times New Roman"/>
          <w:bCs/>
        </w:rPr>
        <w:t>is abundance-sensitive</w:t>
      </w:r>
      <w:r w:rsidR="00817B92">
        <w:rPr>
          <w:rFonts w:ascii="Times New Roman" w:hAnsi="Times New Roman" w:cs="Times New Roman"/>
          <w:bCs/>
        </w:rPr>
        <w:t>)</w:t>
      </w:r>
      <w:r w:rsidR="00011901">
        <w:rPr>
          <w:rFonts w:ascii="Times New Roman" w:hAnsi="Times New Roman" w:cs="Times New Roman"/>
          <w:bCs/>
        </w:rPr>
        <w:t xml:space="preserve">. We chose to consider analyses from the UNOISE3 algorithm only because </w:t>
      </w:r>
      <w:r w:rsidR="00ED4C9B">
        <w:rPr>
          <w:rFonts w:ascii="Times New Roman" w:hAnsi="Times New Roman" w:cs="Times New Roman"/>
          <w:bCs/>
        </w:rPr>
        <w:t xml:space="preserve">UNOISE3 </w:t>
      </w:r>
      <w:r w:rsidR="00900F4A">
        <w:rPr>
          <w:rFonts w:ascii="Times New Roman" w:hAnsi="Times New Roman" w:cs="Times New Roman"/>
          <w:bCs/>
        </w:rPr>
        <w:t>assigned more sequence reads to positive controls</w:t>
      </w:r>
      <w:r w:rsidR="001E4B63">
        <w:rPr>
          <w:rFonts w:ascii="Times New Roman" w:hAnsi="Times New Roman" w:cs="Times New Roman"/>
          <w:bCs/>
        </w:rPr>
        <w:t xml:space="preserve"> than DADA2</w:t>
      </w:r>
      <w:r w:rsidR="00900F4A">
        <w:rPr>
          <w:rFonts w:ascii="Times New Roman" w:hAnsi="Times New Roman" w:cs="Times New Roman"/>
          <w:bCs/>
        </w:rPr>
        <w:t xml:space="preserve"> (on average, 3x as many </w:t>
      </w:r>
      <w:r w:rsidR="00011901">
        <w:rPr>
          <w:rFonts w:ascii="Times New Roman" w:hAnsi="Times New Roman" w:cs="Times New Roman"/>
          <w:bCs/>
        </w:rPr>
        <w:t xml:space="preserve">reads </w:t>
      </w:r>
      <w:r w:rsidR="00900F4A">
        <w:rPr>
          <w:rFonts w:ascii="Times New Roman" w:hAnsi="Times New Roman" w:cs="Times New Roman"/>
          <w:bCs/>
        </w:rPr>
        <w:t>per positive control)</w:t>
      </w:r>
      <w:r w:rsidR="001E4B63">
        <w:rPr>
          <w:rFonts w:ascii="Times New Roman" w:hAnsi="Times New Roman" w:cs="Times New Roman"/>
          <w:bCs/>
        </w:rPr>
        <w:t xml:space="preserve"> and the cleaning step </w:t>
      </w:r>
      <w:r w:rsidR="00011901">
        <w:rPr>
          <w:rFonts w:ascii="Times New Roman" w:hAnsi="Times New Roman" w:cs="Times New Roman"/>
          <w:bCs/>
        </w:rPr>
        <w:t xml:space="preserve">paired with either DADA2 or UNOISE3 </w:t>
      </w:r>
      <w:r w:rsidR="001E4B63">
        <w:rPr>
          <w:rFonts w:ascii="Times New Roman" w:hAnsi="Times New Roman" w:cs="Times New Roman"/>
          <w:bCs/>
        </w:rPr>
        <w:t xml:space="preserve">did not increase </w:t>
      </w:r>
      <w:ins w:id="265" w:author="Ana Miller-Ter Kuile" w:date="2020-12-03T12:43:00Z">
        <w:r w:rsidR="007E5E64">
          <w:rPr>
            <w:rFonts w:ascii="Times New Roman" w:hAnsi="Times New Roman" w:cs="Times New Roman"/>
            <w:bCs/>
          </w:rPr>
          <w:t xml:space="preserve">potential </w:t>
        </w:r>
      </w:ins>
      <w:r w:rsidR="001E4B63">
        <w:rPr>
          <w:rFonts w:ascii="Times New Roman" w:hAnsi="Times New Roman" w:cs="Times New Roman"/>
          <w:bCs/>
        </w:rPr>
        <w:t>diet DNA detection</w:t>
      </w:r>
      <w:r w:rsidR="00ED4C9B">
        <w:rPr>
          <w:rFonts w:ascii="Times New Roman" w:hAnsi="Times New Roman" w:cs="Times New Roman"/>
          <w:bCs/>
        </w:rPr>
        <w:t xml:space="preserve"> (summary and comparisons in </w:t>
      </w:r>
      <w:r w:rsidR="001A0FC6">
        <w:rPr>
          <w:rFonts w:ascii="Times New Roman" w:hAnsi="Times New Roman" w:cs="Times New Roman"/>
          <w:bCs/>
        </w:rPr>
        <w:t xml:space="preserve">Appendices A and </w:t>
      </w:r>
      <w:commentRangeStart w:id="266"/>
      <w:commentRangeStart w:id="267"/>
      <w:r w:rsidR="001A0FC6">
        <w:rPr>
          <w:rFonts w:ascii="Times New Roman" w:hAnsi="Times New Roman" w:cs="Times New Roman"/>
          <w:bCs/>
        </w:rPr>
        <w:t>B</w:t>
      </w:r>
      <w:commentRangeEnd w:id="266"/>
      <w:r w:rsidR="008E10AA">
        <w:rPr>
          <w:rStyle w:val="CommentReference"/>
        </w:rPr>
        <w:commentReference w:id="266"/>
      </w:r>
      <w:commentRangeEnd w:id="267"/>
      <w:r w:rsidR="001E52B2">
        <w:rPr>
          <w:rStyle w:val="CommentReference"/>
        </w:rPr>
        <w:commentReference w:id="267"/>
      </w:r>
      <w:r w:rsidR="00ED4C9B">
        <w:rPr>
          <w:rFonts w:ascii="Times New Roman" w:hAnsi="Times New Roman" w:cs="Times New Roman"/>
          <w:bCs/>
        </w:rPr>
        <w:t xml:space="preserve">). </w:t>
      </w:r>
    </w:p>
    <w:p w14:paraId="2D8F0BBC" w14:textId="77777777" w:rsidR="00011901" w:rsidRPr="00A9096C" w:rsidRDefault="00011901" w:rsidP="001A318B">
      <w:pPr>
        <w:spacing w:line="480" w:lineRule="auto"/>
        <w:rPr>
          <w:rFonts w:ascii="Times New Roman" w:hAnsi="Times New Roman" w:cs="Times New Roman"/>
          <w:bCs/>
        </w:rPr>
      </w:pPr>
    </w:p>
    <w:p w14:paraId="1BEE2C08" w14:textId="63DF1828" w:rsidR="00FE76FA" w:rsidRDefault="00FA30E9" w:rsidP="001A318B">
      <w:pPr>
        <w:spacing w:line="480" w:lineRule="auto"/>
        <w:rPr>
          <w:rFonts w:ascii="Times New Roman" w:hAnsi="Times New Roman" w:cs="Times New Roman"/>
        </w:rPr>
      </w:pPr>
      <w:r w:rsidRPr="00A9096C">
        <w:rPr>
          <w:rFonts w:ascii="Times New Roman" w:hAnsi="Times New Roman" w:cs="Times New Roman"/>
          <w:bCs/>
        </w:rPr>
        <w:t xml:space="preserve">From </w:t>
      </w:r>
      <w:r w:rsidR="00ED4C9B">
        <w:rPr>
          <w:rFonts w:ascii="Times New Roman" w:hAnsi="Times New Roman" w:cs="Times New Roman"/>
          <w:bCs/>
        </w:rPr>
        <w:t>the output</w:t>
      </w:r>
      <w:r w:rsidRPr="00A9096C">
        <w:rPr>
          <w:rFonts w:ascii="Times New Roman" w:hAnsi="Times New Roman" w:cs="Times New Roman"/>
          <w:bCs/>
        </w:rPr>
        <w:t xml:space="preserve">, we created a list of </w:t>
      </w:r>
      <w:r w:rsidR="000B7D9C" w:rsidRPr="00A9096C">
        <w:rPr>
          <w:rFonts w:ascii="Times New Roman" w:hAnsi="Times New Roman" w:cs="Times New Roman"/>
          <w:bCs/>
        </w:rPr>
        <w:t xml:space="preserve">unique </w:t>
      </w:r>
      <w:r w:rsidRPr="00A9096C">
        <w:rPr>
          <w:rFonts w:ascii="Times New Roman" w:hAnsi="Times New Roman" w:cs="Times New Roman"/>
          <w:bCs/>
        </w:rPr>
        <w:t xml:space="preserve">ASVs and a matrix of ASV abundances across samples. </w:t>
      </w:r>
      <w:r w:rsidR="00A423C8" w:rsidRPr="00A9096C">
        <w:rPr>
          <w:rFonts w:ascii="Times New Roman" w:hAnsi="Times New Roman" w:cs="Times New Roman"/>
          <w:bCs/>
        </w:rPr>
        <w:t xml:space="preserve">We </w:t>
      </w:r>
      <w:r w:rsidR="00425746" w:rsidRPr="00A9096C">
        <w:rPr>
          <w:rFonts w:ascii="Times New Roman" w:hAnsi="Times New Roman" w:cs="Times New Roman"/>
          <w:bCs/>
        </w:rPr>
        <w:t xml:space="preserve">matched ASVs to taxonomies both in the GenBank and BOLD databases. For GenBank, we </w:t>
      </w:r>
      <w:r w:rsidR="00A423C8" w:rsidRPr="00A9096C">
        <w:rPr>
          <w:rFonts w:ascii="Times New Roman" w:hAnsi="Times New Roman" w:cs="Times New Roman"/>
          <w:bCs/>
        </w:rPr>
        <w:t>used BLAST</w:t>
      </w:r>
      <w:r w:rsidR="00425746" w:rsidRPr="00A9096C">
        <w:rPr>
          <w:rFonts w:ascii="Times New Roman" w:hAnsi="Times New Roman" w:cs="Times New Roman"/>
          <w:bCs/>
        </w:rPr>
        <w:t xml:space="preserve"> </w:t>
      </w:r>
      <w:r w:rsidR="005D6393" w:rsidRPr="00A9096C">
        <w:rPr>
          <w:rFonts w:ascii="Times New Roman" w:hAnsi="Times New Roman" w:cs="Times New Roman"/>
          <w:bCs/>
        </w:rPr>
        <w:t xml:space="preserve">(version 2.7.1) </w:t>
      </w:r>
      <w:r w:rsidR="00425746" w:rsidRPr="00A9096C">
        <w:rPr>
          <w:rFonts w:ascii="Times New Roman" w:hAnsi="Times New Roman" w:cs="Times New Roman"/>
          <w:bCs/>
        </w:rPr>
        <w:t xml:space="preserve">with the </w:t>
      </w:r>
      <w:proofErr w:type="spellStart"/>
      <w:r w:rsidR="00425746" w:rsidRPr="00A9096C">
        <w:rPr>
          <w:rFonts w:ascii="Times New Roman" w:hAnsi="Times New Roman" w:cs="Times New Roman"/>
          <w:bCs/>
        </w:rPr>
        <w:t>blastn</w:t>
      </w:r>
      <w:proofErr w:type="spellEnd"/>
      <w:r w:rsidR="00425746" w:rsidRPr="00A9096C">
        <w:rPr>
          <w:rFonts w:ascii="Times New Roman" w:hAnsi="Times New Roman" w:cs="Times New Roman"/>
          <w:bCs/>
        </w:rPr>
        <w:t xml:space="preserve"> command </w:t>
      </w:r>
      <w:r w:rsidR="00A423C8" w:rsidRPr="00A9096C">
        <w:rPr>
          <w:rFonts w:ascii="Times New Roman" w:hAnsi="Times New Roman" w:cs="Times New Roman"/>
          <w:bCs/>
        </w:rPr>
        <w:t>for taxonomic assignment of each ASV using the computing cluster at UC Santa Barbara</w:t>
      </w:r>
      <w:r w:rsidR="009B1C59" w:rsidRPr="00A9096C">
        <w:rPr>
          <w:rFonts w:ascii="Times New Roman" w:hAnsi="Times New Roman" w:cs="Times New Roman"/>
          <w:bCs/>
        </w:rPr>
        <w:t xml:space="preserve">, comparing against the GenBank nucleotide database </w:t>
      </w:r>
      <w:r w:rsidR="000B7D9C" w:rsidRPr="00A9096C">
        <w:rPr>
          <w:rFonts w:ascii="Times New Roman" w:hAnsi="Times New Roman" w:cs="Times New Roman"/>
          <w:bCs/>
        </w:rPr>
        <w:t xml:space="preserve">with an </w:t>
      </w:r>
      <w:proofErr w:type="spellStart"/>
      <w:r w:rsidR="000B7D9C" w:rsidRPr="00A9096C">
        <w:rPr>
          <w:rFonts w:ascii="Times New Roman" w:hAnsi="Times New Roman" w:cs="Times New Roman"/>
          <w:bCs/>
        </w:rPr>
        <w:t>evalue</w:t>
      </w:r>
      <w:proofErr w:type="spellEnd"/>
      <w:r w:rsidR="000B7D9C" w:rsidRPr="00A9096C">
        <w:rPr>
          <w:rFonts w:ascii="Times New Roman" w:hAnsi="Times New Roman" w:cs="Times New Roman"/>
          <w:bCs/>
        </w:rPr>
        <w:t xml:space="preserve"> of 0.01 </w:t>
      </w:r>
      <w:r w:rsidR="009B1C59" w:rsidRPr="00A9096C">
        <w:rPr>
          <w:rFonts w:ascii="Times New Roman" w:hAnsi="Times New Roman" w:cs="Times New Roman"/>
          <w:bCs/>
        </w:rPr>
        <w:t>(</w:t>
      </w:r>
      <w:r w:rsidR="00D6766A" w:rsidRPr="00A9096C">
        <w:rPr>
          <w:rFonts w:ascii="Times New Roman" w:hAnsi="Times New Roman" w:cs="Times New Roman"/>
          <w:bCs/>
        </w:rPr>
        <w:t>downloaded on November 20, 2019</w:t>
      </w:r>
      <w:r w:rsidR="009B1C59" w:rsidRPr="00A9096C">
        <w:rPr>
          <w:rFonts w:ascii="Times New Roman" w:hAnsi="Times New Roman" w:cs="Times New Roman"/>
          <w:bCs/>
        </w:rPr>
        <w:t>)</w:t>
      </w:r>
      <w:r w:rsidR="00A423C8" w:rsidRPr="00A9096C">
        <w:rPr>
          <w:rFonts w:ascii="Times New Roman" w:hAnsi="Times New Roman" w:cs="Times New Roman"/>
          <w:bCs/>
        </w:rPr>
        <w:t>.</w:t>
      </w:r>
      <w:r w:rsidR="00425746" w:rsidRPr="00A9096C">
        <w:rPr>
          <w:rFonts w:ascii="Times New Roman" w:hAnsi="Times New Roman" w:cs="Times New Roman"/>
          <w:bCs/>
        </w:rPr>
        <w:t xml:space="preserve"> We visualized and exported taxonomic alignment using MEGAN Community Edition (version 6.18.0</w:t>
      </w:r>
      <w:r w:rsidR="009907D0" w:rsidRPr="00A9096C">
        <w:rPr>
          <w:rFonts w:ascii="Times New Roman" w:hAnsi="Times New Roman" w:cs="Times New Roman"/>
          <w:bCs/>
        </w:rPr>
        <w:t xml:space="preserve">, </w:t>
      </w:r>
      <w:r w:rsidR="00521A8A">
        <w:rPr>
          <w:rFonts w:ascii="Times New Roman" w:hAnsi="Times New Roman" w:cs="Times New Roman"/>
          <w:bCs/>
        </w:rPr>
        <w:fldChar w:fldCharType="begin" w:fldLock="1"/>
      </w:r>
      <w:r w:rsidR="00521A8A">
        <w:rPr>
          <w:rFonts w:ascii="Times New Roman" w:hAnsi="Times New Roman" w:cs="Times New Roman"/>
          <w:bCs/>
        </w:rPr>
        <w:instrText>ADDIN CSL_CITATION {"citationItems":[{"id":"ITEM-1","itemData":{"DOI":"10.1371/journal.pcbi.1004957","ISSN":"15537358","abstract":"There is increasing interest in employing shotgun sequencing, rather than amplicon sequencing, to analyze microbiome samples. Typical projects may involve hundreds of samples and billions of sequencing reads. The comparison of such samples against a protein reference database generates billions of alignments and the analysis of such data is computationally challenging. To address this, we have substantially rewritten and extended our widely-used microbiome analysis tool MEGAN so as to facilitate the interactive analysis of the taxonomic and functional content of very large microbiome datasets. Other new features include a functional classifier called InterPro2GO, gene-centric read assembly, principal coordinate analysis of taxonomy and function, and support for metadata. The new program is called MEGAN Community Edition (CE) and is open source. By integrating MEGAN CE with our high-throughput DNA-to-protein alignment tool DIAMOND and by providing a new program MeganServer that allows access to metagenome analysis files hosted on a server, we provide a straightforward, yet powerful and complete pipeline for the analysis of metagenome shotgun sequences. We illustrate how to perform a full-scale computational analysis of a metagenomic sequencing project, involving 12 samples and 800 million reads, in less than three days on a single server. All source code is available here: https://github.com/danielhuson/megan-ce","author":[{"dropping-particle":"","family":"Huson","given":"Daniel H.","non-dropping-particle":"","parse-names":false,"suffix":""},{"dropping-particle":"","family":"Beier","given":"Sina","non-dropping-particle":"","parse-names":false,"suffix":""},{"dropping-particle":"","family":"Flade","given":"Isabell","non-dropping-particle":"","parse-names":false,"suffix":""},{"dropping-particle":"","family":"Górska","given":"Anna","non-dropping-particle":"","parse-names":false,"suffix":""},{"dropping-particle":"","family":"El-Hadidi","given":"Mohamed","non-dropping-particle":"","parse-names":false,"suffix":""},{"dropping-particle":"","family":"Mitra","given":"Suparna","non-dropping-particle":"","parse-names":false,"suffix":""},{"dropping-particle":"","family":"Ruscheweyh","given":"Hans Joachim","non-dropping-particle":"","parse-names":false,"suffix":""},{"dropping-particle":"","family":"Tappu","given":"Rewati","non-dropping-particle":"","parse-names":false,"suffix":""}],"container-title":"PLoS Computational Biology","id":"ITEM-1","issue":"6","issued":{"date-parts":[["2016"]]},"page":"1-12","title":"MEGAN Community Edition - Interactive Exploration and Analysis of Large-Scale Microbiome Sequencing Data","type":"article-journal","volume":"12"},"uris":["http://www.mendeley.com/documents/?uuid=ac2ef067-0159-4703-b782-5b37a8f77492"]}],"mendeley":{"formattedCitation":"(Huson et al., 2016)","manualFormatting":"Huson et al., 2016)","plainTextFormattedCitation":"(Huson et al., 2016)","previouslyFormattedCitation":"(Huson et al., 2016)"},"properties":{"noteIndex":0},"schema":"https://github.com/citation-style-language/schema/raw/master/csl-citation.json"}</w:instrText>
      </w:r>
      <w:r w:rsidR="00521A8A">
        <w:rPr>
          <w:rFonts w:ascii="Times New Roman" w:hAnsi="Times New Roman" w:cs="Times New Roman"/>
          <w:bCs/>
        </w:rPr>
        <w:fldChar w:fldCharType="separate"/>
      </w:r>
      <w:r w:rsidR="00521A8A" w:rsidRPr="00521A8A">
        <w:rPr>
          <w:rFonts w:ascii="Times New Roman" w:hAnsi="Times New Roman" w:cs="Times New Roman"/>
          <w:bCs/>
          <w:noProof/>
        </w:rPr>
        <w:t>Huson et al., 2016)</w:t>
      </w:r>
      <w:r w:rsidR="00521A8A">
        <w:rPr>
          <w:rFonts w:ascii="Times New Roman" w:hAnsi="Times New Roman" w:cs="Times New Roman"/>
          <w:bCs/>
        </w:rPr>
        <w:fldChar w:fldCharType="end"/>
      </w:r>
      <w:r w:rsidR="00521A8A">
        <w:rPr>
          <w:rFonts w:ascii="Times New Roman" w:hAnsi="Times New Roman" w:cs="Times New Roman"/>
          <w:bCs/>
        </w:rPr>
        <w:t>,</w:t>
      </w:r>
      <w:r w:rsidR="00183A9E">
        <w:rPr>
          <w:rFonts w:ascii="Times New Roman" w:hAnsi="Times New Roman" w:cs="Times New Roman"/>
          <w:bCs/>
        </w:rPr>
        <w:t xml:space="preserve"> using default settings</w:t>
      </w:r>
      <w:ins w:id="268" w:author="Ana Miller-Ter Kuile" w:date="2020-12-03T14:59:00Z">
        <w:r w:rsidR="000D3A00">
          <w:rPr>
            <w:rFonts w:ascii="Times New Roman" w:hAnsi="Times New Roman" w:cs="Times New Roman"/>
            <w:bCs/>
          </w:rPr>
          <w:t xml:space="preserve"> (LCA=naïve, </w:t>
        </w:r>
        <w:proofErr w:type="spellStart"/>
        <w:r w:rsidR="000D3A00">
          <w:rPr>
            <w:rFonts w:ascii="Times New Roman" w:hAnsi="Times New Roman" w:cs="Times New Roman"/>
            <w:bCs/>
          </w:rPr>
          <w:t>MinScore</w:t>
        </w:r>
        <w:proofErr w:type="spellEnd"/>
        <w:r w:rsidR="000D3A00">
          <w:rPr>
            <w:rFonts w:ascii="Times New Roman" w:hAnsi="Times New Roman" w:cs="Times New Roman"/>
            <w:bCs/>
          </w:rPr>
          <w:t xml:space="preserve"> = </w:t>
        </w:r>
      </w:ins>
      <w:ins w:id="269" w:author="Ana Miller-Ter Kuile" w:date="2020-12-03T15:03:00Z">
        <w:r w:rsidR="000D3A00">
          <w:rPr>
            <w:rFonts w:ascii="Times New Roman" w:hAnsi="Times New Roman" w:cs="Times New Roman"/>
            <w:bCs/>
          </w:rPr>
          <w:t>50</w:t>
        </w:r>
      </w:ins>
      <w:ins w:id="270" w:author="Ana Miller-Ter Kuile" w:date="2020-12-03T14:59:00Z">
        <w:r w:rsidR="000D3A00">
          <w:rPr>
            <w:rFonts w:ascii="Times New Roman" w:hAnsi="Times New Roman" w:cs="Times New Roman"/>
            <w:bCs/>
          </w:rPr>
          <w:t xml:space="preserve">.0, </w:t>
        </w:r>
      </w:ins>
      <w:proofErr w:type="spellStart"/>
      <w:ins w:id="271" w:author="Ana Miller-Ter Kuile" w:date="2020-12-03T15:03:00Z">
        <w:r w:rsidR="000D3A00">
          <w:rPr>
            <w:rFonts w:ascii="Times New Roman" w:hAnsi="Times New Roman" w:cs="Times New Roman"/>
            <w:bCs/>
          </w:rPr>
          <w:t>MaxExpected</w:t>
        </w:r>
        <w:proofErr w:type="spellEnd"/>
        <w:r w:rsidR="000D3A00">
          <w:rPr>
            <w:rFonts w:ascii="Times New Roman" w:hAnsi="Times New Roman" w:cs="Times New Roman"/>
            <w:bCs/>
          </w:rPr>
          <w:t xml:space="preserve">  = 0.01, </w:t>
        </w:r>
      </w:ins>
      <w:proofErr w:type="spellStart"/>
      <w:ins w:id="272" w:author="Ana Miller-Ter Kuile" w:date="2020-12-03T14:59:00Z">
        <w:r w:rsidR="000D3A00">
          <w:rPr>
            <w:rFonts w:ascii="Times New Roman" w:hAnsi="Times New Roman" w:cs="Times New Roman"/>
            <w:bCs/>
          </w:rPr>
          <w:t>TopPercent</w:t>
        </w:r>
        <w:proofErr w:type="spellEnd"/>
        <w:r w:rsidR="000D3A00">
          <w:rPr>
            <w:rFonts w:ascii="Times New Roman" w:hAnsi="Times New Roman" w:cs="Times New Roman"/>
            <w:bCs/>
          </w:rPr>
          <w:t xml:space="preserve"> = 10.0, </w:t>
        </w:r>
        <w:proofErr w:type="spellStart"/>
        <w:r w:rsidR="000D3A00">
          <w:rPr>
            <w:rFonts w:ascii="Times New Roman" w:hAnsi="Times New Roman" w:cs="Times New Roman"/>
            <w:bCs/>
          </w:rPr>
          <w:t>Min</w:t>
        </w:r>
      </w:ins>
      <w:ins w:id="273" w:author="Ana Miller-Ter Kuile" w:date="2020-12-03T15:00:00Z">
        <w:r w:rsidR="000D3A00">
          <w:rPr>
            <w:rFonts w:ascii="Times New Roman" w:hAnsi="Times New Roman" w:cs="Times New Roman"/>
            <w:bCs/>
          </w:rPr>
          <w:t>Support</w:t>
        </w:r>
      </w:ins>
      <w:ins w:id="274" w:author="Ana Miller-Ter Kuile" w:date="2020-12-03T15:03:00Z">
        <w:r w:rsidR="000D3A00">
          <w:rPr>
            <w:rFonts w:ascii="Times New Roman" w:hAnsi="Times New Roman" w:cs="Times New Roman"/>
            <w:bCs/>
          </w:rPr>
          <w:t>Percent</w:t>
        </w:r>
      </w:ins>
      <w:proofErr w:type="spellEnd"/>
      <w:ins w:id="275" w:author="Ana Miller-Ter Kuile" w:date="2020-12-03T15:00:00Z">
        <w:r w:rsidR="000D3A00">
          <w:rPr>
            <w:rFonts w:ascii="Times New Roman" w:hAnsi="Times New Roman" w:cs="Times New Roman"/>
            <w:bCs/>
          </w:rPr>
          <w:t xml:space="preserve"> = </w:t>
        </w:r>
      </w:ins>
      <w:ins w:id="276" w:author="Ana Miller-Ter Kuile" w:date="2020-12-03T15:03:00Z">
        <w:r w:rsidR="000D3A00">
          <w:rPr>
            <w:rFonts w:ascii="Times New Roman" w:hAnsi="Times New Roman" w:cs="Times New Roman"/>
            <w:bCs/>
          </w:rPr>
          <w:t>0.05</w:t>
        </w:r>
      </w:ins>
      <w:ins w:id="277" w:author="Ana Miller-Ter Kuile" w:date="2020-12-03T15:00:00Z">
        <w:r w:rsidR="000D3A00">
          <w:rPr>
            <w:rFonts w:ascii="Times New Roman" w:hAnsi="Times New Roman" w:cs="Times New Roman"/>
            <w:bCs/>
          </w:rPr>
          <w:t>)</w:t>
        </w:r>
      </w:ins>
      <w:r w:rsidR="00183A9E">
        <w:rPr>
          <w:rFonts w:ascii="Times New Roman" w:hAnsi="Times New Roman" w:cs="Times New Roman"/>
          <w:bCs/>
        </w:rPr>
        <w:t xml:space="preserve"> and</w:t>
      </w:r>
      <w:r w:rsidR="00425746" w:rsidRPr="00A9096C">
        <w:rPr>
          <w:rFonts w:ascii="Times New Roman" w:hAnsi="Times New Roman" w:cs="Times New Roman"/>
          <w:bCs/>
        </w:rPr>
        <w:t xml:space="preserve"> selecting the subtree with all </w:t>
      </w:r>
      <w:r w:rsidR="00040901">
        <w:rPr>
          <w:rFonts w:ascii="Times New Roman" w:hAnsi="Times New Roman" w:cs="Times New Roman"/>
          <w:bCs/>
        </w:rPr>
        <w:t>possible</w:t>
      </w:r>
      <w:r w:rsidR="00425746" w:rsidRPr="00A9096C">
        <w:rPr>
          <w:rFonts w:ascii="Times New Roman" w:hAnsi="Times New Roman" w:cs="Times New Roman"/>
          <w:bCs/>
        </w:rPr>
        <w:t xml:space="preserve"> </w:t>
      </w:r>
      <w:r w:rsidR="00047D80">
        <w:rPr>
          <w:rFonts w:ascii="Times New Roman" w:hAnsi="Times New Roman" w:cs="Times New Roman"/>
          <w:bCs/>
        </w:rPr>
        <w:t>diet</w:t>
      </w:r>
      <w:r w:rsidR="00425746" w:rsidRPr="00A9096C">
        <w:rPr>
          <w:rFonts w:ascii="Times New Roman" w:hAnsi="Times New Roman" w:cs="Times New Roman"/>
          <w:bCs/>
        </w:rPr>
        <w:t xml:space="preserve"> items for this species (Kingdom:</w:t>
      </w:r>
      <w:r w:rsidR="00F2012E" w:rsidRPr="00A9096C">
        <w:rPr>
          <w:rFonts w:ascii="Times New Roman" w:hAnsi="Times New Roman" w:cs="Times New Roman"/>
          <w:bCs/>
        </w:rPr>
        <w:t xml:space="preserve"> </w:t>
      </w:r>
      <w:r w:rsidR="00425746" w:rsidRPr="00A9096C">
        <w:rPr>
          <w:rFonts w:ascii="Times New Roman" w:hAnsi="Times New Roman" w:cs="Times New Roman"/>
          <w:bCs/>
        </w:rPr>
        <w:t>An</w:t>
      </w:r>
      <w:r w:rsidR="00F2012E" w:rsidRPr="00A9096C">
        <w:rPr>
          <w:rFonts w:ascii="Times New Roman" w:hAnsi="Times New Roman" w:cs="Times New Roman"/>
          <w:bCs/>
        </w:rPr>
        <w:t>i</w:t>
      </w:r>
      <w:r w:rsidR="00425746" w:rsidRPr="00A9096C">
        <w:rPr>
          <w:rFonts w:ascii="Times New Roman" w:hAnsi="Times New Roman" w:cs="Times New Roman"/>
          <w:bCs/>
        </w:rPr>
        <w:t>malia, Clade: Bilateria)</w:t>
      </w:r>
      <w:r w:rsidR="005B386D">
        <w:rPr>
          <w:rFonts w:ascii="Times New Roman" w:hAnsi="Times New Roman" w:cs="Times New Roman"/>
          <w:bCs/>
        </w:rPr>
        <w:t xml:space="preserve">. </w:t>
      </w:r>
      <w:r w:rsidR="00FE76FA">
        <w:rPr>
          <w:rFonts w:ascii="Times New Roman" w:hAnsi="Times New Roman" w:cs="Times New Roman"/>
          <w:bCs/>
        </w:rPr>
        <w:t xml:space="preserve">For taxonomies which were not assigned below the order level (n =24), we submitted each ASV individually to the BLAST Basic Local Alignment Search Tool and assigned them a family based on the best sequence match in the database, given </w:t>
      </w:r>
      <w:r w:rsidR="00C76884">
        <w:rPr>
          <w:rFonts w:ascii="Times New Roman" w:hAnsi="Times New Roman" w:cs="Times New Roman"/>
          <w:bCs/>
        </w:rPr>
        <w:t xml:space="preserve">that the top </w:t>
      </w:r>
      <w:ins w:id="278" w:author="Ana Miller-Ter Kuile" w:date="2020-11-30T16:07:00Z">
        <w:r w:rsidR="00B8174E">
          <w:rPr>
            <w:rFonts w:ascii="Times New Roman" w:hAnsi="Times New Roman" w:cs="Times New Roman"/>
            <w:bCs/>
          </w:rPr>
          <w:t xml:space="preserve">ten </w:t>
        </w:r>
      </w:ins>
      <w:r w:rsidR="00C76884">
        <w:rPr>
          <w:rFonts w:ascii="Times New Roman" w:hAnsi="Times New Roman" w:cs="Times New Roman"/>
          <w:bCs/>
        </w:rPr>
        <w:t xml:space="preserve">database matches were from the same family. </w:t>
      </w:r>
      <w:r w:rsidR="00425746" w:rsidRPr="00A9096C">
        <w:rPr>
          <w:rFonts w:ascii="Times New Roman" w:hAnsi="Times New Roman" w:cs="Times New Roman"/>
          <w:bCs/>
        </w:rPr>
        <w:t>For BOLD</w:t>
      </w:r>
      <w:r w:rsidR="00FE76FA">
        <w:rPr>
          <w:rFonts w:ascii="Times New Roman" w:hAnsi="Times New Roman" w:cs="Times New Roman"/>
          <w:bCs/>
        </w:rPr>
        <w:t xml:space="preserve"> taxonomic assignment</w:t>
      </w:r>
      <w:r w:rsidR="00425746" w:rsidRPr="00A9096C">
        <w:rPr>
          <w:rFonts w:ascii="Times New Roman" w:hAnsi="Times New Roman" w:cs="Times New Roman"/>
          <w:bCs/>
        </w:rPr>
        <w:t xml:space="preserve">, we used the BOLD </w:t>
      </w:r>
      <w:proofErr w:type="spellStart"/>
      <w:r w:rsidR="00425746" w:rsidRPr="00A9096C">
        <w:rPr>
          <w:rFonts w:ascii="Times New Roman" w:hAnsi="Times New Roman" w:cs="Times New Roman"/>
          <w:bCs/>
        </w:rPr>
        <w:t>IDEngine</w:t>
      </w:r>
      <w:proofErr w:type="spellEnd"/>
      <w:r w:rsidR="00425746" w:rsidRPr="00A9096C">
        <w:rPr>
          <w:rFonts w:ascii="Times New Roman" w:hAnsi="Times New Roman" w:cs="Times New Roman"/>
          <w:bCs/>
        </w:rPr>
        <w:t xml:space="preserve"> </w:t>
      </w:r>
      <w:r w:rsidR="000B7D9C" w:rsidRPr="00A9096C">
        <w:rPr>
          <w:rFonts w:ascii="Times New Roman" w:hAnsi="Times New Roman" w:cs="Times New Roman"/>
          <w:bCs/>
        </w:rPr>
        <w:t>of the CO</w:t>
      </w:r>
      <w:r w:rsidR="003B0BF8">
        <w:rPr>
          <w:rFonts w:ascii="Times New Roman" w:hAnsi="Times New Roman" w:cs="Times New Roman"/>
          <w:bCs/>
        </w:rPr>
        <w:t>1</w:t>
      </w:r>
      <w:r w:rsidR="000B7D9C" w:rsidRPr="00A9096C">
        <w:rPr>
          <w:rFonts w:ascii="Times New Roman" w:hAnsi="Times New Roman" w:cs="Times New Roman"/>
          <w:bCs/>
        </w:rPr>
        <w:t xml:space="preserve"> gene </w:t>
      </w:r>
      <w:r w:rsidR="00425746" w:rsidRPr="00A9096C">
        <w:rPr>
          <w:rFonts w:ascii="Times New Roman" w:hAnsi="Times New Roman" w:cs="Times New Roman"/>
          <w:bCs/>
        </w:rPr>
        <w:t xml:space="preserve">with Species Level Barcode Records (accessed February 5-16, 2020; </w:t>
      </w:r>
      <w:r w:rsidR="00425746" w:rsidRPr="00A9096C">
        <w:rPr>
          <w:rFonts w:ascii="Times New Roman" w:hAnsi="Times New Roman" w:cs="Times New Roman"/>
        </w:rPr>
        <w:t xml:space="preserve">3,825,490 Sequences, 216,704 Species, and 95,537 Interim Species in database) to match each ASV list to taxonomies. We combined </w:t>
      </w:r>
      <w:r w:rsidR="00425746" w:rsidRPr="00A9096C">
        <w:rPr>
          <w:rFonts w:ascii="Times New Roman" w:hAnsi="Times New Roman" w:cs="Times New Roman"/>
        </w:rPr>
        <w:lastRenderedPageBreak/>
        <w:t>taxonomic assignments from both programs</w:t>
      </w:r>
      <w:r w:rsidR="00FE76FA">
        <w:rPr>
          <w:rFonts w:ascii="Times New Roman" w:hAnsi="Times New Roman" w:cs="Times New Roman"/>
        </w:rPr>
        <w:t xml:space="preserve"> and discarded taxonomic assignments that were mismatched at the family level or higher</w:t>
      </w:r>
      <w:r w:rsidR="00521A8A">
        <w:rPr>
          <w:rFonts w:ascii="Times New Roman" w:hAnsi="Times New Roman" w:cs="Times New Roman"/>
        </w:rPr>
        <w:t xml:space="preserve"> </w:t>
      </w:r>
      <w:r w:rsidR="00521A8A">
        <w:rPr>
          <w:rFonts w:ascii="Times New Roman" w:hAnsi="Times New Roman" w:cs="Times New Roman"/>
        </w:rPr>
        <w:fldChar w:fldCharType="begin" w:fldLock="1"/>
      </w:r>
      <w:r w:rsidR="00E94FDE">
        <w:rPr>
          <w:rFonts w:ascii="Times New Roman" w:hAnsi="Times New Roman" w:cs="Times New Roman"/>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mendeley":{"formattedCitation":"(Elbrecht et al., 2017)","plainTextFormattedCitation":"(Elbrecht et al., 2017)","previouslyFormattedCitation":"(Elbrecht et al., 2017)"},"properties":{"noteIndex":0},"schema":"https://github.com/citation-style-language/schema/raw/master/csl-citation.json"}</w:instrText>
      </w:r>
      <w:r w:rsidR="00521A8A">
        <w:rPr>
          <w:rFonts w:ascii="Times New Roman" w:hAnsi="Times New Roman" w:cs="Times New Roman"/>
        </w:rPr>
        <w:fldChar w:fldCharType="separate"/>
      </w:r>
      <w:r w:rsidR="00521A8A" w:rsidRPr="00521A8A">
        <w:rPr>
          <w:rFonts w:ascii="Times New Roman" w:hAnsi="Times New Roman" w:cs="Times New Roman"/>
          <w:noProof/>
        </w:rPr>
        <w:t>(Elbrecht et al., 2017)</w:t>
      </w:r>
      <w:r w:rsidR="00521A8A">
        <w:rPr>
          <w:rFonts w:ascii="Times New Roman" w:hAnsi="Times New Roman" w:cs="Times New Roman"/>
        </w:rPr>
        <w:fldChar w:fldCharType="end"/>
      </w:r>
      <w:r w:rsidR="00521A8A">
        <w:rPr>
          <w:rFonts w:ascii="Times New Roman" w:hAnsi="Times New Roman" w:cs="Times New Roman"/>
        </w:rPr>
        <w:t>.</w:t>
      </w:r>
      <w:r w:rsidR="00FE76FA">
        <w:rPr>
          <w:rFonts w:ascii="Times New Roman" w:hAnsi="Times New Roman" w:cs="Times New Roman"/>
        </w:rPr>
        <w:t xml:space="preserve"> </w:t>
      </w:r>
    </w:p>
    <w:p w14:paraId="1F41D5C0" w14:textId="77777777" w:rsidR="001A6BC9" w:rsidRDefault="001A6BC9" w:rsidP="001A318B">
      <w:pPr>
        <w:spacing w:line="480" w:lineRule="auto"/>
        <w:rPr>
          <w:rFonts w:ascii="Times New Roman" w:hAnsi="Times New Roman" w:cs="Times New Roman"/>
        </w:rPr>
      </w:pPr>
    </w:p>
    <w:p w14:paraId="1E2A3DED" w14:textId="0BA5EDE7" w:rsidR="00281498" w:rsidRDefault="00281498" w:rsidP="001A318B">
      <w:pPr>
        <w:spacing w:line="480" w:lineRule="auto"/>
        <w:rPr>
          <w:rFonts w:ascii="Times New Roman" w:hAnsi="Times New Roman" w:cs="Times New Roman"/>
          <w:bCs/>
          <w:i/>
          <w:iCs/>
        </w:rPr>
      </w:pPr>
      <w:commentRangeStart w:id="279"/>
      <w:commentRangeStart w:id="280"/>
      <w:r>
        <w:rPr>
          <w:rFonts w:ascii="Times New Roman" w:hAnsi="Times New Roman" w:cs="Times New Roman"/>
          <w:bCs/>
          <w:i/>
          <w:iCs/>
        </w:rPr>
        <w:t>Detection of potential diet items</w:t>
      </w:r>
      <w:commentRangeEnd w:id="279"/>
      <w:r w:rsidR="00426038">
        <w:rPr>
          <w:rStyle w:val="CommentReference"/>
        </w:rPr>
        <w:commentReference w:id="279"/>
      </w:r>
      <w:commentRangeEnd w:id="280"/>
      <w:r w:rsidR="00D57EEB">
        <w:rPr>
          <w:rStyle w:val="CommentReference"/>
        </w:rPr>
        <w:commentReference w:id="280"/>
      </w:r>
    </w:p>
    <w:p w14:paraId="1798D5CC" w14:textId="47111BE0" w:rsidR="00E81C3B" w:rsidRDefault="001D2693" w:rsidP="00011901">
      <w:pPr>
        <w:spacing w:line="480" w:lineRule="auto"/>
        <w:rPr>
          <w:rFonts w:ascii="Times New Roman" w:hAnsi="Times New Roman" w:cs="Times New Roman"/>
          <w:bCs/>
        </w:rPr>
      </w:pPr>
      <w:r>
        <w:rPr>
          <w:rFonts w:ascii="Times New Roman" w:hAnsi="Times New Roman" w:cs="Times New Roman"/>
          <w:bCs/>
        </w:rPr>
        <w:t xml:space="preserve">For </w:t>
      </w:r>
      <w:r w:rsidR="00040901">
        <w:rPr>
          <w:rFonts w:ascii="Times New Roman" w:hAnsi="Times New Roman" w:cs="Times New Roman"/>
          <w:bCs/>
        </w:rPr>
        <w:t>consumers</w:t>
      </w:r>
      <w:r>
        <w:rPr>
          <w:rFonts w:ascii="Times New Roman" w:hAnsi="Times New Roman" w:cs="Times New Roman"/>
          <w:bCs/>
        </w:rPr>
        <w:t xml:space="preserve"> from both </w:t>
      </w:r>
      <w:ins w:id="281" w:author="Ana Miller-Ter Kuile" w:date="2020-11-30T16:08:00Z">
        <w:r w:rsidR="00B8174E">
          <w:rPr>
            <w:rFonts w:ascii="Times New Roman" w:hAnsi="Times New Roman" w:cs="Times New Roman"/>
            <w:bCs/>
          </w:rPr>
          <w:t xml:space="preserve">the </w:t>
        </w:r>
      </w:ins>
      <w:del w:id="282" w:author="Ana Miller-Ter Kuile" w:date="2020-11-30T16:08:00Z">
        <w:r w:rsidDel="00B8174E">
          <w:rPr>
            <w:rFonts w:ascii="Times New Roman" w:hAnsi="Times New Roman" w:cs="Times New Roman"/>
            <w:bCs/>
          </w:rPr>
          <w:delText>mesocosm and</w:delText>
        </w:r>
        <w:r w:rsidR="00AA1148" w:rsidDel="00B8174E">
          <w:rPr>
            <w:rFonts w:ascii="Times New Roman" w:hAnsi="Times New Roman" w:cs="Times New Roman"/>
            <w:bCs/>
          </w:rPr>
          <w:delText xml:space="preserve"> </w:delText>
        </w:r>
      </w:del>
      <w:r w:rsidR="00AA1148">
        <w:rPr>
          <w:rFonts w:ascii="Times New Roman" w:hAnsi="Times New Roman" w:cs="Times New Roman"/>
          <w:bCs/>
        </w:rPr>
        <w:t>natural</w:t>
      </w:r>
      <w:r>
        <w:rPr>
          <w:rFonts w:ascii="Times New Roman" w:hAnsi="Times New Roman" w:cs="Times New Roman"/>
          <w:bCs/>
        </w:rPr>
        <w:t xml:space="preserve"> environment</w:t>
      </w:r>
      <w:ins w:id="283" w:author="Ana Miller-Ter Kuile" w:date="2020-11-30T16:08:00Z">
        <w:r w:rsidR="00B8174E">
          <w:rPr>
            <w:rFonts w:ascii="Times New Roman" w:hAnsi="Times New Roman" w:cs="Times New Roman"/>
            <w:bCs/>
          </w:rPr>
          <w:t xml:space="preserve"> and </w:t>
        </w:r>
      </w:ins>
      <w:ins w:id="284" w:author="Ana Miller-Ter Kuile" w:date="2020-12-03T11:04:00Z">
        <w:r w:rsidR="00F914D8">
          <w:rPr>
            <w:rFonts w:ascii="Times New Roman" w:hAnsi="Times New Roman" w:cs="Times New Roman"/>
            <w:bCs/>
          </w:rPr>
          <w:t>feeding trials</w:t>
        </w:r>
      </w:ins>
      <w:del w:id="285" w:author="Ana Miller-Ter Kuile" w:date="2020-11-30T16:08:00Z">
        <w:r w:rsidDel="00B8174E">
          <w:rPr>
            <w:rFonts w:ascii="Times New Roman" w:hAnsi="Times New Roman" w:cs="Times New Roman"/>
            <w:bCs/>
          </w:rPr>
          <w:delText>s</w:delText>
        </w:r>
      </w:del>
      <w:r>
        <w:rPr>
          <w:rFonts w:ascii="Times New Roman" w:hAnsi="Times New Roman" w:cs="Times New Roman"/>
          <w:bCs/>
        </w:rPr>
        <w:t xml:space="preserve">, we wanted to know whether surface </w:t>
      </w:r>
      <w:r w:rsidR="009F1514">
        <w:rPr>
          <w:rFonts w:ascii="Times New Roman" w:hAnsi="Times New Roman" w:cs="Times New Roman"/>
          <w:bCs/>
        </w:rPr>
        <w:t>sterilization</w:t>
      </w:r>
      <w:r w:rsidR="00F4044C">
        <w:rPr>
          <w:rFonts w:ascii="Times New Roman" w:hAnsi="Times New Roman" w:cs="Times New Roman"/>
          <w:bCs/>
        </w:rPr>
        <w:t xml:space="preserve"> </w:t>
      </w:r>
      <w:r>
        <w:rPr>
          <w:rFonts w:ascii="Times New Roman" w:hAnsi="Times New Roman" w:cs="Times New Roman"/>
          <w:bCs/>
        </w:rPr>
        <w:t>altered the detection</w:t>
      </w:r>
      <w:r w:rsidR="004249DC">
        <w:rPr>
          <w:rFonts w:ascii="Times New Roman" w:hAnsi="Times New Roman" w:cs="Times New Roman"/>
          <w:bCs/>
        </w:rPr>
        <w:t xml:space="preserve"> of potential diet items for each consumer (either by increasing </w:t>
      </w:r>
      <w:del w:id="286" w:author="Ana Miller-Ter Kuile" w:date="2020-12-03T13:36:00Z">
        <w:r w:rsidR="004249DC" w:rsidDel="00D57EEB">
          <w:rPr>
            <w:rFonts w:ascii="Times New Roman" w:hAnsi="Times New Roman" w:cs="Times New Roman"/>
            <w:bCs/>
          </w:rPr>
          <w:delText xml:space="preserve">detection because of </w:delText>
        </w:r>
      </w:del>
      <w:r w:rsidR="004249DC">
        <w:rPr>
          <w:rFonts w:ascii="Times New Roman" w:hAnsi="Times New Roman" w:cs="Times New Roman"/>
          <w:bCs/>
        </w:rPr>
        <w:t xml:space="preserve">“false” diet detection or by decreasing </w:t>
      </w:r>
      <w:ins w:id="287" w:author="Ana Miller-Ter Kuile" w:date="2020-12-03T13:37:00Z">
        <w:r w:rsidR="00D57EEB">
          <w:rPr>
            <w:rFonts w:ascii="Times New Roman" w:hAnsi="Times New Roman" w:cs="Times New Roman"/>
            <w:bCs/>
          </w:rPr>
          <w:t xml:space="preserve">potential diet </w:t>
        </w:r>
      </w:ins>
      <w:r w:rsidR="004249DC">
        <w:rPr>
          <w:rFonts w:ascii="Times New Roman" w:hAnsi="Times New Roman" w:cs="Times New Roman"/>
          <w:bCs/>
        </w:rPr>
        <w:t xml:space="preserve">detection because of </w:t>
      </w:r>
      <w:del w:id="288" w:author="Ana Miller-Ter Kuile" w:date="2020-12-03T13:37:00Z">
        <w:r w:rsidR="004249DC" w:rsidDel="00D57EEB">
          <w:rPr>
            <w:rFonts w:ascii="Times New Roman" w:hAnsi="Times New Roman" w:cs="Times New Roman"/>
            <w:bCs/>
          </w:rPr>
          <w:delText xml:space="preserve">abundance </w:delText>
        </w:r>
      </w:del>
      <w:ins w:id="289" w:author="Ana Miller-Ter Kuile" w:date="2020-12-03T13:37:00Z">
        <w:r w:rsidR="00D57EEB">
          <w:rPr>
            <w:rFonts w:ascii="Times New Roman" w:hAnsi="Times New Roman" w:cs="Times New Roman"/>
            <w:bCs/>
          </w:rPr>
          <w:t xml:space="preserve">the presence </w:t>
        </w:r>
      </w:ins>
      <w:r w:rsidR="004249DC">
        <w:rPr>
          <w:rFonts w:ascii="Times New Roman" w:hAnsi="Times New Roman" w:cs="Times New Roman"/>
          <w:bCs/>
        </w:rPr>
        <w:t xml:space="preserve">of non-diet DNA). </w:t>
      </w:r>
      <w:moveToRangeStart w:id="290" w:author="Ana Miller-Ter Kuile" w:date="2020-11-30T16:08:00Z" w:name="move57644938"/>
      <w:moveTo w:id="291" w:author="Ana Miller-Ter Kuile" w:date="2020-11-30T16:08:00Z">
        <w:r w:rsidR="00B8174E">
          <w:rPr>
            <w:rFonts w:ascii="Times New Roman" w:hAnsi="Times New Roman" w:cs="Times New Roman"/>
            <w:bCs/>
          </w:rPr>
          <w:t xml:space="preserve">For natural environment consumers, we examined all potential diet items (which could represent either diet or surface contaminants). </w:t>
        </w:r>
      </w:moveTo>
      <w:moveToRangeEnd w:id="290"/>
      <w:r>
        <w:rPr>
          <w:rFonts w:ascii="Times New Roman" w:hAnsi="Times New Roman" w:cs="Times New Roman"/>
          <w:bCs/>
        </w:rPr>
        <w:t xml:space="preserve">For </w:t>
      </w:r>
      <w:ins w:id="292" w:author="Ana Miller-Ter Kuile" w:date="2020-12-03T11:23:00Z">
        <w:r w:rsidR="00C444C7">
          <w:rPr>
            <w:rFonts w:ascii="Times New Roman" w:hAnsi="Times New Roman" w:cs="Times New Roman"/>
            <w:bCs/>
          </w:rPr>
          <w:t>feeding trial</w:t>
        </w:r>
      </w:ins>
      <w:del w:id="293" w:author="Ana Miller-Ter Kuile" w:date="2020-11-30T16:08:00Z">
        <w:r w:rsidDel="00B8174E">
          <w:rPr>
            <w:rFonts w:ascii="Times New Roman" w:hAnsi="Times New Roman" w:cs="Times New Roman"/>
            <w:bCs/>
          </w:rPr>
          <w:delText xml:space="preserve">mesocosm </w:delText>
        </w:r>
      </w:del>
      <w:ins w:id="294" w:author="Ana Miller-Ter Kuile" w:date="2020-11-30T16:08:00Z">
        <w:r w:rsidR="00B8174E">
          <w:rPr>
            <w:rFonts w:ascii="Times New Roman" w:hAnsi="Times New Roman" w:cs="Times New Roman"/>
            <w:bCs/>
          </w:rPr>
          <w:t xml:space="preserve"> </w:t>
        </w:r>
      </w:ins>
      <w:r w:rsidR="00040901">
        <w:rPr>
          <w:rFonts w:ascii="Times New Roman" w:hAnsi="Times New Roman" w:cs="Times New Roman"/>
          <w:bCs/>
        </w:rPr>
        <w:t>consumers</w:t>
      </w:r>
      <w:r>
        <w:rPr>
          <w:rFonts w:ascii="Times New Roman" w:hAnsi="Times New Roman" w:cs="Times New Roman"/>
          <w:bCs/>
        </w:rPr>
        <w:t>, we focused</w:t>
      </w:r>
      <w:r w:rsidR="004249DC">
        <w:rPr>
          <w:rFonts w:ascii="Times New Roman" w:hAnsi="Times New Roman" w:cs="Times New Roman"/>
          <w:bCs/>
        </w:rPr>
        <w:t xml:space="preserve"> our</w:t>
      </w:r>
      <w:r>
        <w:rPr>
          <w:rFonts w:ascii="Times New Roman" w:hAnsi="Times New Roman" w:cs="Times New Roman"/>
          <w:bCs/>
        </w:rPr>
        <w:t xml:space="preserve"> </w:t>
      </w:r>
      <w:r w:rsidR="004249DC">
        <w:rPr>
          <w:rFonts w:ascii="Times New Roman" w:hAnsi="Times New Roman" w:cs="Times New Roman"/>
          <w:bCs/>
        </w:rPr>
        <w:t xml:space="preserve">detection analysis </w:t>
      </w:r>
      <w:r>
        <w:rPr>
          <w:rFonts w:ascii="Times New Roman" w:hAnsi="Times New Roman" w:cs="Times New Roman"/>
          <w:bCs/>
        </w:rPr>
        <w:t xml:space="preserve">on the </w:t>
      </w:r>
      <w:r w:rsidR="00C76884">
        <w:rPr>
          <w:rFonts w:ascii="Times New Roman" w:hAnsi="Times New Roman" w:cs="Times New Roman"/>
          <w:bCs/>
        </w:rPr>
        <w:t>offered diet item we provided</w:t>
      </w:r>
      <w:r w:rsidR="007E1512">
        <w:rPr>
          <w:rFonts w:ascii="Times New Roman" w:hAnsi="Times New Roman" w:cs="Times New Roman"/>
          <w:bCs/>
        </w:rPr>
        <w:t xml:space="preserve"> the consumers in the </w:t>
      </w:r>
      <w:ins w:id="295" w:author="Ana Miller-Ter Kuile" w:date="2020-12-03T11:23:00Z">
        <w:r w:rsidR="00C444C7">
          <w:rPr>
            <w:rFonts w:ascii="Times New Roman" w:hAnsi="Times New Roman" w:cs="Times New Roman"/>
            <w:bCs/>
          </w:rPr>
          <w:t>feeding trial</w:t>
        </w:r>
      </w:ins>
      <w:del w:id="296" w:author="Ana Miller-Ter Kuile" w:date="2020-11-30T16:08:00Z">
        <w:r w:rsidR="007E1512" w:rsidDel="00B8174E">
          <w:rPr>
            <w:rFonts w:ascii="Times New Roman" w:hAnsi="Times New Roman" w:cs="Times New Roman"/>
            <w:bCs/>
          </w:rPr>
          <w:delText xml:space="preserve">mesocosm </w:delText>
        </w:r>
      </w:del>
      <w:ins w:id="297" w:author="Ana Miller-Ter Kuile" w:date="2020-11-30T16:08:00Z">
        <w:r w:rsidR="00B8174E">
          <w:rPr>
            <w:rFonts w:ascii="Times New Roman" w:hAnsi="Times New Roman" w:cs="Times New Roman"/>
            <w:bCs/>
          </w:rPr>
          <w:t xml:space="preserve"> </w:t>
        </w:r>
      </w:ins>
      <w:r w:rsidR="007E1512">
        <w:rPr>
          <w:rFonts w:ascii="Times New Roman" w:hAnsi="Times New Roman" w:cs="Times New Roman"/>
          <w:bCs/>
        </w:rPr>
        <w:t>environment</w:t>
      </w:r>
      <w:r w:rsidR="00E10921">
        <w:rPr>
          <w:rFonts w:ascii="Times New Roman" w:hAnsi="Times New Roman" w:cs="Times New Roman"/>
          <w:bCs/>
        </w:rPr>
        <w:t xml:space="preserve"> (</w:t>
      </w:r>
      <w:r w:rsidR="00E10921">
        <w:rPr>
          <w:rFonts w:ascii="Times New Roman" w:hAnsi="Times New Roman" w:cs="Times New Roman"/>
          <w:bCs/>
          <w:i/>
          <w:iCs/>
        </w:rPr>
        <w:t>O. japonica</w:t>
      </w:r>
      <w:r w:rsidR="007E1512">
        <w:rPr>
          <w:rFonts w:ascii="Times New Roman" w:hAnsi="Times New Roman" w:cs="Times New Roman"/>
          <w:bCs/>
        </w:rPr>
        <w:t>, which all consumers were observed to have killed, but not necessarily ingested</w:t>
      </w:r>
      <w:r w:rsidR="00E10921">
        <w:rPr>
          <w:rFonts w:ascii="Times New Roman" w:hAnsi="Times New Roman" w:cs="Times New Roman"/>
          <w:bCs/>
        </w:rPr>
        <w:t>)</w:t>
      </w:r>
      <w:r w:rsidR="007E1512">
        <w:rPr>
          <w:rFonts w:ascii="Times New Roman" w:hAnsi="Times New Roman" w:cs="Times New Roman"/>
          <w:bCs/>
        </w:rPr>
        <w:t xml:space="preserve">. </w:t>
      </w:r>
      <w:moveFromRangeStart w:id="298" w:author="Ana Miller-Ter Kuile" w:date="2020-11-30T16:08:00Z" w:name="move57644938"/>
      <w:moveFrom w:id="299" w:author="Ana Miller-Ter Kuile" w:date="2020-11-30T16:08:00Z">
        <w:r w:rsidR="007E1512" w:rsidDel="00B8174E">
          <w:rPr>
            <w:rFonts w:ascii="Times New Roman" w:hAnsi="Times New Roman" w:cs="Times New Roman"/>
            <w:bCs/>
          </w:rPr>
          <w:t>For</w:t>
        </w:r>
        <w:r w:rsidDel="00B8174E">
          <w:rPr>
            <w:rFonts w:ascii="Times New Roman" w:hAnsi="Times New Roman" w:cs="Times New Roman"/>
            <w:bCs/>
          </w:rPr>
          <w:t xml:space="preserve"> </w:t>
        </w:r>
        <w:r w:rsidR="00300143" w:rsidDel="00B8174E">
          <w:rPr>
            <w:rFonts w:ascii="Times New Roman" w:hAnsi="Times New Roman" w:cs="Times New Roman"/>
            <w:bCs/>
          </w:rPr>
          <w:t>natural environment</w:t>
        </w:r>
        <w:r w:rsidDel="00B8174E">
          <w:rPr>
            <w:rFonts w:ascii="Times New Roman" w:hAnsi="Times New Roman" w:cs="Times New Roman"/>
            <w:bCs/>
          </w:rPr>
          <w:t xml:space="preserve"> </w:t>
        </w:r>
        <w:r w:rsidR="00040901" w:rsidDel="00B8174E">
          <w:rPr>
            <w:rFonts w:ascii="Times New Roman" w:hAnsi="Times New Roman" w:cs="Times New Roman"/>
            <w:bCs/>
          </w:rPr>
          <w:t>consumer</w:t>
        </w:r>
        <w:r w:rsidDel="00B8174E">
          <w:rPr>
            <w:rFonts w:ascii="Times New Roman" w:hAnsi="Times New Roman" w:cs="Times New Roman"/>
            <w:bCs/>
          </w:rPr>
          <w:t xml:space="preserve">s, we examined all </w:t>
        </w:r>
        <w:r w:rsidR="007E1512" w:rsidDel="00B8174E">
          <w:rPr>
            <w:rFonts w:ascii="Times New Roman" w:hAnsi="Times New Roman" w:cs="Times New Roman"/>
            <w:bCs/>
          </w:rPr>
          <w:t xml:space="preserve">potential </w:t>
        </w:r>
        <w:r w:rsidDel="00B8174E">
          <w:rPr>
            <w:rFonts w:ascii="Times New Roman" w:hAnsi="Times New Roman" w:cs="Times New Roman"/>
            <w:bCs/>
          </w:rPr>
          <w:t>diet items</w:t>
        </w:r>
        <w:r w:rsidR="007E1512" w:rsidDel="00B8174E">
          <w:rPr>
            <w:rFonts w:ascii="Times New Roman" w:hAnsi="Times New Roman" w:cs="Times New Roman"/>
            <w:bCs/>
          </w:rPr>
          <w:t xml:space="preserve"> (which could represent either diet or surface contaminants)</w:t>
        </w:r>
        <w:r w:rsidDel="00B8174E">
          <w:rPr>
            <w:rFonts w:ascii="Times New Roman" w:hAnsi="Times New Roman" w:cs="Times New Roman"/>
            <w:bCs/>
          </w:rPr>
          <w:t xml:space="preserve">. </w:t>
        </w:r>
      </w:moveFrom>
      <w:moveFromRangeEnd w:id="298"/>
      <w:r w:rsidR="00E2377E">
        <w:rPr>
          <w:rFonts w:ascii="Times New Roman" w:hAnsi="Times New Roman" w:cs="Times New Roman"/>
          <w:bCs/>
        </w:rPr>
        <w:t>S</w:t>
      </w:r>
      <w:r w:rsidR="001A7609">
        <w:rPr>
          <w:rFonts w:ascii="Times New Roman" w:hAnsi="Times New Roman" w:cs="Times New Roman"/>
          <w:bCs/>
        </w:rPr>
        <w:t>amples</w:t>
      </w:r>
      <w:r w:rsidR="00E2377E">
        <w:rPr>
          <w:rFonts w:ascii="Times New Roman" w:hAnsi="Times New Roman" w:cs="Times New Roman"/>
          <w:bCs/>
        </w:rPr>
        <w:t xml:space="preserve"> were rarefied</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E94FDE">
        <w:rPr>
          <w:rFonts w:ascii="Times New Roman" w:hAnsi="Times New Roman" w:cs="Times New Roman"/>
          <w:bCs/>
        </w:rPr>
        <w:instrText>ADDIN CSL_CITATION {"citationItems":[{"id":"ITEM-1","itemData":{"DOI":"10.1111/2041-210X.13115","ISSN":"2041210X","abstract":"Abstract Microbiome sequencing data often need to be normalized due to differences in read depths, and recommendations for microbiome analyses generally warn against using proportions or rarefying to normalize data and instead advocate alternatives, such as upper quartile, CSS, edgeR-TMM, or DESeq-VS. Those recommendations are, however, based on studies that focused on differential abundance testing and variance standardization, rather than community-level comparisons (i.e., beta diversity). Also, standardizing the within-sample variance across samples may suppress differences in species evenness, potentially distorting community-level patterns. Furthermore, the recommended methods use log transformations, which we expect to exaggerate the importance of differences among rare OTUs, while suppressing the importance of differences among common OTUs. We tested these theoretical predictions via simulations and a real-world dataset. Proportions and rarefying produced more accurate comparisons among communities and were the only methods that fully normalized read depths across samples. Additionally, upper quartile, CSS, edgeR-TMM, and DESeq-VS often masked differences among communities when common OTUs differed, and they produced false positives when rare OTUs differed. Based on our simulations, normalizing via proportions may be superior to other commonly used methods for comparing ecological communities.","author":[{"dropping-particle":"","family":"McKnight","given":"Donald T.","non-dropping-particle":"","parse-names":false,"suffix":""},{"dropping-particle":"","family":"Huerlimann","given":"Roger","non-dropping-particle":"","parse-names":false,"suffix":""},{"dropping-particle":"","family":"Bower","given":"Deborah S.","non-dropping-particle":"","parse-names":false,"suffix":""},{"dropping-particle":"","family":"Schwarzkopf","given":"Lin","non-dropping-particle":"","parse-names":false,"suffix":""},{"dropping-particle":"","family":"Alford","given":"Ross A.","non-dropping-particle":"","parse-names":false,"suffix":""},{"dropping-particle":"","family":"Zenger","given":"Kyall R.","non-dropping-particle":"","parse-names":false,"suffix":""}],"container-title":"Methods in Ecology and Evolution","id":"ITEM-1","issue":"3","issued":{"date-parts":[["2019"]]},"page":"389-400","title":"Methods for normalizing microbiome data: An ecological perspective","type":"article-journal","volume":"10"},"uris":["http://www.mendeley.com/documents/?uuid=7029732e-9c93-42f4-9d8f-c3002dbbcb60"]}],"mendeley":{"formattedCitation":"(McKnight et al., 2019)","plainTextFormattedCitation":"(McKnight et al., 2019)","previouslyFormattedCitation":"(McKnight et al., 2019)"},"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cKnight et al., 2019)</w:t>
      </w:r>
      <w:r w:rsidR="00E94FDE">
        <w:rPr>
          <w:rFonts w:ascii="Times New Roman" w:hAnsi="Times New Roman" w:cs="Times New Roman"/>
          <w:bCs/>
        </w:rPr>
        <w:fldChar w:fldCharType="end"/>
      </w:r>
      <w:r w:rsidR="001A7609">
        <w:rPr>
          <w:rFonts w:ascii="Times New Roman" w:hAnsi="Times New Roman" w:cs="Times New Roman"/>
          <w:bCs/>
        </w:rPr>
        <w:t xml:space="preserve"> </w:t>
      </w:r>
      <w:r w:rsidR="00E2377E">
        <w:rPr>
          <w:rFonts w:ascii="Times New Roman" w:hAnsi="Times New Roman" w:cs="Times New Roman"/>
          <w:bCs/>
        </w:rPr>
        <w:t>because sequencing depth</w:t>
      </w:r>
      <w:r w:rsidR="00011901">
        <w:rPr>
          <w:rFonts w:ascii="Times New Roman" w:hAnsi="Times New Roman" w:cs="Times New Roman"/>
          <w:bCs/>
        </w:rPr>
        <w:t xml:space="preserve">, or the </w:t>
      </w:r>
      <w:r w:rsidR="00E2377E">
        <w:rPr>
          <w:rFonts w:ascii="Times New Roman" w:hAnsi="Times New Roman" w:cs="Times New Roman"/>
          <w:bCs/>
        </w:rPr>
        <w:t>total number of DNA sequences assigned</w:t>
      </w:r>
      <w:r w:rsidR="00011901">
        <w:rPr>
          <w:rFonts w:ascii="Times New Roman" w:hAnsi="Times New Roman" w:cs="Times New Roman"/>
          <w:bCs/>
        </w:rPr>
        <w:t xml:space="preserve"> per sample,</w:t>
      </w:r>
      <w:r w:rsidR="00E2377E">
        <w:rPr>
          <w:rFonts w:ascii="Times New Roman" w:hAnsi="Times New Roman" w:cs="Times New Roman"/>
          <w:bCs/>
        </w:rPr>
        <w:t xml:space="preserve"> can vary considerably in high throughput sequencing runs</w:t>
      </w:r>
      <w:r w:rsidR="009F03F4">
        <w:rPr>
          <w:rFonts w:ascii="Times New Roman" w:hAnsi="Times New Roman" w:cs="Times New Roman"/>
          <w:bCs/>
        </w:rPr>
        <w:t xml:space="preserve"> (</w:t>
      </w:r>
      <w:r w:rsidR="001A0FC6">
        <w:rPr>
          <w:rFonts w:ascii="Times New Roman" w:hAnsi="Times New Roman" w:cs="Times New Roman"/>
          <w:bCs/>
        </w:rPr>
        <w:t>Appendix E,</w:t>
      </w:r>
      <w:r w:rsidR="009F03F4">
        <w:rPr>
          <w:rFonts w:ascii="Times New Roman" w:hAnsi="Times New Roman" w:cs="Times New Roman"/>
          <w:bCs/>
        </w:rPr>
        <w:t xml:space="preserve"> Figure 4)</w:t>
      </w:r>
      <w:r w:rsidR="00727C9D">
        <w:rPr>
          <w:rFonts w:ascii="Times New Roman" w:hAnsi="Times New Roman" w:cs="Times New Roman"/>
          <w:bCs/>
        </w:rPr>
        <w:t>. We</w:t>
      </w:r>
      <w:r w:rsidR="00011901">
        <w:rPr>
          <w:rFonts w:ascii="Times New Roman" w:hAnsi="Times New Roman" w:cs="Times New Roman"/>
          <w:bCs/>
        </w:rPr>
        <w:t xml:space="preserve"> rarefied based on the sample with the lowest sequencing depth which had been sequenced with 95%+ sampling completeness based on </w:t>
      </w:r>
      <w:proofErr w:type="spellStart"/>
      <w:r w:rsidR="00011901">
        <w:rPr>
          <w:rFonts w:ascii="Times New Roman" w:hAnsi="Times New Roman" w:cs="Times New Roman"/>
          <w:bCs/>
        </w:rPr>
        <w:t>iNEXT</w:t>
      </w:r>
      <w:proofErr w:type="spellEnd"/>
      <w:r w:rsidR="00011901">
        <w:rPr>
          <w:rFonts w:ascii="Times New Roman" w:hAnsi="Times New Roman" w:cs="Times New Roman"/>
          <w:bCs/>
        </w:rPr>
        <w:t xml:space="preserve"> (version 2.0.20) interpolation and extrapolation methods </w:t>
      </w:r>
      <w:r w:rsidR="00011901">
        <w:rPr>
          <w:rFonts w:ascii="Times New Roman" w:hAnsi="Times New Roman" w:cs="Times New Roman"/>
          <w:bCs/>
        </w:rPr>
        <w:fldChar w:fldCharType="begin" w:fldLock="1"/>
      </w:r>
      <w:r w:rsidR="00011901">
        <w:rPr>
          <w:rFonts w:ascii="Times New Roman" w:hAnsi="Times New Roman" w:cs="Times New Roman"/>
          <w:bCs/>
        </w:rPr>
        <w:instrText>ADDIN CSL_CITATION {"citationItems":[{"id":"ITEM-1","itemData":{"DOI":"10.1093/sysbio/syw073","ISSN":"1076836X","abstract":"Measures of phylogenetic diversity are basic tools in many studies of systematic biology. Faith's PD (sum of branch lengths of a phylogenetic tree connecting all focal species) is the most widely used phylogenetic measure. Like species richness, Faith's PD based on sampling data is highly dependent on sample size and sample completeness. The sample-size-and sample-coverage-based integration of rarefaction and extrapolation of Faith's PD was recently developed to make fair comparison across multiple assemblages. However, species abundances are not considered in Faith's PD. Based on the framework of Hill numbers, Faith's PDwas generalized to a class of phylogenetic diversity measures that incorporates species abundances. In this article, we develop both theoretical formulae and analytic estimators for seamless rarefaction and extrapolation for this class of abundance-sensitive phylogenetic measures, which includes simple transformations of phylogenetic entropy and of quadratic entropy. Thiswork generalizes theprevious rarefaction/extrapolation model of Faith's PD to incorporate species abundance, and also extends the previous rarefaction/extrapolation model of Hill numbers to include phylogenetic differences among species. Thus a unified approach to assessing and comparing species/taxonomic diversity and phylogenetic diversity can be established. A bootstrap method is suggested for constructing confidence intervals around the phylogenetic diversity, facilitating the comparison of multiple assemblages. Our formulation and estimators can be extended to incidence data collected from multiple sampling units. We also illustrate the formulae and estimators using bacterial sequence data from the human distal esophagus and phyllostomid bat data from three habitats.","author":[{"dropping-particle":"","family":"Hsieh","given":"T. C.","non-dropping-particle":"","parse-names":false,"suffix":""},{"dropping-particle":"","family":"Chao","given":"Anne","non-dropping-particle":"","parse-names":false,"suffix":""}],"container-title":"Systematic Biology","id":"ITEM-1","issue":"1","issued":{"date-parts":[["2017"]]},"page":"100-111","title":"Rarefaction and extrapolation: Making fair comparison of abundance-sensitive phylogenetic diversity among multiple assemblages","type":"article-journal","volume":"66"},"uris":["http://www.mendeley.com/documents/?uuid=24241576-6b44-4744-945e-81c16dd6e633"]}],"mendeley":{"formattedCitation":"(Hsieh &amp; Chao, 2017)","plainTextFormattedCitation":"(Hsieh &amp; Chao, 2017)","previouslyFormattedCitation":"(Hsieh &amp; Chao, 2017)"},"properties":{"noteIndex":0},"schema":"https://github.com/citation-style-language/schema/raw/master/csl-citation.json"}</w:instrText>
      </w:r>
      <w:r w:rsidR="00011901">
        <w:rPr>
          <w:rFonts w:ascii="Times New Roman" w:hAnsi="Times New Roman" w:cs="Times New Roman"/>
          <w:bCs/>
        </w:rPr>
        <w:fldChar w:fldCharType="separate"/>
      </w:r>
      <w:r w:rsidR="00011901" w:rsidRPr="00E94FDE">
        <w:rPr>
          <w:rFonts w:ascii="Times New Roman" w:hAnsi="Times New Roman" w:cs="Times New Roman"/>
          <w:bCs/>
          <w:noProof/>
        </w:rPr>
        <w:t>(Hsieh &amp; Chao, 2017)</w:t>
      </w:r>
      <w:r w:rsidR="00011901">
        <w:rPr>
          <w:rFonts w:ascii="Times New Roman" w:hAnsi="Times New Roman" w:cs="Times New Roman"/>
          <w:bCs/>
        </w:rPr>
        <w:fldChar w:fldCharType="end"/>
      </w:r>
      <w:r w:rsidR="00011901">
        <w:rPr>
          <w:rFonts w:ascii="Times New Roman" w:hAnsi="Times New Roman" w:cs="Times New Roman"/>
          <w:bCs/>
        </w:rPr>
        <w:t xml:space="preserve">. We rarefied using the </w:t>
      </w:r>
      <w:proofErr w:type="spellStart"/>
      <w:proofErr w:type="gramStart"/>
      <w:r w:rsidR="00727C9D">
        <w:rPr>
          <w:rFonts w:ascii="Times New Roman" w:hAnsi="Times New Roman" w:cs="Times New Roman"/>
          <w:bCs/>
        </w:rPr>
        <w:t>rrarefy</w:t>
      </w:r>
      <w:proofErr w:type="spellEnd"/>
      <w:r w:rsidR="00727C9D">
        <w:rPr>
          <w:rFonts w:ascii="Times New Roman" w:hAnsi="Times New Roman" w:cs="Times New Roman"/>
          <w:bCs/>
        </w:rPr>
        <w:t>(</w:t>
      </w:r>
      <w:proofErr w:type="gramEnd"/>
      <w:r w:rsidR="00727C9D">
        <w:rPr>
          <w:rFonts w:ascii="Times New Roman" w:hAnsi="Times New Roman" w:cs="Times New Roman"/>
          <w:bCs/>
        </w:rPr>
        <w:t xml:space="preserve">) function in the vegan </w:t>
      </w:r>
      <w:r w:rsidR="00F550DF">
        <w:rPr>
          <w:rFonts w:ascii="Times New Roman" w:hAnsi="Times New Roman" w:cs="Times New Roman"/>
          <w:bCs/>
        </w:rPr>
        <w:t xml:space="preserve">(version 2.5.6) </w:t>
      </w:r>
      <w:r w:rsidR="00727C9D">
        <w:rPr>
          <w:rFonts w:ascii="Times New Roman" w:hAnsi="Times New Roman" w:cs="Times New Roman"/>
          <w:bCs/>
        </w:rPr>
        <w:t>package in R</w:t>
      </w:r>
      <w:r w:rsidR="00D67D8C">
        <w:rPr>
          <w:rFonts w:ascii="Times New Roman" w:hAnsi="Times New Roman" w:cs="Times New Roman"/>
          <w:bCs/>
        </w:rPr>
        <w:t xml:space="preserve">. </w:t>
      </w:r>
      <w:r w:rsidR="00606BD6">
        <w:rPr>
          <w:rFonts w:ascii="Times New Roman" w:hAnsi="Times New Roman" w:cs="Times New Roman"/>
          <w:bCs/>
        </w:rPr>
        <w:t xml:space="preserve">We rarefied </w:t>
      </w:r>
      <w:r w:rsidR="00A95C0E">
        <w:rPr>
          <w:rFonts w:ascii="Times New Roman" w:hAnsi="Times New Roman" w:cs="Times New Roman"/>
          <w:bCs/>
        </w:rPr>
        <w:t xml:space="preserve">to </w:t>
      </w:r>
      <w:ins w:id="300" w:author="Ana Miller-Ter Kuile" w:date="2020-11-30T16:09:00Z">
        <w:r w:rsidR="00B8174E">
          <w:rPr>
            <w:rFonts w:ascii="Times New Roman" w:hAnsi="Times New Roman" w:cs="Times New Roman"/>
            <w:bCs/>
          </w:rPr>
          <w:t xml:space="preserve">16,004 reads per sample for the natural environment and </w:t>
        </w:r>
      </w:ins>
      <w:r w:rsidR="007B1A15">
        <w:rPr>
          <w:rFonts w:ascii="Times New Roman" w:hAnsi="Times New Roman" w:cs="Times New Roman"/>
          <w:bCs/>
        </w:rPr>
        <w:t>55,205</w:t>
      </w:r>
      <w:r w:rsidR="00A95C0E">
        <w:rPr>
          <w:rFonts w:ascii="Times New Roman" w:hAnsi="Times New Roman" w:cs="Times New Roman"/>
          <w:bCs/>
        </w:rPr>
        <w:t xml:space="preserve"> reads per sample for the </w:t>
      </w:r>
      <w:ins w:id="301" w:author="Ana Miller-Ter Kuile" w:date="2020-12-03T11:23:00Z">
        <w:r w:rsidR="00C444C7">
          <w:rPr>
            <w:rFonts w:ascii="Times New Roman" w:hAnsi="Times New Roman" w:cs="Times New Roman"/>
            <w:bCs/>
          </w:rPr>
          <w:t xml:space="preserve">feeding trial </w:t>
        </w:r>
      </w:ins>
      <w:del w:id="302" w:author="Ana Miller-Ter Kuile" w:date="2020-11-30T16:08:00Z">
        <w:r w:rsidR="00A95C0E" w:rsidDel="00B8174E">
          <w:rPr>
            <w:rFonts w:ascii="Times New Roman" w:hAnsi="Times New Roman" w:cs="Times New Roman"/>
            <w:bCs/>
          </w:rPr>
          <w:delText xml:space="preserve">mesocosm </w:delText>
        </w:r>
      </w:del>
      <w:ins w:id="303" w:author="Ana Miller-Ter Kuile" w:date="2020-11-30T16:09:00Z">
        <w:r w:rsidR="00B8174E">
          <w:rPr>
            <w:rFonts w:ascii="Times New Roman" w:hAnsi="Times New Roman" w:cs="Times New Roman"/>
            <w:bCs/>
          </w:rPr>
          <w:t>consumers</w:t>
        </w:r>
      </w:ins>
      <w:del w:id="304" w:author="Ana Miller-Ter Kuile" w:date="2020-11-30T16:09:00Z">
        <w:r w:rsidR="00A95C0E" w:rsidDel="00B8174E">
          <w:rPr>
            <w:rFonts w:ascii="Times New Roman" w:hAnsi="Times New Roman" w:cs="Times New Roman"/>
            <w:bCs/>
          </w:rPr>
          <w:delText xml:space="preserve">and </w:delText>
        </w:r>
        <w:r w:rsidR="007B1A15" w:rsidDel="00B8174E">
          <w:rPr>
            <w:rFonts w:ascii="Times New Roman" w:hAnsi="Times New Roman" w:cs="Times New Roman"/>
            <w:bCs/>
          </w:rPr>
          <w:delText>16,004</w:delText>
        </w:r>
        <w:r w:rsidR="00A95C0E" w:rsidDel="00B8174E">
          <w:rPr>
            <w:rFonts w:ascii="Times New Roman" w:hAnsi="Times New Roman" w:cs="Times New Roman"/>
            <w:bCs/>
          </w:rPr>
          <w:delText xml:space="preserve"> reads per sample for the</w:delText>
        </w:r>
        <w:r w:rsidR="00826B80" w:rsidDel="00B8174E">
          <w:rPr>
            <w:rFonts w:ascii="Times New Roman" w:hAnsi="Times New Roman" w:cs="Times New Roman"/>
            <w:bCs/>
          </w:rPr>
          <w:delText xml:space="preserve"> natural environment</w:delText>
        </w:r>
        <w:r w:rsidR="00A95C0E" w:rsidDel="00B8174E">
          <w:rPr>
            <w:rFonts w:ascii="Times New Roman" w:hAnsi="Times New Roman" w:cs="Times New Roman"/>
            <w:bCs/>
          </w:rPr>
          <w:delText xml:space="preserve"> consumers</w:delText>
        </w:r>
      </w:del>
      <w:r w:rsidR="00A95C0E">
        <w:rPr>
          <w:rFonts w:ascii="Times New Roman" w:hAnsi="Times New Roman" w:cs="Times New Roman"/>
          <w:bCs/>
        </w:rPr>
        <w:t xml:space="preserve">. We rarefied these separately because </w:t>
      </w:r>
      <w:r w:rsidR="00842F75">
        <w:rPr>
          <w:rFonts w:ascii="Times New Roman" w:hAnsi="Times New Roman" w:cs="Times New Roman"/>
          <w:bCs/>
        </w:rPr>
        <w:t>samples had been preserved in different ways</w:t>
      </w:r>
      <w:r w:rsidR="009B30C6">
        <w:rPr>
          <w:rFonts w:ascii="Times New Roman" w:hAnsi="Times New Roman" w:cs="Times New Roman"/>
          <w:bCs/>
        </w:rPr>
        <w:t xml:space="preserve"> and for different times</w:t>
      </w:r>
      <w:r w:rsidR="00842F75">
        <w:rPr>
          <w:rFonts w:ascii="Times New Roman" w:hAnsi="Times New Roman" w:cs="Times New Roman"/>
          <w:bCs/>
        </w:rPr>
        <w:t>, which can have large effects on DNA extraction outcomes</w:t>
      </w:r>
      <w:r w:rsidR="00E94FDE">
        <w:rPr>
          <w:rFonts w:ascii="Times New Roman" w:hAnsi="Times New Roman" w:cs="Times New Roman"/>
          <w:bCs/>
        </w:rPr>
        <w:t xml:space="preserve"> </w:t>
      </w:r>
      <w:r w:rsidR="00E94FDE">
        <w:rPr>
          <w:rFonts w:ascii="Times New Roman" w:hAnsi="Times New Roman" w:cs="Times New Roman"/>
          <w:bCs/>
        </w:rPr>
        <w:fldChar w:fldCharType="begin" w:fldLock="1"/>
      </w:r>
      <w:r w:rsidR="00331C23">
        <w:rPr>
          <w:rFonts w:ascii="Times New Roman" w:hAnsi="Times New Roman" w:cs="Times New Roman"/>
          <w:bCs/>
        </w:rPr>
        <w:instrText>ADDIN CSL_CITATION {"citationItems":[{"id":"ITEM-1","itemData":{"author":[{"dropping-particle":"","family":"Murphy","given":"Melanie A","non-dropping-particle":"","parse-names":false,"suffix":""},{"dropping-particle":"","family":"Waits","given":"Lisette P","non-dropping-particle":"","parse-names":false,"suffix":""},{"dropping-particle":"","family":"Kendall","given":"Katherine C","non-dropping-particle":"","parse-names":false,"suffix":""},{"dropping-particle":"","family":"Wasser","given":"Samuel K","non-dropping-particle":"","parse-names":false,"suffix":""},{"dropping-particle":"","family":"Higbee","given":"Jerry A","non-dropping-particle":"","parse-names":false,"suffix":""},{"dropping-particle":"","family":"Bogden","given":"Robert","non-dropping-particle":"","parse-names":false,"suffix":""}],"container-title":"Conservation Genetics","id":"ITEM-1","issued":{"date-parts":[["2002"]]},"page":"435-440","title":"An evaluation of long-term preservation methods for brown bear (Ursus arctos) faecal DNA samples","type":"article-journal","volume":"3"},"uris":["http://www.mendeley.com/documents/?uuid=b129ebda-bb62-458b-8749-b44a231b9811"]}],"mendeley":{"formattedCitation":"(Murphy et al., 2002)","plainTextFormattedCitation":"(Murphy et al., 2002)","previouslyFormattedCitation":"(Murphy et al., 2002)"},"properties":{"noteIndex":0},"schema":"https://github.com/citation-style-language/schema/raw/master/csl-citation.json"}</w:instrText>
      </w:r>
      <w:r w:rsidR="00E94FDE">
        <w:rPr>
          <w:rFonts w:ascii="Times New Roman" w:hAnsi="Times New Roman" w:cs="Times New Roman"/>
          <w:bCs/>
        </w:rPr>
        <w:fldChar w:fldCharType="separate"/>
      </w:r>
      <w:r w:rsidR="00E94FDE" w:rsidRPr="00E94FDE">
        <w:rPr>
          <w:rFonts w:ascii="Times New Roman" w:hAnsi="Times New Roman" w:cs="Times New Roman"/>
          <w:bCs/>
          <w:noProof/>
        </w:rPr>
        <w:t>(Murphy et al., 2002)</w:t>
      </w:r>
      <w:r w:rsidR="00E94FDE">
        <w:rPr>
          <w:rFonts w:ascii="Times New Roman" w:hAnsi="Times New Roman" w:cs="Times New Roman"/>
          <w:bCs/>
        </w:rPr>
        <w:fldChar w:fldCharType="end"/>
      </w:r>
      <w:r w:rsidR="00E94FDE">
        <w:rPr>
          <w:rFonts w:ascii="Times New Roman" w:hAnsi="Times New Roman" w:cs="Times New Roman"/>
          <w:bCs/>
        </w:rPr>
        <w:t>.</w:t>
      </w:r>
    </w:p>
    <w:p w14:paraId="309574EB" w14:textId="77777777" w:rsidR="00E81C3B" w:rsidRDefault="00E81C3B" w:rsidP="001A318B">
      <w:pPr>
        <w:spacing w:line="480" w:lineRule="auto"/>
        <w:rPr>
          <w:rFonts w:ascii="Times New Roman" w:hAnsi="Times New Roman" w:cs="Times New Roman"/>
          <w:bCs/>
        </w:rPr>
      </w:pPr>
    </w:p>
    <w:p w14:paraId="44819AED" w14:textId="107E12BA" w:rsidR="00E81C3B" w:rsidRDefault="007E70C8" w:rsidP="001A318B">
      <w:pPr>
        <w:spacing w:line="480" w:lineRule="auto"/>
        <w:rPr>
          <w:rFonts w:ascii="Times New Roman" w:hAnsi="Times New Roman" w:cs="Times New Roman"/>
          <w:bCs/>
        </w:rPr>
      </w:pPr>
      <w:r>
        <w:rPr>
          <w:rFonts w:ascii="Times New Roman" w:hAnsi="Times New Roman" w:cs="Times New Roman"/>
          <w:bCs/>
        </w:rPr>
        <w:lastRenderedPageBreak/>
        <w:t xml:space="preserve">Following rarefying, we selected all ASVs </w:t>
      </w:r>
      <w:ins w:id="305" w:author="Ana Miller-Ter Kuile" w:date="2020-11-30T12:32:00Z">
        <w:r w:rsidR="00C05A18">
          <w:rPr>
            <w:rFonts w:ascii="Times New Roman" w:hAnsi="Times New Roman" w:cs="Times New Roman"/>
            <w:bCs/>
          </w:rPr>
          <w:t>that</w:t>
        </w:r>
      </w:ins>
      <w:del w:id="306" w:author="Ana Miller-Ter Kuile" w:date="2020-11-30T12:32:00Z">
        <w:r w:rsidDel="00C05A18">
          <w:rPr>
            <w:rFonts w:ascii="Times New Roman" w:hAnsi="Times New Roman" w:cs="Times New Roman"/>
            <w:bCs/>
          </w:rPr>
          <w:delText>which</w:delText>
        </w:r>
      </w:del>
      <w:r>
        <w:rPr>
          <w:rFonts w:ascii="Times New Roman" w:hAnsi="Times New Roman" w:cs="Times New Roman"/>
          <w:bCs/>
        </w:rPr>
        <w:t xml:space="preserve"> matched</w:t>
      </w:r>
      <w:ins w:id="307" w:author="Ana Miller-Ter Kuile" w:date="2020-11-30T16:10:00Z">
        <w:r w:rsidR="00D20A8B" w:rsidRPr="00D20A8B">
          <w:rPr>
            <w:rFonts w:ascii="Times New Roman" w:hAnsi="Times New Roman" w:cs="Times New Roman"/>
            <w:bCs/>
          </w:rPr>
          <w:t xml:space="preserve"> </w:t>
        </w:r>
        <w:r w:rsidR="00D20A8B">
          <w:rPr>
            <w:rFonts w:ascii="Times New Roman" w:hAnsi="Times New Roman" w:cs="Times New Roman"/>
            <w:bCs/>
          </w:rPr>
          <w:t xml:space="preserve">all potential diet items for the natural environment consumers (Kingdom: Animalia; Clade: Bilateria, excluding consumer DNA) and </w:t>
        </w:r>
      </w:ins>
      <w:del w:id="308" w:author="Ana Miller-Ter Kuile" w:date="2020-11-30T16:10:00Z">
        <w:r w:rsidDel="00D20A8B">
          <w:rPr>
            <w:rFonts w:ascii="Times New Roman" w:hAnsi="Times New Roman" w:cs="Times New Roman"/>
            <w:bCs/>
          </w:rPr>
          <w:delText xml:space="preserve"> to </w:delText>
        </w:r>
      </w:del>
      <w:ins w:id="309" w:author="Ana Miller-Ter Kuile" w:date="2020-11-30T16:10:00Z">
        <w:r w:rsidR="00D20A8B">
          <w:rPr>
            <w:rFonts w:ascii="Times New Roman" w:hAnsi="Times New Roman" w:cs="Times New Roman"/>
            <w:bCs/>
          </w:rPr>
          <w:t xml:space="preserve">just </w:t>
        </w:r>
      </w:ins>
      <w:r>
        <w:rPr>
          <w:rFonts w:ascii="Times New Roman" w:hAnsi="Times New Roman" w:cs="Times New Roman"/>
          <w:bCs/>
        </w:rPr>
        <w:t xml:space="preserve">the </w:t>
      </w:r>
      <w:r w:rsidR="00351744">
        <w:rPr>
          <w:rFonts w:ascii="Times New Roman" w:hAnsi="Times New Roman" w:cs="Times New Roman"/>
          <w:bCs/>
        </w:rPr>
        <w:t>offered</w:t>
      </w:r>
      <w:r w:rsidR="007E1512">
        <w:rPr>
          <w:rFonts w:ascii="Times New Roman" w:hAnsi="Times New Roman" w:cs="Times New Roman"/>
          <w:bCs/>
        </w:rPr>
        <w:t xml:space="preserve"> diet </w:t>
      </w:r>
      <w:r>
        <w:rPr>
          <w:rFonts w:ascii="Times New Roman" w:hAnsi="Times New Roman" w:cs="Times New Roman"/>
          <w:bCs/>
        </w:rPr>
        <w:t xml:space="preserve">item </w:t>
      </w:r>
      <w:r w:rsidR="001D2693">
        <w:rPr>
          <w:rFonts w:ascii="Times New Roman" w:hAnsi="Times New Roman" w:cs="Times New Roman"/>
          <w:bCs/>
        </w:rPr>
        <w:t>for the</w:t>
      </w:r>
      <w:ins w:id="310" w:author="Ana Miller-Ter Kuile" w:date="2020-12-03T11:23:00Z">
        <w:r w:rsidR="00C444C7">
          <w:rPr>
            <w:rFonts w:ascii="Times New Roman" w:hAnsi="Times New Roman" w:cs="Times New Roman"/>
            <w:bCs/>
          </w:rPr>
          <w:t xml:space="preserve"> feeding trial</w:t>
        </w:r>
      </w:ins>
      <w:del w:id="311" w:author="Ana Miller-Ter Kuile" w:date="2020-12-03T11:23:00Z">
        <w:r w:rsidR="001D2693" w:rsidDel="00C444C7">
          <w:rPr>
            <w:rFonts w:ascii="Times New Roman" w:hAnsi="Times New Roman" w:cs="Times New Roman"/>
            <w:bCs/>
          </w:rPr>
          <w:delText xml:space="preserve"> </w:delText>
        </w:r>
      </w:del>
      <w:del w:id="312" w:author="Ana Miller-Ter Kuile" w:date="2020-11-30T16:10:00Z">
        <w:r w:rsidR="001D2693" w:rsidDel="00D20A8B">
          <w:rPr>
            <w:rFonts w:ascii="Times New Roman" w:hAnsi="Times New Roman" w:cs="Times New Roman"/>
            <w:bCs/>
          </w:rPr>
          <w:delText xml:space="preserve">mesocosm </w:delText>
        </w:r>
      </w:del>
      <w:ins w:id="313" w:author="Ana Miller-Ter Kuile" w:date="2020-11-30T16:10:00Z">
        <w:r w:rsidR="00D20A8B">
          <w:rPr>
            <w:rFonts w:ascii="Times New Roman" w:hAnsi="Times New Roman" w:cs="Times New Roman"/>
            <w:bCs/>
          </w:rPr>
          <w:t xml:space="preserve"> </w:t>
        </w:r>
      </w:ins>
      <w:r w:rsidR="00040901">
        <w:rPr>
          <w:rFonts w:ascii="Times New Roman" w:hAnsi="Times New Roman" w:cs="Times New Roman"/>
          <w:bCs/>
        </w:rPr>
        <w:t>consumers</w:t>
      </w:r>
      <w:r w:rsidR="001D2693">
        <w:rPr>
          <w:rFonts w:ascii="Times New Roman" w:hAnsi="Times New Roman" w:cs="Times New Roman"/>
          <w:bCs/>
        </w:rPr>
        <w:t xml:space="preserve"> </w:t>
      </w:r>
      <w:r>
        <w:rPr>
          <w:rFonts w:ascii="Times New Roman" w:hAnsi="Times New Roman" w:cs="Times New Roman"/>
          <w:bCs/>
        </w:rPr>
        <w:t>(</w:t>
      </w:r>
      <w:r w:rsidR="00DD6290">
        <w:rPr>
          <w:rFonts w:ascii="Times New Roman" w:hAnsi="Times New Roman" w:cs="Times New Roman"/>
          <w:bCs/>
        </w:rPr>
        <w:t xml:space="preserve">including </w:t>
      </w:r>
      <w:r>
        <w:rPr>
          <w:rFonts w:ascii="Times New Roman" w:hAnsi="Times New Roman" w:cs="Times New Roman"/>
          <w:bCs/>
        </w:rPr>
        <w:t xml:space="preserve">species: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genus: </w:t>
      </w:r>
      <w:proofErr w:type="spellStart"/>
      <w:r>
        <w:rPr>
          <w:rFonts w:ascii="Times New Roman" w:hAnsi="Times New Roman" w:cs="Times New Roman"/>
          <w:bCs/>
          <w:i/>
          <w:iCs/>
        </w:rPr>
        <w:t>Oxya</w:t>
      </w:r>
      <w:proofErr w:type="spellEnd"/>
      <w:r>
        <w:rPr>
          <w:rFonts w:ascii="Times New Roman" w:hAnsi="Times New Roman" w:cs="Times New Roman"/>
          <w:bCs/>
        </w:rPr>
        <w:t>, family: Acrididae</w:t>
      </w:r>
      <w:r w:rsidR="00DD6290">
        <w:rPr>
          <w:rFonts w:ascii="Times New Roman" w:hAnsi="Times New Roman" w:cs="Times New Roman"/>
          <w:bCs/>
        </w:rPr>
        <w:t>, excluding those which only matched to order: Orthoptera with no lower taxonomies</w:t>
      </w:r>
      <w:r>
        <w:rPr>
          <w:rFonts w:ascii="Times New Roman" w:hAnsi="Times New Roman" w:cs="Times New Roman"/>
          <w:bCs/>
        </w:rPr>
        <w:t>)</w:t>
      </w:r>
      <w:ins w:id="314" w:author="Ana Miller-Ter Kuile" w:date="2020-11-30T16:10:00Z">
        <w:r w:rsidR="00D20A8B">
          <w:rPr>
            <w:rFonts w:ascii="Times New Roman" w:hAnsi="Times New Roman" w:cs="Times New Roman"/>
            <w:bCs/>
          </w:rPr>
          <w:t>.</w:t>
        </w:r>
      </w:ins>
      <w:del w:id="315" w:author="Ana Miller-Ter Kuile" w:date="2020-11-30T16:10:00Z">
        <w:r w:rsidR="001D2693" w:rsidDel="00D20A8B">
          <w:rPr>
            <w:rFonts w:ascii="Times New Roman" w:hAnsi="Times New Roman" w:cs="Times New Roman"/>
            <w:bCs/>
          </w:rPr>
          <w:delText>, and</w:delText>
        </w:r>
      </w:del>
      <w:r w:rsidR="001D2693">
        <w:rPr>
          <w:rFonts w:ascii="Times New Roman" w:hAnsi="Times New Roman" w:cs="Times New Roman"/>
          <w:bCs/>
        </w:rPr>
        <w:t xml:space="preserve"> </w:t>
      </w:r>
      <w:commentRangeStart w:id="316"/>
      <w:ins w:id="317" w:author="Ana Miller-Ter Kuile" w:date="2020-12-03T14:24:00Z">
        <w:r w:rsidR="0001567C">
          <w:rPr>
            <w:rFonts w:ascii="Times New Roman" w:hAnsi="Times New Roman" w:cs="Times New Roman"/>
            <w:bCs/>
          </w:rPr>
          <w:t>Because</w:t>
        </w:r>
        <w:commentRangeEnd w:id="316"/>
        <w:r w:rsidR="0001567C">
          <w:rPr>
            <w:rStyle w:val="CommentReference"/>
          </w:rPr>
          <w:commentReference w:id="316"/>
        </w:r>
        <w:r w:rsidR="0001567C">
          <w:rPr>
            <w:rFonts w:ascii="Times New Roman" w:hAnsi="Times New Roman" w:cs="Times New Roman"/>
            <w:bCs/>
          </w:rPr>
          <w:t xml:space="preserve"> the consumer species </w:t>
        </w:r>
        <w:r w:rsidR="0001567C" w:rsidRPr="005578BA">
          <w:rPr>
            <w:rFonts w:ascii="Times New Roman" w:hAnsi="Times New Roman" w:cs="Times New Roman"/>
            <w:bCs/>
            <w:i/>
            <w:iCs/>
          </w:rPr>
          <w:t xml:space="preserve">H. </w:t>
        </w:r>
        <w:proofErr w:type="spellStart"/>
        <w:r w:rsidR="0001567C" w:rsidRPr="005578BA">
          <w:rPr>
            <w:rFonts w:ascii="Times New Roman" w:hAnsi="Times New Roman" w:cs="Times New Roman"/>
            <w:bCs/>
            <w:i/>
            <w:iCs/>
          </w:rPr>
          <w:t>venatoria</w:t>
        </w:r>
        <w:proofErr w:type="spellEnd"/>
        <w:r w:rsidR="0001567C">
          <w:rPr>
            <w:rFonts w:ascii="Times New Roman" w:hAnsi="Times New Roman" w:cs="Times New Roman"/>
            <w:bCs/>
          </w:rPr>
          <w:t xml:space="preserve"> is the only species in the family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on Palmyra Atoll, removing consumer DNA meant excluding all ASVs that received a family-level taxonomic assignment of “</w:t>
        </w:r>
        <w:proofErr w:type="spellStart"/>
        <w:r w:rsidR="0001567C">
          <w:rPr>
            <w:rFonts w:ascii="Times New Roman" w:hAnsi="Times New Roman" w:cs="Times New Roman"/>
            <w:bCs/>
          </w:rPr>
          <w:t>Sparassidae</w:t>
        </w:r>
        <w:proofErr w:type="spellEnd"/>
        <w:r w:rsidR="0001567C">
          <w:rPr>
            <w:rFonts w:ascii="Times New Roman" w:hAnsi="Times New Roman" w:cs="Times New Roman"/>
            <w:bCs/>
          </w:rPr>
          <w:t xml:space="preserve">”. </w:t>
        </w:r>
      </w:ins>
      <w:del w:id="318" w:author="Ana Miller-Ter Kuile" w:date="2020-11-30T16:10:00Z">
        <w:r w:rsidR="001D2693" w:rsidDel="00D20A8B">
          <w:rPr>
            <w:rFonts w:ascii="Times New Roman" w:hAnsi="Times New Roman" w:cs="Times New Roman"/>
            <w:bCs/>
          </w:rPr>
          <w:delText xml:space="preserve">all </w:delText>
        </w:r>
        <w:r w:rsidR="007E1512" w:rsidDel="00D20A8B">
          <w:rPr>
            <w:rFonts w:ascii="Times New Roman" w:hAnsi="Times New Roman" w:cs="Times New Roman"/>
            <w:bCs/>
          </w:rPr>
          <w:delText>potential diet</w:delText>
        </w:r>
        <w:r w:rsidR="001D2693" w:rsidDel="00D20A8B">
          <w:rPr>
            <w:rFonts w:ascii="Times New Roman" w:hAnsi="Times New Roman" w:cs="Times New Roman"/>
            <w:bCs/>
          </w:rPr>
          <w:delText xml:space="preserve"> items for the </w:delText>
        </w:r>
        <w:r w:rsidR="00B72094" w:rsidDel="00D20A8B">
          <w:rPr>
            <w:rFonts w:ascii="Times New Roman" w:hAnsi="Times New Roman" w:cs="Times New Roman"/>
            <w:bCs/>
          </w:rPr>
          <w:delText>natural environment</w:delText>
        </w:r>
        <w:r w:rsidR="001D2693" w:rsidDel="00D20A8B">
          <w:rPr>
            <w:rFonts w:ascii="Times New Roman" w:hAnsi="Times New Roman" w:cs="Times New Roman"/>
            <w:bCs/>
          </w:rPr>
          <w:delText xml:space="preserve"> </w:delText>
        </w:r>
        <w:r w:rsidR="00040901" w:rsidDel="00D20A8B">
          <w:rPr>
            <w:rFonts w:ascii="Times New Roman" w:hAnsi="Times New Roman" w:cs="Times New Roman"/>
            <w:bCs/>
          </w:rPr>
          <w:delText>consumers</w:delText>
        </w:r>
        <w:r w:rsidR="001D2693" w:rsidDel="00D20A8B">
          <w:rPr>
            <w:rFonts w:ascii="Times New Roman" w:hAnsi="Times New Roman" w:cs="Times New Roman"/>
            <w:bCs/>
          </w:rPr>
          <w:delText xml:space="preserve"> (Kingdom: Animalia; Clade: Bilateria, excluding </w:delText>
        </w:r>
        <w:r w:rsidR="004249DC" w:rsidDel="00D20A8B">
          <w:rPr>
            <w:rFonts w:ascii="Times New Roman" w:hAnsi="Times New Roman" w:cs="Times New Roman"/>
            <w:bCs/>
          </w:rPr>
          <w:delText>consumer</w:delText>
        </w:r>
        <w:r w:rsidR="001D2693" w:rsidDel="00D20A8B">
          <w:rPr>
            <w:rFonts w:ascii="Times New Roman" w:hAnsi="Times New Roman" w:cs="Times New Roman"/>
            <w:bCs/>
          </w:rPr>
          <w:delText xml:space="preserve"> DNA). </w:delText>
        </w:r>
      </w:del>
      <w:del w:id="319" w:author="Ana Miller-Ter Kuile" w:date="2020-11-30T16:11:00Z">
        <w:r w:rsidR="00F14F64" w:rsidDel="00D20A8B">
          <w:rPr>
            <w:rFonts w:ascii="Times New Roman" w:hAnsi="Times New Roman" w:cs="Times New Roman"/>
            <w:bCs/>
          </w:rPr>
          <w:delText>In addition</w:delText>
        </w:r>
        <w:r w:rsidR="00040901" w:rsidDel="00D20A8B">
          <w:rPr>
            <w:rFonts w:ascii="Times New Roman" w:hAnsi="Times New Roman" w:cs="Times New Roman"/>
            <w:bCs/>
          </w:rPr>
          <w:delText>,</w:delText>
        </w:r>
        <w:r w:rsidR="001D2693" w:rsidDel="00D20A8B">
          <w:rPr>
            <w:rFonts w:ascii="Times New Roman" w:hAnsi="Times New Roman" w:cs="Times New Roman"/>
            <w:bCs/>
          </w:rPr>
          <w:delText xml:space="preserve"> for </w:delText>
        </w:r>
        <w:r w:rsidR="006153AD" w:rsidDel="00D20A8B">
          <w:rPr>
            <w:rFonts w:ascii="Times New Roman" w:hAnsi="Times New Roman" w:cs="Times New Roman"/>
            <w:bCs/>
          </w:rPr>
          <w:delText>all consumers</w:delText>
        </w:r>
        <w:r w:rsidR="001D2693" w:rsidDel="00D20A8B">
          <w:rPr>
            <w:rFonts w:ascii="Times New Roman" w:hAnsi="Times New Roman" w:cs="Times New Roman"/>
            <w:bCs/>
          </w:rPr>
          <w:delText>,</w:delText>
        </w:r>
        <w:r w:rsidR="00F14F64" w:rsidDel="00D20A8B">
          <w:rPr>
            <w:rFonts w:ascii="Times New Roman" w:hAnsi="Times New Roman" w:cs="Times New Roman"/>
            <w:bCs/>
          </w:rPr>
          <w:delText xml:space="preserve"> because BLAST and BOLD matched multiple ASVs to the same </w:delText>
        </w:r>
        <w:r w:rsidR="00E81C3B" w:rsidDel="00D20A8B">
          <w:rPr>
            <w:rFonts w:ascii="Times New Roman" w:hAnsi="Times New Roman" w:cs="Times New Roman"/>
            <w:bCs/>
          </w:rPr>
          <w:delText>taxonomies (e.g. at species, genus, or family level)</w:delText>
        </w:r>
        <w:r w:rsidR="00F14F64" w:rsidDel="00D20A8B">
          <w:rPr>
            <w:rFonts w:ascii="Times New Roman" w:hAnsi="Times New Roman" w:cs="Times New Roman"/>
            <w:bCs/>
          </w:rPr>
          <w:delText>, we concatenated all ASVs based on shared taxonomic assignment</w:delText>
        </w:r>
        <w:r w:rsidR="006153AD" w:rsidDel="00D20A8B">
          <w:rPr>
            <w:rFonts w:ascii="Times New Roman" w:hAnsi="Times New Roman" w:cs="Times New Roman"/>
            <w:bCs/>
          </w:rPr>
          <w:delText xml:space="preserve">. </w:delText>
        </w:r>
      </w:del>
      <w:r w:rsidR="00E81C3B">
        <w:rPr>
          <w:rFonts w:ascii="Times New Roman" w:hAnsi="Times New Roman" w:cs="Times New Roman"/>
          <w:bCs/>
        </w:rPr>
        <w:t>All ASVs received a family-level taxonomic assignment</w:t>
      </w:r>
      <w:r w:rsidR="00DD6290">
        <w:rPr>
          <w:rFonts w:ascii="Times New Roman" w:hAnsi="Times New Roman" w:cs="Times New Roman"/>
          <w:bCs/>
        </w:rPr>
        <w:t>,</w:t>
      </w:r>
      <w:r w:rsidR="00E81C3B">
        <w:rPr>
          <w:rFonts w:ascii="Times New Roman" w:hAnsi="Times New Roman" w:cs="Times New Roman"/>
          <w:bCs/>
        </w:rPr>
        <w:t xml:space="preserve"> so we chose to </w:t>
      </w:r>
      <w:del w:id="320" w:author="Ana Miller-Ter Kuile" w:date="2020-11-30T16:11:00Z">
        <w:r w:rsidR="00E81C3B" w:rsidDel="00D20A8B">
          <w:rPr>
            <w:rFonts w:ascii="Times New Roman" w:hAnsi="Times New Roman" w:cs="Times New Roman"/>
            <w:bCs/>
          </w:rPr>
          <w:delText xml:space="preserve">concatenate </w:delText>
        </w:r>
      </w:del>
      <w:ins w:id="321" w:author="Ana Miller-Ter Kuile" w:date="2020-11-30T16:11:00Z">
        <w:r w:rsidR="00D20A8B">
          <w:rPr>
            <w:rFonts w:ascii="Times New Roman" w:hAnsi="Times New Roman" w:cs="Times New Roman"/>
            <w:bCs/>
          </w:rPr>
          <w:t xml:space="preserve">combine ASVs </w:t>
        </w:r>
      </w:ins>
      <w:r w:rsidR="00E81C3B">
        <w:rPr>
          <w:rFonts w:ascii="Times New Roman" w:hAnsi="Times New Roman" w:cs="Times New Roman"/>
          <w:bCs/>
        </w:rPr>
        <w:t>at the family level</w:t>
      </w:r>
      <w:ins w:id="322" w:author="Ana Miller-Ter Kuile" w:date="2020-11-30T16:11:00Z">
        <w:r w:rsidR="00D20A8B">
          <w:rPr>
            <w:rFonts w:ascii="Times New Roman" w:hAnsi="Times New Roman" w:cs="Times New Roman"/>
            <w:bCs/>
          </w:rPr>
          <w:t>. Furthermore, because family-level taxonomic assignments a</w:t>
        </w:r>
      </w:ins>
      <w:ins w:id="323" w:author="Ana Miller-Ter Kuile" w:date="2020-11-30T16:12:00Z">
        <w:r w:rsidR="00D20A8B">
          <w:rPr>
            <w:rFonts w:ascii="Times New Roman" w:hAnsi="Times New Roman" w:cs="Times New Roman"/>
            <w:bCs/>
          </w:rPr>
          <w:t xml:space="preserve">re common in other diet metabarcoding studies (CITE </w:t>
        </w:r>
        <w:proofErr w:type="spellStart"/>
        <w:r w:rsidR="00D20A8B">
          <w:rPr>
            <w:rFonts w:ascii="Times New Roman" w:hAnsi="Times New Roman" w:cs="Times New Roman"/>
            <w:bCs/>
          </w:rPr>
          <w:t>Kartzinel</w:t>
        </w:r>
        <w:proofErr w:type="spellEnd"/>
        <w:r w:rsidR="00D20A8B">
          <w:rPr>
            <w:rFonts w:ascii="Times New Roman" w:hAnsi="Times New Roman" w:cs="Times New Roman"/>
            <w:bCs/>
          </w:rPr>
          <w:t>) and in th</w:t>
        </w:r>
      </w:ins>
      <w:ins w:id="324" w:author="Ana Miller-Ter Kuile" w:date="2020-12-03T11:06:00Z">
        <w:r w:rsidR="00F914D8">
          <w:rPr>
            <w:rFonts w:ascii="Times New Roman" w:hAnsi="Times New Roman" w:cs="Times New Roman"/>
            <w:bCs/>
          </w:rPr>
          <w:t>e field of predator-prey interactions</w:t>
        </w:r>
      </w:ins>
      <w:ins w:id="325" w:author="Ana Miller-Ter Kuile" w:date="2020-11-30T16:12:00Z">
        <w:r w:rsidR="00D20A8B">
          <w:rPr>
            <w:rFonts w:ascii="Times New Roman" w:hAnsi="Times New Roman" w:cs="Times New Roman"/>
            <w:bCs/>
          </w:rPr>
          <w:t xml:space="preserve"> more broadly (CITE Brose),</w:t>
        </w:r>
      </w:ins>
      <w:ins w:id="326" w:author="Ana Miller-Ter Kuile" w:date="2020-12-03T11:07:00Z">
        <w:r w:rsidR="00F914D8">
          <w:rPr>
            <w:rFonts w:ascii="Times New Roman" w:hAnsi="Times New Roman" w:cs="Times New Roman"/>
            <w:bCs/>
          </w:rPr>
          <w:t xml:space="preserve"> this level allows diet data to be most comparable to studies across environments</w:t>
        </w:r>
      </w:ins>
      <w:r w:rsidR="00E81C3B">
        <w:rPr>
          <w:rFonts w:ascii="Times New Roman" w:hAnsi="Times New Roman" w:cs="Times New Roman"/>
          <w:bCs/>
        </w:rPr>
        <w:t xml:space="preserve">. </w:t>
      </w:r>
      <w:r w:rsidR="006153AD">
        <w:rPr>
          <w:rFonts w:ascii="Times New Roman" w:hAnsi="Times New Roman" w:cs="Times New Roman"/>
          <w:bCs/>
        </w:rPr>
        <w:t xml:space="preserve">We </w:t>
      </w:r>
      <w:ins w:id="327" w:author="Ana Miller-Ter Kuile" w:date="2020-11-30T16:12:00Z">
        <w:r w:rsidR="00D20A8B">
          <w:rPr>
            <w:rFonts w:ascii="Times New Roman" w:hAnsi="Times New Roman" w:cs="Times New Roman"/>
            <w:bCs/>
          </w:rPr>
          <w:t>combined family-level taxonomic units</w:t>
        </w:r>
      </w:ins>
      <w:del w:id="328" w:author="Ana Miller-Ter Kuile" w:date="2020-11-30T16:12:00Z">
        <w:r w:rsidR="006153AD" w:rsidDel="00D20A8B">
          <w:rPr>
            <w:rFonts w:ascii="Times New Roman" w:hAnsi="Times New Roman" w:cs="Times New Roman"/>
            <w:bCs/>
          </w:rPr>
          <w:delText>did</w:delText>
        </w:r>
      </w:del>
      <w:r w:rsidR="006153AD">
        <w:rPr>
          <w:rFonts w:ascii="Times New Roman" w:hAnsi="Times New Roman" w:cs="Times New Roman"/>
          <w:bCs/>
        </w:rPr>
        <w:t xml:space="preserve"> </w:t>
      </w:r>
      <w:del w:id="329" w:author="Ana Miller-Ter Kuile" w:date="2020-11-30T16:12:00Z">
        <w:r w:rsidR="006153AD" w:rsidDel="00D20A8B">
          <w:rPr>
            <w:rFonts w:ascii="Times New Roman" w:hAnsi="Times New Roman" w:cs="Times New Roman"/>
            <w:bCs/>
          </w:rPr>
          <w:delText xml:space="preserve">this </w:delText>
        </w:r>
      </w:del>
      <w:r w:rsidR="006153AD">
        <w:rPr>
          <w:rFonts w:ascii="Times New Roman" w:hAnsi="Times New Roman" w:cs="Times New Roman"/>
          <w:bCs/>
        </w:rPr>
        <w:t>by combining ASVs</w:t>
      </w:r>
      <w:ins w:id="330" w:author="Ana Miller-Ter Kuile" w:date="2020-11-30T12:32:00Z">
        <w:r w:rsidR="00C05A18">
          <w:rPr>
            <w:rFonts w:ascii="Times New Roman" w:hAnsi="Times New Roman" w:cs="Times New Roman"/>
            <w:bCs/>
          </w:rPr>
          <w:t xml:space="preserve"> that</w:t>
        </w:r>
      </w:ins>
      <w:del w:id="331" w:author="Ana Miller-Ter Kuile" w:date="2020-11-30T12:32:00Z">
        <w:r w:rsidR="006153AD" w:rsidDel="00C05A18">
          <w:rPr>
            <w:rFonts w:ascii="Times New Roman" w:hAnsi="Times New Roman" w:cs="Times New Roman"/>
            <w:bCs/>
          </w:rPr>
          <w:delText xml:space="preserve"> which</w:delText>
        </w:r>
      </w:del>
      <w:r w:rsidR="006153AD">
        <w:rPr>
          <w:rFonts w:ascii="Times New Roman" w:hAnsi="Times New Roman" w:cs="Times New Roman"/>
          <w:bCs/>
        </w:rPr>
        <w:t xml:space="preserve"> matched </w:t>
      </w:r>
      <w:r w:rsidR="00E81C3B">
        <w:rPr>
          <w:rFonts w:ascii="Times New Roman" w:hAnsi="Times New Roman" w:cs="Times New Roman"/>
          <w:bCs/>
        </w:rPr>
        <w:t>at the family level</w:t>
      </w:r>
      <w:r w:rsidR="006153AD">
        <w:rPr>
          <w:rFonts w:ascii="Times New Roman" w:hAnsi="Times New Roman" w:cs="Times New Roman"/>
          <w:bCs/>
        </w:rPr>
        <w:t xml:space="preserve"> into one </w:t>
      </w:r>
      <w:r w:rsidR="00351744">
        <w:rPr>
          <w:rFonts w:ascii="Times New Roman" w:hAnsi="Times New Roman" w:cs="Times New Roman"/>
          <w:bCs/>
        </w:rPr>
        <w:t>combined taxonom</w:t>
      </w:r>
      <w:ins w:id="332" w:author="Ana Miller-Ter Kuile" w:date="2020-11-30T16:11:00Z">
        <w:r w:rsidR="00D20A8B">
          <w:rPr>
            <w:rFonts w:ascii="Times New Roman" w:hAnsi="Times New Roman" w:cs="Times New Roman"/>
            <w:bCs/>
          </w:rPr>
          <w:t>ic unit</w:t>
        </w:r>
      </w:ins>
      <w:del w:id="333" w:author="Ana Miller-Ter Kuile" w:date="2020-11-30T16:11:00Z">
        <w:r w:rsidR="00351744" w:rsidDel="00D20A8B">
          <w:rPr>
            <w:rFonts w:ascii="Times New Roman" w:hAnsi="Times New Roman" w:cs="Times New Roman"/>
            <w:bCs/>
          </w:rPr>
          <w:delText>y</w:delText>
        </w:r>
      </w:del>
      <w:r w:rsidR="006153AD">
        <w:rPr>
          <w:rFonts w:ascii="Times New Roman" w:hAnsi="Times New Roman" w:cs="Times New Roman"/>
          <w:bCs/>
        </w:rPr>
        <w:t xml:space="preserve"> with cumulative read abundance (i.e. all ASVs matched to </w:t>
      </w:r>
      <w:r w:rsidR="006153AD" w:rsidRPr="006153AD">
        <w:rPr>
          <w:rFonts w:ascii="Times New Roman" w:hAnsi="Times New Roman" w:cs="Times New Roman"/>
          <w:bCs/>
          <w:i/>
          <w:iCs/>
        </w:rPr>
        <w:t>diet family A</w:t>
      </w:r>
      <w:r w:rsidR="006153AD">
        <w:rPr>
          <w:rFonts w:ascii="Times New Roman" w:hAnsi="Times New Roman" w:cs="Times New Roman"/>
          <w:bCs/>
          <w:i/>
          <w:iCs/>
        </w:rPr>
        <w:t xml:space="preserve"> </w:t>
      </w:r>
      <w:r w:rsidR="006153AD">
        <w:rPr>
          <w:rFonts w:ascii="Times New Roman" w:hAnsi="Times New Roman" w:cs="Times New Roman"/>
          <w:bCs/>
        </w:rPr>
        <w:t xml:space="preserve">were combined into one </w:t>
      </w:r>
      <w:r w:rsidR="006153AD">
        <w:rPr>
          <w:rFonts w:ascii="Times New Roman" w:hAnsi="Times New Roman" w:cs="Times New Roman"/>
          <w:bCs/>
          <w:i/>
          <w:iCs/>
        </w:rPr>
        <w:t>diet family A</w:t>
      </w:r>
      <w:r w:rsidR="006153AD">
        <w:rPr>
          <w:rFonts w:ascii="Times New Roman" w:hAnsi="Times New Roman" w:cs="Times New Roman"/>
          <w:bCs/>
        </w:rPr>
        <w:t xml:space="preserve"> taxono</w:t>
      </w:r>
      <w:ins w:id="334" w:author="Ana Miller-Ter Kuile" w:date="2020-12-03T11:07:00Z">
        <w:r w:rsidR="00F914D8">
          <w:rPr>
            <w:rFonts w:ascii="Times New Roman" w:hAnsi="Times New Roman" w:cs="Times New Roman"/>
            <w:bCs/>
          </w:rPr>
          <w:t>mic unit</w:t>
        </w:r>
      </w:ins>
      <w:del w:id="335" w:author="Ana Miller-Ter Kuile" w:date="2020-12-03T11:07:00Z">
        <w:r w:rsidR="006153AD" w:rsidDel="00F914D8">
          <w:rPr>
            <w:rFonts w:ascii="Times New Roman" w:hAnsi="Times New Roman" w:cs="Times New Roman"/>
            <w:bCs/>
          </w:rPr>
          <w:delText>my</w:delText>
        </w:r>
      </w:del>
      <w:r w:rsidR="006153AD">
        <w:rPr>
          <w:rFonts w:ascii="Times New Roman" w:hAnsi="Times New Roman" w:cs="Times New Roman"/>
          <w:bCs/>
        </w:rPr>
        <w:t xml:space="preserve"> with cumulative read abundance). </w:t>
      </w:r>
      <w:del w:id="336" w:author="Ana Miller-Ter Kuile" w:date="2020-12-03T11:08:00Z">
        <w:r w:rsidR="006C6013" w:rsidDel="00F914D8">
          <w:rPr>
            <w:rFonts w:ascii="Times New Roman" w:hAnsi="Times New Roman" w:cs="Times New Roman"/>
            <w:bCs/>
          </w:rPr>
          <w:delText xml:space="preserve">For both </w:delText>
        </w:r>
      </w:del>
      <w:del w:id="337" w:author="Ana Miller-Ter Kuile" w:date="2020-11-30T16:12:00Z">
        <w:r w:rsidR="006C6013" w:rsidDel="00D20A8B">
          <w:rPr>
            <w:rFonts w:ascii="Times New Roman" w:hAnsi="Times New Roman" w:cs="Times New Roman"/>
            <w:bCs/>
          </w:rPr>
          <w:delText xml:space="preserve">mesocosm and </w:delText>
        </w:r>
        <w:r w:rsidR="00826B80" w:rsidDel="00D20A8B">
          <w:rPr>
            <w:rFonts w:ascii="Times New Roman" w:hAnsi="Times New Roman" w:cs="Times New Roman"/>
            <w:bCs/>
          </w:rPr>
          <w:delText>natural environment</w:delText>
        </w:r>
        <w:r w:rsidR="006C6013" w:rsidDel="00D20A8B">
          <w:rPr>
            <w:rFonts w:ascii="Times New Roman" w:hAnsi="Times New Roman" w:cs="Times New Roman"/>
            <w:bCs/>
          </w:rPr>
          <w:delText xml:space="preserve"> </w:delText>
        </w:r>
      </w:del>
      <w:del w:id="338" w:author="Ana Miller-Ter Kuile" w:date="2020-12-03T11:08:00Z">
        <w:r w:rsidR="00040901" w:rsidDel="00F914D8">
          <w:rPr>
            <w:rFonts w:ascii="Times New Roman" w:hAnsi="Times New Roman" w:cs="Times New Roman"/>
            <w:bCs/>
          </w:rPr>
          <w:delText>consumers</w:delText>
        </w:r>
        <w:r w:rsidR="006C6013" w:rsidDel="00F914D8">
          <w:rPr>
            <w:rFonts w:ascii="Times New Roman" w:hAnsi="Times New Roman" w:cs="Times New Roman"/>
            <w:bCs/>
          </w:rPr>
          <w:delText xml:space="preserve">, we assessed per sample detection of </w:delText>
        </w:r>
        <w:r w:rsidR="00351744" w:rsidDel="00F914D8">
          <w:rPr>
            <w:rFonts w:ascii="Times New Roman" w:hAnsi="Times New Roman" w:cs="Times New Roman"/>
            <w:bCs/>
          </w:rPr>
          <w:delText>offered diet (</w:delText>
        </w:r>
      </w:del>
      <w:del w:id="339" w:author="Ana Miller-Ter Kuile" w:date="2020-11-30T16:13:00Z">
        <w:r w:rsidR="00351744" w:rsidDel="00D20A8B">
          <w:rPr>
            <w:rFonts w:ascii="Times New Roman" w:hAnsi="Times New Roman" w:cs="Times New Roman"/>
            <w:bCs/>
          </w:rPr>
          <w:delText>mesocosm</w:delText>
        </w:r>
      </w:del>
      <w:del w:id="340" w:author="Ana Miller-Ter Kuile" w:date="2020-12-03T11:08:00Z">
        <w:r w:rsidR="00351744" w:rsidDel="00F914D8">
          <w:rPr>
            <w:rFonts w:ascii="Times New Roman" w:hAnsi="Times New Roman" w:cs="Times New Roman"/>
            <w:bCs/>
          </w:rPr>
          <w:delText xml:space="preserve">; </w:delText>
        </w:r>
        <w:r w:rsidR="00351744" w:rsidDel="00F914D8">
          <w:rPr>
            <w:rFonts w:ascii="Times New Roman" w:hAnsi="Times New Roman" w:cs="Times New Roman"/>
            <w:bCs/>
            <w:i/>
            <w:iCs/>
          </w:rPr>
          <w:delText>O. japonica</w:delText>
        </w:r>
        <w:r w:rsidR="00351744" w:rsidDel="00F914D8">
          <w:rPr>
            <w:rFonts w:ascii="Times New Roman" w:hAnsi="Times New Roman" w:cs="Times New Roman"/>
            <w:bCs/>
          </w:rPr>
          <w:delText>)</w:delText>
        </w:r>
      </w:del>
      <w:del w:id="341" w:author="Ana Miller-Ter Kuile" w:date="2020-11-30T16:13:00Z">
        <w:r w:rsidR="00351744" w:rsidDel="00D20A8B">
          <w:rPr>
            <w:rFonts w:ascii="Times New Roman" w:hAnsi="Times New Roman" w:cs="Times New Roman"/>
            <w:bCs/>
          </w:rPr>
          <w:delText xml:space="preserve"> or all </w:delText>
        </w:r>
        <w:r w:rsidR="007E1512" w:rsidDel="00D20A8B">
          <w:rPr>
            <w:rFonts w:ascii="Times New Roman" w:hAnsi="Times New Roman" w:cs="Times New Roman"/>
            <w:bCs/>
          </w:rPr>
          <w:delText>potential diet</w:delText>
        </w:r>
        <w:r w:rsidR="00351744" w:rsidDel="00D20A8B">
          <w:rPr>
            <w:rFonts w:ascii="Times New Roman" w:hAnsi="Times New Roman" w:cs="Times New Roman"/>
            <w:bCs/>
          </w:rPr>
          <w:delText xml:space="preserve"> (natural environment)</w:delText>
        </w:r>
      </w:del>
      <w:del w:id="342" w:author="Ana Miller-Ter Kuile" w:date="2020-12-03T11:08:00Z">
        <w:r w:rsidR="00351744" w:rsidDel="00F914D8">
          <w:rPr>
            <w:rFonts w:ascii="Times New Roman" w:hAnsi="Times New Roman" w:cs="Times New Roman"/>
            <w:bCs/>
          </w:rPr>
          <w:delText xml:space="preserve"> </w:delText>
        </w:r>
        <w:r w:rsidR="006C6013" w:rsidDel="00F914D8">
          <w:rPr>
            <w:rFonts w:ascii="Times New Roman" w:hAnsi="Times New Roman" w:cs="Times New Roman"/>
            <w:bCs/>
          </w:rPr>
          <w:delText xml:space="preserve">using </w:delText>
        </w:r>
        <w:commentRangeStart w:id="343"/>
        <w:r w:rsidR="006C6013" w:rsidDel="00F914D8">
          <w:rPr>
            <w:rFonts w:ascii="Times New Roman" w:hAnsi="Times New Roman" w:cs="Times New Roman"/>
            <w:bCs/>
          </w:rPr>
          <w:delText xml:space="preserve">generalized linear models with </w:delText>
        </w:r>
        <w:r w:rsidR="00351744" w:rsidDel="00F914D8">
          <w:rPr>
            <w:rFonts w:ascii="Times New Roman" w:hAnsi="Times New Roman" w:cs="Times New Roman"/>
            <w:bCs/>
          </w:rPr>
          <w:delText xml:space="preserve">offered </w:delText>
        </w:r>
        <w:commentRangeEnd w:id="343"/>
        <w:r w:rsidR="00426038" w:rsidDel="00F914D8">
          <w:rPr>
            <w:rStyle w:val="CommentReference"/>
          </w:rPr>
          <w:commentReference w:id="343"/>
        </w:r>
        <w:r w:rsidR="00351744" w:rsidDel="00F914D8">
          <w:rPr>
            <w:rFonts w:ascii="Times New Roman" w:hAnsi="Times New Roman" w:cs="Times New Roman"/>
            <w:bCs/>
          </w:rPr>
          <w:delText>(</w:delText>
        </w:r>
      </w:del>
      <w:del w:id="344" w:author="Ana Miller-Ter Kuile" w:date="2020-11-30T16:13:00Z">
        <w:r w:rsidR="00351744" w:rsidDel="00D20A8B">
          <w:rPr>
            <w:rFonts w:ascii="Times New Roman" w:hAnsi="Times New Roman" w:cs="Times New Roman"/>
            <w:bCs/>
          </w:rPr>
          <w:delText>mesocosm</w:delText>
        </w:r>
      </w:del>
      <w:del w:id="345" w:author="Ana Miller-Ter Kuile" w:date="2020-12-03T11:08:00Z">
        <w:r w:rsidR="00351744" w:rsidDel="00F914D8">
          <w:rPr>
            <w:rFonts w:ascii="Times New Roman" w:hAnsi="Times New Roman" w:cs="Times New Roman"/>
            <w:bCs/>
          </w:rPr>
          <w:delText xml:space="preserve">) </w:delText>
        </w:r>
      </w:del>
      <w:del w:id="346" w:author="Ana Miller-Ter Kuile" w:date="2020-11-30T16:13:00Z">
        <w:r w:rsidR="00351744" w:rsidDel="00D20A8B">
          <w:rPr>
            <w:rFonts w:ascii="Times New Roman" w:hAnsi="Times New Roman" w:cs="Times New Roman"/>
            <w:bCs/>
          </w:rPr>
          <w:delText xml:space="preserve">or all </w:delText>
        </w:r>
        <w:r w:rsidR="007E1512" w:rsidDel="00D20A8B">
          <w:rPr>
            <w:rFonts w:ascii="Times New Roman" w:hAnsi="Times New Roman" w:cs="Times New Roman"/>
            <w:bCs/>
          </w:rPr>
          <w:delText xml:space="preserve">potential </w:delText>
        </w:r>
        <w:r w:rsidR="00351744" w:rsidDel="00D20A8B">
          <w:rPr>
            <w:rFonts w:ascii="Times New Roman" w:hAnsi="Times New Roman" w:cs="Times New Roman"/>
            <w:bCs/>
          </w:rPr>
          <w:delText xml:space="preserve">(natural environment) </w:delText>
        </w:r>
      </w:del>
      <w:del w:id="347" w:author="Ana Miller-Ter Kuile" w:date="2020-12-03T11:08:00Z">
        <w:r w:rsidR="007E1512" w:rsidDel="00F914D8">
          <w:rPr>
            <w:rFonts w:ascii="Times New Roman" w:hAnsi="Times New Roman" w:cs="Times New Roman"/>
            <w:bCs/>
          </w:rPr>
          <w:delText>diet item</w:delText>
        </w:r>
        <w:r w:rsidR="006C6013" w:rsidDel="00F914D8">
          <w:rPr>
            <w:rFonts w:ascii="Times New Roman" w:hAnsi="Times New Roman" w:cs="Times New Roman"/>
            <w:bCs/>
          </w:rPr>
          <w:delText xml:space="preserve"> detection (presence-absence per sample) as the response variable, surface sterilization</w:delText>
        </w:r>
        <w:r w:rsidR="003B43D9" w:rsidDel="00F914D8">
          <w:rPr>
            <w:rFonts w:ascii="Times New Roman" w:hAnsi="Times New Roman" w:cs="Times New Roman"/>
            <w:bCs/>
          </w:rPr>
          <w:delText xml:space="preserve"> treatment</w:delText>
        </w:r>
        <w:r w:rsidR="006C6013" w:rsidDel="00F914D8">
          <w:rPr>
            <w:rFonts w:ascii="Times New Roman" w:hAnsi="Times New Roman" w:cs="Times New Roman"/>
            <w:bCs/>
          </w:rPr>
          <w:delText xml:space="preserve"> </w:delText>
        </w:r>
        <w:r w:rsidR="009B30C6" w:rsidDel="00F914D8">
          <w:rPr>
            <w:rFonts w:ascii="Times New Roman" w:hAnsi="Times New Roman" w:cs="Times New Roman"/>
            <w:bCs/>
          </w:rPr>
          <w:delText xml:space="preserve">as a </w:delText>
        </w:r>
        <w:r w:rsidR="006C6013" w:rsidDel="00F914D8">
          <w:rPr>
            <w:rFonts w:ascii="Times New Roman" w:hAnsi="Times New Roman" w:cs="Times New Roman"/>
            <w:bCs/>
          </w:rPr>
          <w:delText xml:space="preserve">fixed effect, and a binomial distribution. </w:delText>
        </w:r>
      </w:del>
    </w:p>
    <w:p w14:paraId="6C1623C2" w14:textId="76004879" w:rsidR="001D2693" w:rsidRDefault="001D2693" w:rsidP="001A318B">
      <w:pPr>
        <w:spacing w:line="480" w:lineRule="auto"/>
        <w:rPr>
          <w:rFonts w:ascii="Times New Roman" w:hAnsi="Times New Roman" w:cs="Times New Roman"/>
          <w:bCs/>
        </w:rPr>
      </w:pPr>
    </w:p>
    <w:p w14:paraId="03E93C14" w14:textId="1F032717" w:rsidR="00207D77" w:rsidRPr="00207D77" w:rsidRDefault="0016017B" w:rsidP="001A318B">
      <w:pPr>
        <w:spacing w:line="480" w:lineRule="auto"/>
        <w:rPr>
          <w:rFonts w:ascii="Times New Roman" w:hAnsi="Times New Roman" w:cs="Times New Roman"/>
          <w:bCs/>
          <w:i/>
          <w:iCs/>
        </w:rPr>
      </w:pPr>
      <w:r>
        <w:rPr>
          <w:rFonts w:ascii="Times New Roman" w:hAnsi="Times New Roman" w:cs="Times New Roman"/>
          <w:bCs/>
          <w:i/>
          <w:iCs/>
        </w:rPr>
        <w:t>Abundance</w:t>
      </w:r>
      <w:r w:rsidR="005D1DD7">
        <w:rPr>
          <w:rFonts w:ascii="Times New Roman" w:hAnsi="Times New Roman" w:cs="Times New Roman"/>
          <w:bCs/>
          <w:i/>
          <w:iCs/>
        </w:rPr>
        <w:t xml:space="preserve"> of potential diet DNA</w:t>
      </w:r>
    </w:p>
    <w:p w14:paraId="746E1476" w14:textId="4DCEE443" w:rsidR="00A2382A" w:rsidRDefault="00DD6290" w:rsidP="001A318B">
      <w:pPr>
        <w:spacing w:line="480" w:lineRule="auto"/>
        <w:rPr>
          <w:rFonts w:ascii="Times New Roman" w:hAnsi="Times New Roman" w:cs="Times New Roman"/>
          <w:bCs/>
        </w:rPr>
      </w:pPr>
      <w:r>
        <w:rPr>
          <w:rFonts w:ascii="Times New Roman" w:hAnsi="Times New Roman" w:cs="Times New Roman"/>
          <w:bCs/>
        </w:rPr>
        <w:t xml:space="preserve">We wanted to determine whether surface sterilization altered the </w:t>
      </w:r>
      <w:r w:rsidR="00183A9E">
        <w:rPr>
          <w:rFonts w:ascii="Times New Roman" w:hAnsi="Times New Roman" w:cs="Times New Roman"/>
          <w:bCs/>
        </w:rPr>
        <w:t xml:space="preserve">abundance </w:t>
      </w:r>
      <w:r>
        <w:rPr>
          <w:rFonts w:ascii="Times New Roman" w:hAnsi="Times New Roman" w:cs="Times New Roman"/>
          <w:bCs/>
        </w:rPr>
        <w:t>of reads assigned to po</w:t>
      </w:r>
      <w:ins w:id="348" w:author="Ana Miller-Ter Kuile" w:date="2020-12-03T12:44:00Z">
        <w:r w:rsidR="007E5E64">
          <w:rPr>
            <w:rFonts w:ascii="Times New Roman" w:hAnsi="Times New Roman" w:cs="Times New Roman"/>
            <w:bCs/>
          </w:rPr>
          <w:t>tential</w:t>
        </w:r>
      </w:ins>
      <w:del w:id="349" w:author="Ana Miller-Ter Kuile" w:date="2020-12-03T12:44:00Z">
        <w:r w:rsidDel="007E5E64">
          <w:rPr>
            <w:rFonts w:ascii="Times New Roman" w:hAnsi="Times New Roman" w:cs="Times New Roman"/>
            <w:bCs/>
          </w:rPr>
          <w:delText>ssible</w:delText>
        </w:r>
      </w:del>
      <w:r>
        <w:rPr>
          <w:rFonts w:ascii="Times New Roman" w:hAnsi="Times New Roman" w:cs="Times New Roman"/>
          <w:bCs/>
        </w:rPr>
        <w:t xml:space="preserve"> diet because contaminants can represent “false” diet or can be non-diet </w:t>
      </w:r>
      <w:commentRangeStart w:id="350"/>
      <w:commentRangeStart w:id="351"/>
      <w:r>
        <w:rPr>
          <w:rFonts w:ascii="Times New Roman" w:hAnsi="Times New Roman" w:cs="Times New Roman"/>
          <w:bCs/>
        </w:rPr>
        <w:t>items</w:t>
      </w:r>
      <w:commentRangeEnd w:id="350"/>
      <w:r w:rsidR="00F914D8">
        <w:rPr>
          <w:rStyle w:val="CommentReference"/>
        </w:rPr>
        <w:commentReference w:id="350"/>
      </w:r>
      <w:commentRangeEnd w:id="351"/>
      <w:r w:rsidR="00F914D8">
        <w:rPr>
          <w:rStyle w:val="CommentReference"/>
        </w:rPr>
        <w:commentReference w:id="351"/>
      </w:r>
      <w:r>
        <w:rPr>
          <w:rFonts w:ascii="Times New Roman" w:hAnsi="Times New Roman" w:cs="Times New Roman"/>
          <w:bCs/>
        </w:rPr>
        <w:t xml:space="preserve">. </w:t>
      </w:r>
      <w:commentRangeStart w:id="352"/>
      <w:del w:id="353" w:author="Ana Miller-Ter Kuile" w:date="2020-12-03T11:09:00Z">
        <w:r w:rsidR="00183A9E" w:rsidDel="00F914D8">
          <w:rPr>
            <w:rFonts w:ascii="Times New Roman" w:hAnsi="Times New Roman" w:cs="Times New Roman"/>
            <w:bCs/>
          </w:rPr>
          <w:delText>This is especially important because p</w:delText>
        </w:r>
        <w:r w:rsidDel="00F914D8">
          <w:rPr>
            <w:rFonts w:ascii="Times New Roman" w:hAnsi="Times New Roman" w:cs="Times New Roman"/>
            <w:bCs/>
          </w:rPr>
          <w:delText xml:space="preserve">otential diet DNA can represent a rare subset of total sequence abundance in DNA metabarcoding studies </w:delText>
        </w:r>
        <w:r w:rsidR="000F0FE7" w:rsidRPr="00922DFA" w:rsidDel="00F914D8">
          <w:rPr>
            <w:rFonts w:ascii="Times New Roman" w:hAnsi="Times New Roman" w:cs="Times New Roman"/>
            <w:bCs/>
          </w:rPr>
          <w:delText>(</w:delText>
        </w:r>
        <w:r w:rsidR="000F0FE7" w:rsidDel="00F914D8">
          <w:rPr>
            <w:rFonts w:ascii="Times New Roman" w:hAnsi="Times New Roman" w:cs="Times New Roman"/>
            <w:bCs/>
          </w:rPr>
          <w:delText xml:space="preserve">e.g. 0.03 – 8.43 percent of all sequencing reads in one study; </w:delText>
        </w:r>
        <w:r w:rsidR="00A33D79" w:rsidDel="00F914D8">
          <w:rPr>
            <w:rFonts w:ascii="Times New Roman" w:hAnsi="Times New Roman" w:cs="Times New Roman"/>
            <w:bCs/>
          </w:rPr>
          <w:fldChar w:fldCharType="begin" w:fldLock="1"/>
        </w:r>
        <w:r w:rsidR="00730DD1" w:rsidDel="00F914D8">
          <w:rPr>
            <w:rFonts w:ascii="Times New Roman" w:hAnsi="Times New Roman" w:cs="Times New Roman"/>
            <w:bCs/>
          </w:rPr>
          <w:del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delInstrText>
        </w:r>
        <w:r w:rsidR="00A33D79" w:rsidDel="00F914D8">
          <w:rPr>
            <w:rFonts w:ascii="Times New Roman" w:hAnsi="Times New Roman" w:cs="Times New Roman"/>
            <w:bCs/>
          </w:rPr>
          <w:fldChar w:fldCharType="separate"/>
        </w:r>
        <w:r w:rsidR="00415481" w:rsidRPr="00415481" w:rsidDel="00F914D8">
          <w:rPr>
            <w:rFonts w:ascii="Times New Roman" w:hAnsi="Times New Roman" w:cs="Times New Roman"/>
            <w:bCs/>
            <w:noProof/>
          </w:rPr>
          <w:delText>Krehenwinkel et al., 2017)</w:delText>
        </w:r>
        <w:r w:rsidR="00A33D79" w:rsidDel="00F914D8">
          <w:rPr>
            <w:rFonts w:ascii="Times New Roman" w:hAnsi="Times New Roman" w:cs="Times New Roman"/>
            <w:bCs/>
          </w:rPr>
          <w:fldChar w:fldCharType="end"/>
        </w:r>
        <w:r w:rsidDel="00F914D8">
          <w:rPr>
            <w:rFonts w:ascii="Times New Roman" w:hAnsi="Times New Roman" w:cs="Times New Roman"/>
            <w:bCs/>
          </w:rPr>
          <w:delText>.</w:delText>
        </w:r>
        <w:commentRangeEnd w:id="352"/>
        <w:r w:rsidR="00426038" w:rsidDel="00F914D8">
          <w:rPr>
            <w:rStyle w:val="CommentReference"/>
          </w:rPr>
          <w:commentReference w:id="352"/>
        </w:r>
        <w:r w:rsidDel="00F914D8">
          <w:rPr>
            <w:rFonts w:ascii="Times New Roman" w:hAnsi="Times New Roman" w:cs="Times New Roman"/>
            <w:bCs/>
          </w:rPr>
          <w:delText xml:space="preserve"> </w:delText>
        </w:r>
      </w:del>
      <w:r w:rsidR="00922DFA">
        <w:rPr>
          <w:rFonts w:ascii="Times New Roman" w:hAnsi="Times New Roman" w:cs="Times New Roman"/>
          <w:bCs/>
        </w:rPr>
        <w:t xml:space="preserve">To test whether surface sterilization altered the </w:t>
      </w:r>
      <w:r w:rsidR="00183A9E">
        <w:rPr>
          <w:rFonts w:ascii="Times New Roman" w:hAnsi="Times New Roman" w:cs="Times New Roman"/>
          <w:bCs/>
        </w:rPr>
        <w:t>abundance</w:t>
      </w:r>
      <w:r w:rsidR="00922DFA">
        <w:rPr>
          <w:rFonts w:ascii="Times New Roman" w:hAnsi="Times New Roman" w:cs="Times New Roman"/>
          <w:bCs/>
        </w:rPr>
        <w:t xml:space="preserve"> of DNA representing </w:t>
      </w:r>
      <w:del w:id="354" w:author="Ana Miller-Ter Kuile" w:date="2020-11-30T16:15:00Z">
        <w:r w:rsidR="00021E5E" w:rsidDel="00F41A55">
          <w:rPr>
            <w:rFonts w:ascii="Times New Roman" w:hAnsi="Times New Roman" w:cs="Times New Roman"/>
            <w:bCs/>
          </w:rPr>
          <w:delText>offered (mesocosm) or</w:delText>
        </w:r>
      </w:del>
      <w:r w:rsidR="00021E5E">
        <w:rPr>
          <w:rFonts w:ascii="Times New Roman" w:hAnsi="Times New Roman" w:cs="Times New Roman"/>
          <w:bCs/>
        </w:rPr>
        <w:t xml:space="preserve"> all </w:t>
      </w:r>
      <w:r w:rsidR="00922DFA">
        <w:rPr>
          <w:rFonts w:ascii="Times New Roman" w:hAnsi="Times New Roman" w:cs="Times New Roman"/>
          <w:bCs/>
        </w:rPr>
        <w:t xml:space="preserve">potential </w:t>
      </w:r>
      <w:r w:rsidR="00021E5E">
        <w:rPr>
          <w:rFonts w:ascii="Times New Roman" w:hAnsi="Times New Roman" w:cs="Times New Roman"/>
          <w:bCs/>
        </w:rPr>
        <w:t xml:space="preserve">(natural environment) </w:t>
      </w:r>
      <w:ins w:id="355" w:author="Ana Miller-Ter Kuile" w:date="2020-11-30T16:15:00Z">
        <w:r w:rsidR="00F41A55">
          <w:rPr>
            <w:rFonts w:ascii="Times New Roman" w:hAnsi="Times New Roman" w:cs="Times New Roman"/>
            <w:bCs/>
          </w:rPr>
          <w:t>or offered (</w:t>
        </w:r>
      </w:ins>
      <w:ins w:id="356" w:author="Ana Miller-Ter Kuile" w:date="2020-12-03T11:09:00Z">
        <w:r w:rsidR="00F914D8">
          <w:rPr>
            <w:rFonts w:ascii="Times New Roman" w:hAnsi="Times New Roman" w:cs="Times New Roman"/>
            <w:bCs/>
          </w:rPr>
          <w:t>feeding trial</w:t>
        </w:r>
      </w:ins>
      <w:ins w:id="357" w:author="Ana Miller-Ter Kuile" w:date="2020-11-30T16:15:00Z">
        <w:r w:rsidR="00F41A55">
          <w:rPr>
            <w:rFonts w:ascii="Times New Roman" w:hAnsi="Times New Roman" w:cs="Times New Roman"/>
            <w:bCs/>
          </w:rPr>
          <w:t xml:space="preserve">) </w:t>
        </w:r>
      </w:ins>
      <w:r w:rsidR="00922DFA">
        <w:rPr>
          <w:rFonts w:ascii="Times New Roman" w:hAnsi="Times New Roman" w:cs="Times New Roman"/>
          <w:bCs/>
        </w:rPr>
        <w:t xml:space="preserve">diet items, we assessed per sample </w:t>
      </w:r>
      <w:r w:rsidR="00021E5E">
        <w:rPr>
          <w:rFonts w:ascii="Times New Roman" w:hAnsi="Times New Roman" w:cs="Times New Roman"/>
          <w:bCs/>
        </w:rPr>
        <w:t xml:space="preserve">offered or </w:t>
      </w:r>
      <w:r w:rsidR="00922DFA">
        <w:rPr>
          <w:rFonts w:ascii="Times New Roman" w:hAnsi="Times New Roman" w:cs="Times New Roman"/>
          <w:bCs/>
        </w:rPr>
        <w:t xml:space="preserve">potential diet DNA </w:t>
      </w:r>
      <w:r w:rsidR="00183A9E">
        <w:rPr>
          <w:rFonts w:ascii="Times New Roman" w:hAnsi="Times New Roman" w:cs="Times New Roman"/>
          <w:bCs/>
        </w:rPr>
        <w:t>abundance</w:t>
      </w:r>
      <w:r w:rsidR="00922DFA">
        <w:rPr>
          <w:rFonts w:ascii="Times New Roman" w:hAnsi="Times New Roman" w:cs="Times New Roman"/>
          <w:bCs/>
        </w:rPr>
        <w:t xml:space="preserve"> for both sets of consumers (</w:t>
      </w:r>
      <w:del w:id="358" w:author="Ana Miller-Ter Kuile" w:date="2020-11-30T16:15:00Z">
        <w:r w:rsidR="00922DFA" w:rsidDel="00F41A55">
          <w:rPr>
            <w:rFonts w:ascii="Times New Roman" w:hAnsi="Times New Roman" w:cs="Times New Roman"/>
            <w:bCs/>
          </w:rPr>
          <w:delText xml:space="preserve">mesocosm and </w:delText>
        </w:r>
      </w:del>
      <w:r w:rsidR="00C22F8E">
        <w:rPr>
          <w:rFonts w:ascii="Times New Roman" w:hAnsi="Times New Roman" w:cs="Times New Roman"/>
          <w:bCs/>
        </w:rPr>
        <w:t>natural environment</w:t>
      </w:r>
      <w:ins w:id="359" w:author="Ana Miller-Ter Kuile" w:date="2020-11-30T16:15:00Z">
        <w:r w:rsidR="00F41A55">
          <w:rPr>
            <w:rFonts w:ascii="Times New Roman" w:hAnsi="Times New Roman" w:cs="Times New Roman"/>
            <w:bCs/>
          </w:rPr>
          <w:t xml:space="preserve"> and</w:t>
        </w:r>
      </w:ins>
      <w:ins w:id="360" w:author="Ana Miller-Ter Kuile" w:date="2020-12-03T11:23:00Z">
        <w:r w:rsidR="00C444C7">
          <w:rPr>
            <w:rFonts w:ascii="Times New Roman" w:hAnsi="Times New Roman" w:cs="Times New Roman"/>
            <w:bCs/>
          </w:rPr>
          <w:t xml:space="preserve"> feeding trial</w:t>
        </w:r>
      </w:ins>
      <w:r w:rsidR="00922DFA">
        <w:rPr>
          <w:rFonts w:ascii="Times New Roman" w:hAnsi="Times New Roman" w:cs="Times New Roman"/>
          <w:bCs/>
        </w:rPr>
        <w:t xml:space="preserve">) separately. For this analysis, we </w:t>
      </w:r>
      <w:r>
        <w:rPr>
          <w:rFonts w:ascii="Times New Roman" w:hAnsi="Times New Roman" w:cs="Times New Roman"/>
          <w:bCs/>
        </w:rPr>
        <w:t xml:space="preserve">used </w:t>
      </w:r>
      <w:r w:rsidR="00922DFA">
        <w:rPr>
          <w:rFonts w:ascii="Times New Roman" w:hAnsi="Times New Roman" w:cs="Times New Roman"/>
          <w:bCs/>
        </w:rPr>
        <w:t xml:space="preserve">only consumer individuals for which we detected </w:t>
      </w:r>
      <w:del w:id="361" w:author="Ana Miller-Ter Kuile" w:date="2020-11-30T16:15:00Z">
        <w:r w:rsidR="00021E5E" w:rsidDel="00F41A55">
          <w:rPr>
            <w:rFonts w:ascii="Times New Roman" w:hAnsi="Times New Roman" w:cs="Times New Roman"/>
            <w:bCs/>
          </w:rPr>
          <w:delText xml:space="preserve">offered or </w:delText>
        </w:r>
      </w:del>
      <w:r w:rsidR="00021E5E">
        <w:rPr>
          <w:rFonts w:ascii="Times New Roman" w:hAnsi="Times New Roman" w:cs="Times New Roman"/>
          <w:bCs/>
        </w:rPr>
        <w:t>potential</w:t>
      </w:r>
      <w:ins w:id="362" w:author="Ana Miller-Ter Kuile" w:date="2020-11-30T16:15:00Z">
        <w:r w:rsidR="00F41A55">
          <w:rPr>
            <w:rFonts w:ascii="Times New Roman" w:hAnsi="Times New Roman" w:cs="Times New Roman"/>
            <w:bCs/>
          </w:rPr>
          <w:t xml:space="preserve"> </w:t>
        </w:r>
        <w:r w:rsidR="00F41A55">
          <w:rPr>
            <w:rFonts w:ascii="Times New Roman" w:hAnsi="Times New Roman" w:cs="Times New Roman"/>
            <w:bCs/>
          </w:rPr>
          <w:lastRenderedPageBreak/>
          <w:t>or offered</w:t>
        </w:r>
      </w:ins>
      <w:r w:rsidR="00021E5E">
        <w:rPr>
          <w:rFonts w:ascii="Times New Roman" w:hAnsi="Times New Roman" w:cs="Times New Roman"/>
          <w:bCs/>
        </w:rPr>
        <w:t xml:space="preserve"> </w:t>
      </w:r>
      <w:r w:rsidR="00922DFA">
        <w:rPr>
          <w:rFonts w:ascii="Times New Roman" w:hAnsi="Times New Roman" w:cs="Times New Roman"/>
          <w:bCs/>
        </w:rPr>
        <w:t>diet DNA</w:t>
      </w:r>
      <w:r w:rsidR="00681368">
        <w:rPr>
          <w:rFonts w:ascii="Times New Roman" w:hAnsi="Times New Roman" w:cs="Times New Roman"/>
          <w:bCs/>
        </w:rPr>
        <w:t xml:space="preserve"> (</w:t>
      </w:r>
      <w:del w:id="363" w:author="Ana Miller-Ter Kuile" w:date="2020-11-30T16:16:00Z">
        <w:r w:rsidR="00681368" w:rsidDel="00F41A55">
          <w:rPr>
            <w:rFonts w:ascii="Times New Roman" w:hAnsi="Times New Roman" w:cs="Times New Roman"/>
            <w:bCs/>
          </w:rPr>
          <w:delText xml:space="preserve">n = </w:delText>
        </w:r>
        <w:r w:rsidR="00C22F8E" w:rsidDel="00F41A55">
          <w:rPr>
            <w:rFonts w:ascii="Times New Roman" w:hAnsi="Times New Roman" w:cs="Times New Roman"/>
            <w:bCs/>
          </w:rPr>
          <w:delText>14</w:delText>
        </w:r>
        <w:r w:rsidR="00681368" w:rsidDel="00F41A55">
          <w:rPr>
            <w:rFonts w:ascii="Times New Roman" w:hAnsi="Times New Roman" w:cs="Times New Roman"/>
            <w:bCs/>
          </w:rPr>
          <w:delText xml:space="preserve"> out of </w:delText>
        </w:r>
        <w:r w:rsidR="00C22F8E" w:rsidDel="00F41A55">
          <w:rPr>
            <w:rFonts w:ascii="Times New Roman" w:hAnsi="Times New Roman" w:cs="Times New Roman"/>
            <w:bCs/>
          </w:rPr>
          <w:delText xml:space="preserve">19 for mesocosm; </w:delText>
        </w:r>
      </w:del>
      <w:r w:rsidR="00C22F8E">
        <w:rPr>
          <w:rFonts w:ascii="Times New Roman" w:hAnsi="Times New Roman" w:cs="Times New Roman"/>
          <w:bCs/>
        </w:rPr>
        <w:t>33 of 37 for natural environment</w:t>
      </w:r>
      <w:ins w:id="364" w:author="Ana Miller-Ter Kuile" w:date="2020-11-30T16:16:00Z">
        <w:r w:rsidR="00F41A55">
          <w:rPr>
            <w:rFonts w:ascii="Times New Roman" w:hAnsi="Times New Roman" w:cs="Times New Roman"/>
            <w:bCs/>
          </w:rPr>
          <w:t>;</w:t>
        </w:r>
        <w:r w:rsidR="00F41A55" w:rsidRPr="00F41A55">
          <w:rPr>
            <w:rFonts w:ascii="Times New Roman" w:hAnsi="Times New Roman" w:cs="Times New Roman"/>
            <w:bCs/>
          </w:rPr>
          <w:t xml:space="preserve"> </w:t>
        </w:r>
        <w:r w:rsidR="00F41A55">
          <w:rPr>
            <w:rFonts w:ascii="Times New Roman" w:hAnsi="Times New Roman" w:cs="Times New Roman"/>
            <w:bCs/>
          </w:rPr>
          <w:t>n = 14 out of 19 for</w:t>
        </w:r>
      </w:ins>
      <w:ins w:id="365" w:author="Ana Miller-Ter Kuile" w:date="2020-12-03T11:23:00Z">
        <w:r w:rsidR="00C444C7">
          <w:rPr>
            <w:rFonts w:ascii="Times New Roman" w:hAnsi="Times New Roman" w:cs="Times New Roman"/>
            <w:bCs/>
          </w:rPr>
          <w:t xml:space="preserve"> </w:t>
        </w:r>
      </w:ins>
      <w:ins w:id="366" w:author="Ana Miller-Ter Kuile" w:date="2020-12-03T11:24:00Z">
        <w:r w:rsidR="00C444C7">
          <w:rPr>
            <w:rFonts w:ascii="Times New Roman" w:hAnsi="Times New Roman" w:cs="Times New Roman"/>
            <w:bCs/>
          </w:rPr>
          <w:t>feeding trials</w:t>
        </w:r>
      </w:ins>
      <w:r w:rsidR="00681368">
        <w:rPr>
          <w:rFonts w:ascii="Times New Roman" w:hAnsi="Times New Roman" w:cs="Times New Roman"/>
          <w:bCs/>
        </w:rPr>
        <w:t>)</w:t>
      </w:r>
      <w:r w:rsidR="00823455">
        <w:rPr>
          <w:rFonts w:ascii="Times New Roman" w:hAnsi="Times New Roman" w:cs="Times New Roman"/>
          <w:bCs/>
        </w:rPr>
        <w:t xml:space="preserve">, </w:t>
      </w:r>
      <w:r>
        <w:rPr>
          <w:rFonts w:ascii="Times New Roman" w:hAnsi="Times New Roman" w:cs="Times New Roman"/>
          <w:bCs/>
        </w:rPr>
        <w:t xml:space="preserve">to test </w:t>
      </w:r>
      <w:r w:rsidR="00CF0533">
        <w:rPr>
          <w:rFonts w:ascii="Times New Roman" w:hAnsi="Times New Roman" w:cs="Times New Roman"/>
          <w:bCs/>
        </w:rPr>
        <w:t>whether contaminants alter</w:t>
      </w:r>
      <w:r>
        <w:rPr>
          <w:rFonts w:ascii="Times New Roman" w:hAnsi="Times New Roman" w:cs="Times New Roman"/>
          <w:bCs/>
        </w:rPr>
        <w:t>ed</w:t>
      </w:r>
      <w:r w:rsidR="00CF0533">
        <w:rPr>
          <w:rFonts w:ascii="Times New Roman" w:hAnsi="Times New Roman" w:cs="Times New Roman"/>
          <w:bCs/>
        </w:rPr>
        <w:t xml:space="preserve"> </w:t>
      </w:r>
      <w:ins w:id="367" w:author="Ana Miller-Ter Kuile" w:date="2020-12-03T12:44:00Z">
        <w:r w:rsidR="007E5E64">
          <w:rPr>
            <w:rFonts w:ascii="Times New Roman" w:hAnsi="Times New Roman" w:cs="Times New Roman"/>
            <w:bCs/>
          </w:rPr>
          <w:t xml:space="preserve">potential </w:t>
        </w:r>
      </w:ins>
      <w:r w:rsidR="00CF0533">
        <w:rPr>
          <w:rFonts w:ascii="Times New Roman" w:hAnsi="Times New Roman" w:cs="Times New Roman"/>
          <w:bCs/>
        </w:rPr>
        <w:t xml:space="preserve">diet abundance only when potential diet DNA is present. </w:t>
      </w:r>
      <w:del w:id="368" w:author="Ana Miller-Ter Kuile" w:date="2020-12-03T11:09:00Z">
        <w:r w:rsidR="00823455" w:rsidDel="00F914D8">
          <w:rPr>
            <w:rFonts w:ascii="Times New Roman" w:hAnsi="Times New Roman" w:cs="Times New Roman"/>
            <w:bCs/>
          </w:rPr>
          <w:delText xml:space="preserve">We assessed diet abundance in consumers using generalized linear models with the number of </w:delText>
        </w:r>
        <w:r w:rsidR="00021E5E" w:rsidDel="00F914D8">
          <w:rPr>
            <w:rFonts w:ascii="Times New Roman" w:hAnsi="Times New Roman" w:cs="Times New Roman"/>
            <w:bCs/>
          </w:rPr>
          <w:delText xml:space="preserve">offered (mesocosm; </w:delText>
        </w:r>
        <w:r w:rsidR="00021E5E" w:rsidDel="00F914D8">
          <w:rPr>
            <w:rFonts w:ascii="Times New Roman" w:hAnsi="Times New Roman" w:cs="Times New Roman"/>
            <w:bCs/>
            <w:i/>
            <w:iCs/>
          </w:rPr>
          <w:delText>O. japonica</w:delText>
        </w:r>
        <w:r w:rsidR="00021E5E" w:rsidDel="00F914D8">
          <w:rPr>
            <w:rFonts w:ascii="Times New Roman" w:hAnsi="Times New Roman" w:cs="Times New Roman"/>
            <w:bCs/>
          </w:rPr>
          <w:delText>)</w:delText>
        </w:r>
      </w:del>
      <w:del w:id="369" w:author="Ana Miller-Ter Kuile" w:date="2020-11-30T16:16:00Z">
        <w:r w:rsidR="00021E5E" w:rsidDel="00F41A55">
          <w:rPr>
            <w:rFonts w:ascii="Times New Roman" w:hAnsi="Times New Roman" w:cs="Times New Roman"/>
            <w:bCs/>
          </w:rPr>
          <w:delText xml:space="preserve"> or all </w:delText>
        </w:r>
        <w:r w:rsidR="00823455" w:rsidDel="00F41A55">
          <w:rPr>
            <w:rFonts w:ascii="Times New Roman" w:hAnsi="Times New Roman" w:cs="Times New Roman"/>
            <w:bCs/>
          </w:rPr>
          <w:delText xml:space="preserve">potential </w:delText>
        </w:r>
        <w:r w:rsidR="00021E5E" w:rsidDel="00F41A55">
          <w:rPr>
            <w:rFonts w:ascii="Times New Roman" w:hAnsi="Times New Roman" w:cs="Times New Roman"/>
            <w:bCs/>
          </w:rPr>
          <w:delText>(natural environment)</w:delText>
        </w:r>
      </w:del>
      <w:del w:id="370" w:author="Ana Miller-Ter Kuile" w:date="2020-12-03T11:09:00Z">
        <w:r w:rsidR="00021E5E" w:rsidDel="00F914D8">
          <w:rPr>
            <w:rFonts w:ascii="Times New Roman" w:hAnsi="Times New Roman" w:cs="Times New Roman"/>
            <w:bCs/>
          </w:rPr>
          <w:delText xml:space="preserve"> </w:delText>
        </w:r>
        <w:r w:rsidR="00823455" w:rsidDel="00F914D8">
          <w:rPr>
            <w:rFonts w:ascii="Times New Roman" w:hAnsi="Times New Roman" w:cs="Times New Roman"/>
            <w:bCs/>
          </w:rPr>
          <w:delText>diet DNA reads per sample</w:delText>
        </w:r>
        <w:r w:rsidR="00977993" w:rsidDel="00F914D8">
          <w:rPr>
            <w:rFonts w:ascii="Times New Roman" w:hAnsi="Times New Roman" w:cs="Times New Roman"/>
            <w:bCs/>
          </w:rPr>
          <w:delText xml:space="preserve"> </w:delText>
        </w:r>
        <w:r w:rsidR="00823455" w:rsidDel="00F914D8">
          <w:rPr>
            <w:rFonts w:ascii="Times New Roman" w:hAnsi="Times New Roman" w:cs="Times New Roman"/>
            <w:bCs/>
          </w:rPr>
          <w:delText xml:space="preserve">as the response variable, surface sterilization treatment as a fixed effect, total read abundance of the sample (constant across all) as an offset term, and a </w:delText>
        </w:r>
        <w:r w:rsidR="00977993" w:rsidDel="00F914D8">
          <w:rPr>
            <w:rFonts w:ascii="Times New Roman" w:hAnsi="Times New Roman" w:cs="Times New Roman"/>
            <w:bCs/>
          </w:rPr>
          <w:delText xml:space="preserve">Poisson or negative binomial distribution (to correct for overdispersion when needed). </w:delText>
        </w:r>
        <w:r w:rsidR="005D1DD7" w:rsidDel="00F914D8">
          <w:rPr>
            <w:rFonts w:ascii="Times New Roman" w:hAnsi="Times New Roman" w:cs="Times New Roman"/>
            <w:bCs/>
          </w:rPr>
          <w:delText xml:space="preserve">We also examined the </w:delText>
        </w:r>
        <w:r w:rsidR="00183A9E" w:rsidDel="00F914D8">
          <w:rPr>
            <w:rFonts w:ascii="Times New Roman" w:hAnsi="Times New Roman" w:cs="Times New Roman"/>
            <w:bCs/>
          </w:rPr>
          <w:delText>abundance</w:delText>
        </w:r>
        <w:r w:rsidR="005D1DD7" w:rsidDel="00F914D8">
          <w:rPr>
            <w:rFonts w:ascii="Times New Roman" w:hAnsi="Times New Roman" w:cs="Times New Roman"/>
            <w:bCs/>
          </w:rPr>
          <w:delText xml:space="preserve"> of other potential diet items for the </w:delText>
        </w:r>
      </w:del>
      <w:del w:id="371" w:author="Ana Miller-Ter Kuile" w:date="2020-11-30T16:16:00Z">
        <w:r w:rsidR="005D1DD7" w:rsidDel="00F41A55">
          <w:rPr>
            <w:rFonts w:ascii="Times New Roman" w:hAnsi="Times New Roman" w:cs="Times New Roman"/>
            <w:bCs/>
          </w:rPr>
          <w:delText xml:space="preserve">mesocosm </w:delText>
        </w:r>
      </w:del>
      <w:del w:id="372" w:author="Ana Miller-Ter Kuile" w:date="2020-12-03T11:09:00Z">
        <w:r w:rsidR="005D1DD7" w:rsidDel="00F914D8">
          <w:rPr>
            <w:rFonts w:ascii="Times New Roman" w:hAnsi="Times New Roman" w:cs="Times New Roman"/>
            <w:bCs/>
          </w:rPr>
          <w:delText xml:space="preserve">consumers as well as DNA which was sequenced but was not diet (e.g. fungi and potential endoparasites) </w:delText>
        </w:r>
        <w:r w:rsidR="00021E5E" w:rsidDel="00F914D8">
          <w:rPr>
            <w:rFonts w:ascii="Times New Roman" w:hAnsi="Times New Roman" w:cs="Times New Roman"/>
            <w:bCs/>
          </w:rPr>
          <w:delText>with</w:delText>
        </w:r>
        <w:r w:rsidR="005D1DD7" w:rsidDel="00F914D8">
          <w:rPr>
            <w:rFonts w:ascii="Times New Roman" w:hAnsi="Times New Roman" w:cs="Times New Roman"/>
            <w:bCs/>
          </w:rPr>
          <w:delText xml:space="preserve"> results in the Supplement</w:delText>
        </w:r>
        <w:r w:rsidR="00503E71" w:rsidDel="00F914D8">
          <w:rPr>
            <w:rFonts w:ascii="Times New Roman" w:hAnsi="Times New Roman" w:cs="Times New Roman"/>
            <w:bCs/>
          </w:rPr>
          <w:delText>al Information</w:delText>
        </w:r>
        <w:r w:rsidR="001A0FC6" w:rsidDel="00F914D8">
          <w:rPr>
            <w:rFonts w:ascii="Times New Roman" w:hAnsi="Times New Roman" w:cs="Times New Roman"/>
            <w:bCs/>
          </w:rPr>
          <w:delText xml:space="preserve"> (Appendix E, Figure 5)</w:delText>
        </w:r>
        <w:r w:rsidR="005D1DD7" w:rsidDel="00F914D8">
          <w:rPr>
            <w:rFonts w:ascii="Times New Roman" w:hAnsi="Times New Roman" w:cs="Times New Roman"/>
            <w:bCs/>
          </w:rPr>
          <w:delText>.</w:delText>
        </w:r>
        <w:r w:rsidR="005C1A15" w:rsidDel="00F914D8">
          <w:rPr>
            <w:rFonts w:ascii="Times New Roman" w:hAnsi="Times New Roman" w:cs="Times New Roman"/>
            <w:bCs/>
          </w:rPr>
          <w:delText xml:space="preserve"> </w:delText>
        </w:r>
      </w:del>
    </w:p>
    <w:p w14:paraId="532150F6" w14:textId="77777777" w:rsidR="00A2382A" w:rsidRDefault="00A2382A" w:rsidP="001A318B">
      <w:pPr>
        <w:spacing w:line="480" w:lineRule="auto"/>
        <w:rPr>
          <w:rFonts w:ascii="Times New Roman" w:hAnsi="Times New Roman" w:cs="Times New Roman"/>
          <w:bCs/>
        </w:rPr>
      </w:pPr>
    </w:p>
    <w:p w14:paraId="722909E3" w14:textId="551321EC" w:rsidR="001D2693"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89362C">
        <w:rPr>
          <w:rFonts w:ascii="Times New Roman" w:hAnsi="Times New Roman" w:cs="Times New Roman"/>
          <w:bCs/>
          <w:i/>
          <w:iCs/>
        </w:rPr>
        <w:t>iet richness and composition</w:t>
      </w:r>
      <w:r w:rsidR="00FF035B">
        <w:rPr>
          <w:rFonts w:ascii="Times New Roman" w:hAnsi="Times New Roman" w:cs="Times New Roman"/>
          <w:bCs/>
          <w:i/>
          <w:iCs/>
        </w:rPr>
        <w:t xml:space="preserve"> in natural environment consumers</w:t>
      </w:r>
    </w:p>
    <w:p w14:paraId="65709069" w14:textId="0ED2A99C" w:rsidR="00F4044C" w:rsidRDefault="00BB0E78" w:rsidP="00265B1F">
      <w:pPr>
        <w:spacing w:line="480" w:lineRule="auto"/>
        <w:rPr>
          <w:rFonts w:ascii="Times New Roman" w:hAnsi="Times New Roman" w:cs="Times New Roman"/>
          <w:bCs/>
        </w:rPr>
      </w:pPr>
      <w:r>
        <w:rPr>
          <w:rFonts w:ascii="Times New Roman" w:hAnsi="Times New Roman" w:cs="Times New Roman"/>
          <w:bCs/>
        </w:rPr>
        <w:t xml:space="preserve">In addition to allowing detection of </w:t>
      </w:r>
      <w:ins w:id="373" w:author="Ana Miller-Ter Kuile" w:date="2020-12-03T12:44:00Z">
        <w:r w:rsidR="007E5E64">
          <w:rPr>
            <w:rFonts w:ascii="Times New Roman" w:hAnsi="Times New Roman" w:cs="Times New Roman"/>
            <w:bCs/>
          </w:rPr>
          <w:t xml:space="preserve">potential </w:t>
        </w:r>
      </w:ins>
      <w:r>
        <w:rPr>
          <w:rFonts w:ascii="Times New Roman" w:hAnsi="Times New Roman" w:cs="Times New Roman"/>
          <w:bCs/>
        </w:rPr>
        <w:t>diet items, DNA metabarcoding also enables the analysis of</w:t>
      </w:r>
      <w:ins w:id="374" w:author="Ana Miller-Ter Kuile" w:date="2020-12-03T12:44:00Z">
        <w:r w:rsidR="007E5E64">
          <w:rPr>
            <w:rFonts w:ascii="Times New Roman" w:hAnsi="Times New Roman" w:cs="Times New Roman"/>
            <w:bCs/>
          </w:rPr>
          <w:t xml:space="preserve"> potential</w:t>
        </w:r>
      </w:ins>
      <w:r>
        <w:rPr>
          <w:rFonts w:ascii="Times New Roman" w:hAnsi="Times New Roman" w:cs="Times New Roman"/>
          <w:bCs/>
        </w:rPr>
        <w:t xml:space="preserve"> diet communities, allowing </w:t>
      </w:r>
      <w:r w:rsidR="00FF4D8D">
        <w:rPr>
          <w:rFonts w:ascii="Times New Roman" w:hAnsi="Times New Roman" w:cs="Times New Roman"/>
          <w:bCs/>
        </w:rPr>
        <w:t>explorations of</w:t>
      </w:r>
      <w:r>
        <w:rPr>
          <w:rFonts w:ascii="Times New Roman" w:hAnsi="Times New Roman" w:cs="Times New Roman"/>
          <w:bCs/>
        </w:rPr>
        <w:t xml:space="preserve"> individual-, population-, and species-level diet richness and composition. </w:t>
      </w:r>
      <w:r w:rsidR="00F30CB0">
        <w:rPr>
          <w:rFonts w:ascii="Times New Roman" w:hAnsi="Times New Roman" w:cs="Times New Roman"/>
          <w:bCs/>
        </w:rPr>
        <w:t xml:space="preserve">If surface contaminants alter these metrics, </w:t>
      </w:r>
      <w:r w:rsidR="00E5687D">
        <w:rPr>
          <w:rFonts w:ascii="Times New Roman" w:hAnsi="Times New Roman" w:cs="Times New Roman"/>
          <w:bCs/>
        </w:rPr>
        <w:t xml:space="preserve">ecological interpretation of these community-level data could be misleading, either by increasing the </w:t>
      </w:r>
      <w:r w:rsidR="00183A9E">
        <w:rPr>
          <w:rFonts w:ascii="Times New Roman" w:hAnsi="Times New Roman" w:cs="Times New Roman"/>
          <w:bCs/>
        </w:rPr>
        <w:t xml:space="preserve">richness </w:t>
      </w:r>
      <w:r w:rsidR="00E5687D">
        <w:rPr>
          <w:rFonts w:ascii="Times New Roman" w:hAnsi="Times New Roman" w:cs="Times New Roman"/>
          <w:bCs/>
        </w:rPr>
        <w:t xml:space="preserve">of consumptive interactions </w:t>
      </w:r>
      <w:r w:rsidR="00FF4D8D">
        <w:rPr>
          <w:rFonts w:ascii="Times New Roman" w:hAnsi="Times New Roman" w:cs="Times New Roman"/>
          <w:bCs/>
        </w:rPr>
        <w:t>attributed</w:t>
      </w:r>
      <w:r w:rsidR="00E5687D">
        <w:rPr>
          <w:rFonts w:ascii="Times New Roman" w:hAnsi="Times New Roman" w:cs="Times New Roman"/>
          <w:bCs/>
        </w:rPr>
        <w:t xml:space="preserve"> to a consumer, or by hiding interactions that occur more rarely or further back in time (e.g. </w:t>
      </w:r>
      <w:r w:rsidR="00A33D79">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1","issue":"5","issued":{"date-parts":[["2018"]]},"page":"1-16","title":"Molecular gut content analysis of different spider body parts","type":"article-journal","volume":"13"},"uris":["http://www.mendeley.com/documents/?uuid=ef286e94-13cb-42a6-85e3-2c16dd16952f"]},{"id":"ITEM-2","itemData":{"DOI":"10.1890/0012-9658(2002)083[2387:HSDPBI]2.0.CO;2","ISSN":"00129658","abstract":"Determination of the relative abundance of two populations, separated by time or space, is of interest in many ecological situations. We focus on two estimators of relative abundance, which assume that the probability that an individual is detected at least once in the survey is either equal or unequal for the two populations. We present three methods for incorporating the collected information into our inference. The first method, proposed previously, is a traditional hypothesis test for evidence that detection probabilities are unequal. However, we feel that, a priori, it is more likely that detection probabilities are actually different; hence, the burden of proof should be shifted, requiring evidence that detection probabilities are practically equivalent. The second method we present, equivalence testing, is one approach to doing so. Third, we suggest that model averaging could be used by combining the two estimators according to derived model weights. These differing approaches are applied to a mark-recapture experiment on Nuttall's cottontail rabbit (Sylvilagus nuttallii) conducted in central Oregon during 1974 and 1975, which has been previously analyzed by other authors.","author":[{"dropping-particle":"","family":"MacKenzie","given":"Darryl I.","non-dropping-particle":"","parse-names":false,"suffix":""},{"dropping-particle":"","family":"Kendall","given":"William C.","non-dropping-particle":"","parse-names":false,"suffix":""}],"container-title":"Ecology","id":"ITEM-2","issue":"9","issued":{"date-parts":[["2002"]]},"page":"2387-2393","title":"How should detection probability be incorporated into estimates of relative abundance?","type":"article-journal","volume":"83"},"uris":["http://www.mendeley.com/documents/?uuid=4ce60430-a1d6-4755-8d8a-60676ceb4948"]}],"mendeley":{"formattedCitation":"(Macías-Hernández et al., 2018; MacKenzie &amp; Kendall, 2002)","manualFormatting":"Macías-Hernández et al., 2018; MacKenzie &amp; Kendall, 2002)","plainTextFormattedCitation":"(Macías-Hernández et al., 2018; MacKenzie &amp; Kendall, 2002)","previouslyFormattedCitation":"(Macías-Hernández et al., 2018; MacKenzie &amp; Kendall, 2002)"},"properties":{"noteIndex":0},"schema":"https://github.com/citation-style-language/schema/raw/master/csl-citation.json"}</w:instrText>
      </w:r>
      <w:r w:rsidR="00A33D79">
        <w:rPr>
          <w:rFonts w:ascii="Times New Roman" w:hAnsi="Times New Roman" w:cs="Times New Roman"/>
          <w:bCs/>
        </w:rPr>
        <w:fldChar w:fldCharType="separate"/>
      </w:r>
      <w:r w:rsidR="00A33D79" w:rsidRPr="00A33D79">
        <w:rPr>
          <w:rFonts w:ascii="Times New Roman" w:hAnsi="Times New Roman" w:cs="Times New Roman"/>
          <w:bCs/>
          <w:noProof/>
        </w:rPr>
        <w:t>Macías-Hernández et al., 2018; MacKenzie &amp; Kendall, 2002)</w:t>
      </w:r>
      <w:r w:rsidR="00A33D79">
        <w:rPr>
          <w:rFonts w:ascii="Times New Roman" w:hAnsi="Times New Roman" w:cs="Times New Roman"/>
          <w:bCs/>
        </w:rPr>
        <w:fldChar w:fldCharType="end"/>
      </w:r>
      <w:r w:rsidR="00A33D79">
        <w:rPr>
          <w:rFonts w:ascii="Times New Roman" w:hAnsi="Times New Roman" w:cs="Times New Roman"/>
          <w:bCs/>
        </w:rPr>
        <w:t>.</w:t>
      </w:r>
      <w:r w:rsidR="00E5687D">
        <w:rPr>
          <w:rFonts w:ascii="Times New Roman" w:hAnsi="Times New Roman" w:cs="Times New Roman"/>
          <w:bCs/>
        </w:rPr>
        <w:t xml:space="preserve"> We </w:t>
      </w:r>
      <w:del w:id="375" w:author="Ana Miller-Ter Kuile" w:date="2020-12-03T11:11:00Z">
        <w:r w:rsidR="00E5687D" w:rsidDel="00DE7098">
          <w:rPr>
            <w:rFonts w:ascii="Times New Roman" w:hAnsi="Times New Roman" w:cs="Times New Roman"/>
            <w:bCs/>
          </w:rPr>
          <w:delText>assessed whether surface</w:delText>
        </w:r>
        <w:r w:rsidR="009F1514" w:rsidDel="00DE7098">
          <w:rPr>
            <w:rFonts w:ascii="Times New Roman" w:hAnsi="Times New Roman" w:cs="Times New Roman"/>
            <w:bCs/>
          </w:rPr>
          <w:delText xml:space="preserve"> sterilization</w:delText>
        </w:r>
        <w:r w:rsidR="0089241E" w:rsidDel="00DE7098">
          <w:rPr>
            <w:rFonts w:ascii="Times New Roman" w:hAnsi="Times New Roman" w:cs="Times New Roman"/>
            <w:bCs/>
          </w:rPr>
          <w:delText xml:space="preserve"> </w:delText>
        </w:r>
        <w:r w:rsidR="00E5687D" w:rsidDel="00DE7098">
          <w:rPr>
            <w:rFonts w:ascii="Times New Roman" w:hAnsi="Times New Roman" w:cs="Times New Roman"/>
            <w:bCs/>
          </w:rPr>
          <w:delText>altered</w:delText>
        </w:r>
      </w:del>
      <w:ins w:id="376" w:author="Ana Miller-Ter Kuile" w:date="2020-12-03T11:11:00Z">
        <w:r w:rsidR="00DE7098">
          <w:rPr>
            <w:rFonts w:ascii="Times New Roman" w:hAnsi="Times New Roman" w:cs="Times New Roman"/>
            <w:bCs/>
          </w:rPr>
          <w:t>determined the potential diet</w:t>
        </w:r>
      </w:ins>
      <w:r w:rsidR="00E5687D">
        <w:rPr>
          <w:rFonts w:ascii="Times New Roman" w:hAnsi="Times New Roman" w:cs="Times New Roman"/>
          <w:bCs/>
        </w:rPr>
        <w:t xml:space="preserve"> richness and composition </w:t>
      </w:r>
      <w:del w:id="377" w:author="Ana Miller-Ter Kuile" w:date="2020-12-03T11:12:00Z">
        <w:r w:rsidR="00E5687D" w:rsidDel="00DE7098">
          <w:rPr>
            <w:rFonts w:ascii="Times New Roman" w:hAnsi="Times New Roman" w:cs="Times New Roman"/>
            <w:bCs/>
          </w:rPr>
          <w:delText xml:space="preserve">of potential diet items </w:delText>
        </w:r>
      </w:del>
      <w:r w:rsidR="00E5687D">
        <w:rPr>
          <w:rFonts w:ascii="Times New Roman" w:hAnsi="Times New Roman" w:cs="Times New Roman"/>
          <w:bCs/>
        </w:rPr>
        <w:t xml:space="preserve">in </w:t>
      </w:r>
      <w:r w:rsidR="00FF4A94">
        <w:rPr>
          <w:rFonts w:ascii="Times New Roman" w:hAnsi="Times New Roman" w:cs="Times New Roman"/>
          <w:bCs/>
        </w:rPr>
        <w:t>natural environment</w:t>
      </w:r>
      <w:r w:rsidR="00E5687D">
        <w:rPr>
          <w:rFonts w:ascii="Times New Roman" w:hAnsi="Times New Roman" w:cs="Times New Roman"/>
          <w:bCs/>
        </w:rPr>
        <w:t xml:space="preserve"> consumers. </w:t>
      </w:r>
      <w:r w:rsidR="006C6013">
        <w:rPr>
          <w:rFonts w:ascii="Times New Roman" w:hAnsi="Times New Roman" w:cs="Times New Roman"/>
          <w:bCs/>
        </w:rPr>
        <w:t>For per sample</w:t>
      </w:r>
      <w:r w:rsidR="004249DC">
        <w:rPr>
          <w:rFonts w:ascii="Times New Roman" w:hAnsi="Times New Roman" w:cs="Times New Roman"/>
          <w:bCs/>
        </w:rPr>
        <w:t xml:space="preserve"> potential</w:t>
      </w:r>
      <w:r w:rsidR="006C6013">
        <w:rPr>
          <w:rFonts w:ascii="Times New Roman" w:hAnsi="Times New Roman" w:cs="Times New Roman"/>
          <w:bCs/>
        </w:rPr>
        <w:t xml:space="preserve"> </w:t>
      </w:r>
      <w:r w:rsidR="00047D80">
        <w:rPr>
          <w:rFonts w:ascii="Times New Roman" w:hAnsi="Times New Roman" w:cs="Times New Roman"/>
          <w:bCs/>
        </w:rPr>
        <w:t>diet</w:t>
      </w:r>
      <w:r w:rsidR="006C6013">
        <w:rPr>
          <w:rFonts w:ascii="Times New Roman" w:hAnsi="Times New Roman" w:cs="Times New Roman"/>
          <w:bCs/>
        </w:rPr>
        <w:t xml:space="preserve"> richness</w:t>
      </w:r>
      <w:ins w:id="378" w:author="Ana Miller-Ter Kuile" w:date="2020-12-03T11:12:00Z">
        <w:r w:rsidR="00DE7098">
          <w:rPr>
            <w:rFonts w:ascii="Times New Roman" w:hAnsi="Times New Roman" w:cs="Times New Roman"/>
            <w:bCs/>
          </w:rPr>
          <w:t xml:space="preserve"> and composition</w:t>
        </w:r>
      </w:ins>
      <w:r w:rsidR="005709C6">
        <w:rPr>
          <w:rFonts w:ascii="Times New Roman" w:hAnsi="Times New Roman" w:cs="Times New Roman"/>
          <w:bCs/>
        </w:rPr>
        <w:t>, we</w:t>
      </w:r>
      <w:ins w:id="379" w:author="Ana Miller-Ter Kuile" w:date="2020-12-03T11:12:00Z">
        <w:r w:rsidR="00DE7098">
          <w:rPr>
            <w:rFonts w:ascii="Times New Roman" w:hAnsi="Times New Roman" w:cs="Times New Roman"/>
            <w:bCs/>
          </w:rPr>
          <w:t xml:space="preserve"> performed analyses</w:t>
        </w:r>
      </w:ins>
      <w:r w:rsidR="005709C6">
        <w:rPr>
          <w:rFonts w:ascii="Times New Roman" w:hAnsi="Times New Roman" w:cs="Times New Roman"/>
          <w:bCs/>
        </w:rPr>
        <w:t xml:space="preserve"> used</w:t>
      </w:r>
      <w:del w:id="380" w:author="Ana Miller-Ter Kuile" w:date="2020-11-30T16:18:00Z">
        <w:r w:rsidR="005709C6" w:rsidDel="00BF6E02">
          <w:rPr>
            <w:rFonts w:ascii="Times New Roman" w:hAnsi="Times New Roman" w:cs="Times New Roman"/>
            <w:bCs/>
          </w:rPr>
          <w:delText xml:space="preserve"> </w:delText>
        </w:r>
      </w:del>
      <w:ins w:id="381" w:author="Ana Miller-Ter Kuile" w:date="2020-11-30T16:18:00Z">
        <w:r w:rsidR="00BF6E02">
          <w:rPr>
            <w:rFonts w:ascii="Times New Roman" w:hAnsi="Times New Roman" w:cs="Times New Roman"/>
            <w:bCs/>
          </w:rPr>
          <w:t xml:space="preserve"> both</w:t>
        </w:r>
      </w:ins>
      <w:ins w:id="382" w:author="Ana Miller-Ter Kuile" w:date="2020-11-30T16:17:00Z">
        <w:r w:rsidR="00BF6E02">
          <w:rPr>
            <w:rFonts w:ascii="Times New Roman" w:hAnsi="Times New Roman" w:cs="Times New Roman"/>
            <w:bCs/>
          </w:rPr>
          <w:t xml:space="preserve"> </w:t>
        </w:r>
      </w:ins>
      <w:del w:id="383" w:author="Ana Miller-Ter Kuile" w:date="2020-11-30T16:17:00Z">
        <w:r w:rsidR="0098220B" w:rsidDel="00BF6E02">
          <w:rPr>
            <w:rFonts w:ascii="Times New Roman" w:hAnsi="Times New Roman" w:cs="Times New Roman"/>
            <w:bCs/>
          </w:rPr>
          <w:delText>taxonomies</w:delText>
        </w:r>
        <w:r w:rsidR="005709C6" w:rsidDel="00BF6E02">
          <w:rPr>
            <w:rFonts w:ascii="Times New Roman" w:hAnsi="Times New Roman" w:cs="Times New Roman"/>
            <w:bCs/>
          </w:rPr>
          <w:delText xml:space="preserve"> </w:delText>
        </w:r>
      </w:del>
      <w:ins w:id="384" w:author="Ana Miller-Ter Kuile" w:date="2020-11-30T16:17:00Z">
        <w:r w:rsidR="00BF6E02">
          <w:rPr>
            <w:rFonts w:ascii="Times New Roman" w:hAnsi="Times New Roman" w:cs="Times New Roman"/>
            <w:bCs/>
          </w:rPr>
          <w:t xml:space="preserve">taxonomic units combined </w:t>
        </w:r>
      </w:ins>
      <w:del w:id="385" w:author="Ana Miller-Ter Kuile" w:date="2020-11-30T16:17:00Z">
        <w:r w:rsidR="005709C6" w:rsidDel="00BF6E02">
          <w:rPr>
            <w:rFonts w:ascii="Times New Roman" w:hAnsi="Times New Roman" w:cs="Times New Roman"/>
            <w:bCs/>
          </w:rPr>
          <w:delText xml:space="preserve">concatenated </w:delText>
        </w:r>
      </w:del>
      <w:r w:rsidR="005709C6">
        <w:rPr>
          <w:rFonts w:ascii="Times New Roman" w:hAnsi="Times New Roman" w:cs="Times New Roman"/>
          <w:bCs/>
        </w:rPr>
        <w:t>at the family level</w:t>
      </w:r>
      <w:ins w:id="386" w:author="Ana Miller-Ter Kuile" w:date="2020-11-30T16:18:00Z">
        <w:r w:rsidR="00BF6E02">
          <w:rPr>
            <w:rFonts w:ascii="Times New Roman" w:hAnsi="Times New Roman" w:cs="Times New Roman"/>
            <w:bCs/>
          </w:rPr>
          <w:t xml:space="preserve"> </w:t>
        </w:r>
      </w:ins>
      <w:ins w:id="387" w:author="Ana Miller-Ter Kuile" w:date="2020-12-03T11:12:00Z">
        <w:r w:rsidR="00DE7098">
          <w:rPr>
            <w:rFonts w:ascii="Times New Roman" w:hAnsi="Times New Roman" w:cs="Times New Roman"/>
            <w:bCs/>
          </w:rPr>
          <w:t xml:space="preserve">(described above) </w:t>
        </w:r>
      </w:ins>
      <w:ins w:id="388" w:author="Ana Miller-Ter Kuile" w:date="2020-11-30T16:18:00Z">
        <w:r w:rsidR="00BF6E02">
          <w:rPr>
            <w:rFonts w:ascii="Times New Roman" w:hAnsi="Times New Roman" w:cs="Times New Roman"/>
            <w:bCs/>
          </w:rPr>
          <w:t>and</w:t>
        </w:r>
      </w:ins>
      <w:ins w:id="389" w:author="Ana Miller-Ter Kuile" w:date="2020-12-03T11:12:00Z">
        <w:r w:rsidR="00DE7098">
          <w:rPr>
            <w:rFonts w:ascii="Times New Roman" w:hAnsi="Times New Roman" w:cs="Times New Roman"/>
            <w:bCs/>
          </w:rPr>
          <w:t xml:space="preserve"> with the original number and composition of ASVs matched to potential diet items. </w:t>
        </w:r>
      </w:ins>
      <w:del w:id="390" w:author="Ana Miller-Ter Kuile" w:date="2020-12-03T11:12:00Z">
        <w:r w:rsidR="005709C6" w:rsidDel="00DE7098">
          <w:rPr>
            <w:rFonts w:ascii="Times New Roman" w:hAnsi="Times New Roman" w:cs="Times New Roman"/>
            <w:bCs/>
          </w:rPr>
          <w:delText xml:space="preserve"> </w:delText>
        </w:r>
        <w:r w:rsidR="0098220B" w:rsidDel="00DE7098">
          <w:rPr>
            <w:rFonts w:ascii="Times New Roman" w:hAnsi="Times New Roman" w:cs="Times New Roman"/>
            <w:bCs/>
          </w:rPr>
          <w:delText>to represent diet richness</w:delText>
        </w:r>
      </w:del>
      <w:del w:id="391" w:author="Ana Miller-Ter Kuile" w:date="2020-12-03T11:10:00Z">
        <w:r w:rsidR="0098220B" w:rsidDel="00F914D8">
          <w:rPr>
            <w:rFonts w:ascii="Times New Roman" w:hAnsi="Times New Roman" w:cs="Times New Roman"/>
            <w:bCs/>
          </w:rPr>
          <w:delText xml:space="preserve"> </w:delText>
        </w:r>
      </w:del>
      <w:del w:id="392" w:author="Ana Miller-Ter Kuile" w:date="2020-12-03T11:13:00Z">
        <w:r w:rsidR="005709C6" w:rsidDel="00DE7098">
          <w:rPr>
            <w:rFonts w:ascii="Times New Roman" w:hAnsi="Times New Roman" w:cs="Times New Roman"/>
            <w:bCs/>
          </w:rPr>
          <w:delText>and</w:delText>
        </w:r>
        <w:r w:rsidR="006C6013" w:rsidDel="00DE7098">
          <w:rPr>
            <w:rFonts w:ascii="Times New Roman" w:hAnsi="Times New Roman" w:cs="Times New Roman"/>
            <w:bCs/>
          </w:rPr>
          <w:delText xml:space="preserve"> assessed </w:delText>
        </w:r>
        <w:r w:rsidR="00290446" w:rsidDel="00DE7098">
          <w:rPr>
            <w:rFonts w:ascii="Times New Roman" w:hAnsi="Times New Roman" w:cs="Times New Roman"/>
            <w:bCs/>
          </w:rPr>
          <w:delText>differences</w:delText>
        </w:r>
        <w:r w:rsidR="0089241E" w:rsidDel="00DE7098">
          <w:rPr>
            <w:rFonts w:ascii="Times New Roman" w:hAnsi="Times New Roman" w:cs="Times New Roman"/>
            <w:bCs/>
          </w:rPr>
          <w:delText xml:space="preserve"> in </w:delText>
        </w:r>
        <w:r w:rsidR="006C6013" w:rsidDel="00DE7098">
          <w:rPr>
            <w:rFonts w:ascii="Times New Roman" w:hAnsi="Times New Roman" w:cs="Times New Roman"/>
            <w:bCs/>
          </w:rPr>
          <w:delText xml:space="preserve">per sample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richness</w:delText>
        </w:r>
        <w:r w:rsidR="0089241E" w:rsidDel="00DE7098">
          <w:rPr>
            <w:rFonts w:ascii="Times New Roman" w:hAnsi="Times New Roman" w:cs="Times New Roman"/>
            <w:bCs/>
          </w:rPr>
          <w:delText xml:space="preserve"> among sterilization treatments</w:delText>
        </w:r>
        <w:r w:rsidR="006C6013" w:rsidDel="00DE7098">
          <w:rPr>
            <w:rFonts w:ascii="Times New Roman" w:hAnsi="Times New Roman" w:cs="Times New Roman"/>
            <w:bCs/>
          </w:rPr>
          <w:delText xml:space="preserve"> using generalized linear models with the number of </w:delText>
        </w:r>
        <w:r w:rsidR="004249DC"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 xml:space="preserve">items </w:delText>
        </w:r>
        <w:r w:rsidR="006C6013" w:rsidDel="00DE7098">
          <w:rPr>
            <w:rFonts w:ascii="Times New Roman" w:hAnsi="Times New Roman" w:cs="Times New Roman"/>
            <w:bCs/>
          </w:rPr>
          <w:delText>per sample as the response variable, surface sterilization</w:delText>
        </w:r>
        <w:r w:rsidR="003B43D9" w:rsidDel="00DE7098">
          <w:rPr>
            <w:rFonts w:ascii="Times New Roman" w:hAnsi="Times New Roman" w:cs="Times New Roman"/>
            <w:bCs/>
          </w:rPr>
          <w:delText xml:space="preserve"> treatment</w:delText>
        </w:r>
        <w:r w:rsidR="006C6013" w:rsidDel="00DE7098">
          <w:rPr>
            <w:rFonts w:ascii="Times New Roman" w:hAnsi="Times New Roman" w:cs="Times New Roman"/>
            <w:bCs/>
          </w:rPr>
          <w:delText xml:space="preserve"> as </w:delText>
        </w:r>
        <w:r w:rsidR="009B30C6" w:rsidDel="00DE7098">
          <w:rPr>
            <w:rFonts w:ascii="Times New Roman" w:hAnsi="Times New Roman" w:cs="Times New Roman"/>
            <w:bCs/>
          </w:rPr>
          <w:delText xml:space="preserve">the </w:delText>
        </w:r>
        <w:r w:rsidR="006C6013" w:rsidDel="00DE7098">
          <w:rPr>
            <w:rFonts w:ascii="Times New Roman" w:hAnsi="Times New Roman" w:cs="Times New Roman"/>
            <w:bCs/>
          </w:rPr>
          <w:delText>fixed effect</w:delText>
        </w:r>
        <w:r w:rsidR="009B30C6" w:rsidDel="00DE7098">
          <w:rPr>
            <w:rFonts w:ascii="Times New Roman" w:hAnsi="Times New Roman" w:cs="Times New Roman"/>
            <w:bCs/>
          </w:rPr>
          <w:delText xml:space="preserve"> </w:delText>
        </w:r>
        <w:r w:rsidR="006C6013" w:rsidDel="00DE7098">
          <w:rPr>
            <w:rFonts w:ascii="Times New Roman" w:hAnsi="Times New Roman" w:cs="Times New Roman"/>
            <w:bCs/>
          </w:rPr>
          <w:delText>and a Poisson or negative binomial distribution (to correct for overdispersion when needed). We assessed differences in</w:delText>
        </w:r>
        <w:r w:rsidR="00A90916" w:rsidDel="00DE7098">
          <w:rPr>
            <w:rFonts w:ascii="Times New Roman" w:hAnsi="Times New Roman" w:cs="Times New Roman"/>
            <w:bCs/>
          </w:rPr>
          <w:delText xml:space="preserve"> potential diet</w:delText>
        </w:r>
        <w:r w:rsidR="006C6013" w:rsidDel="00DE7098">
          <w:rPr>
            <w:rFonts w:ascii="Times New Roman" w:hAnsi="Times New Roman" w:cs="Times New Roman"/>
            <w:bCs/>
          </w:rPr>
          <w:delText xml:space="preserve"> </w:delText>
        </w:r>
        <w:r w:rsidR="002810E3" w:rsidDel="00DE7098">
          <w:rPr>
            <w:rFonts w:ascii="Times New Roman" w:hAnsi="Times New Roman" w:cs="Times New Roman"/>
            <w:bCs/>
          </w:rPr>
          <w:delText>item</w:delText>
        </w:r>
        <w:r w:rsidR="005709C6" w:rsidDel="00DE7098">
          <w:rPr>
            <w:rFonts w:ascii="Times New Roman" w:hAnsi="Times New Roman" w:cs="Times New Roman"/>
            <w:bCs/>
          </w:rPr>
          <w:delText xml:space="preserve"> </w:delText>
        </w:r>
        <w:r w:rsidR="006C6013" w:rsidDel="00DE7098">
          <w:rPr>
            <w:rFonts w:ascii="Times New Roman" w:hAnsi="Times New Roman" w:cs="Times New Roman"/>
            <w:bCs/>
          </w:rPr>
          <w:delText xml:space="preserve">composition between surface sterilized and unsterilized </w:delText>
        </w:r>
        <w:r w:rsidR="00040901" w:rsidDel="00DE7098">
          <w:rPr>
            <w:rFonts w:ascii="Times New Roman" w:hAnsi="Times New Roman" w:cs="Times New Roman"/>
            <w:bCs/>
          </w:rPr>
          <w:delText>consumer</w:delText>
        </w:r>
        <w:r w:rsidR="006C6013" w:rsidDel="00DE7098">
          <w:rPr>
            <w:rFonts w:ascii="Times New Roman" w:hAnsi="Times New Roman" w:cs="Times New Roman"/>
            <w:bCs/>
          </w:rPr>
          <w:delText xml:space="preserve">s using a presence-absence PERMANOVA model fit </w:delText>
        </w:r>
        <w:r w:rsidR="009B30C6" w:rsidDel="00DE7098">
          <w:rPr>
            <w:rFonts w:ascii="Times New Roman" w:hAnsi="Times New Roman" w:cs="Times New Roman"/>
            <w:bCs/>
          </w:rPr>
          <w:delText xml:space="preserve">with </w:delText>
        </w:r>
        <w:r w:rsidR="004716BE" w:rsidDel="00DE7098">
          <w:rPr>
            <w:rFonts w:ascii="Times New Roman" w:hAnsi="Times New Roman" w:cs="Times New Roman"/>
            <w:bCs/>
          </w:rPr>
          <w:delText>a binomial mixed effects model with surface sterilization treatment as a fixed effect,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and a random slope term for surface sterilization treatment. Incorporating a random intercept term for</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xml:space="preserve"> combined with a random slope term for surface sterilization treatment allows the effect of surface sterilization treatment to vary by</w:delText>
        </w:r>
        <w:r w:rsidR="00A90916" w:rsidDel="00DE7098">
          <w:rPr>
            <w:rFonts w:ascii="Times New Roman" w:hAnsi="Times New Roman" w:cs="Times New Roman"/>
            <w:bCs/>
          </w:rPr>
          <w:delText xml:space="preserve"> potential</w:delText>
        </w:r>
        <w:r w:rsidR="004716BE" w:rsidDel="00DE7098">
          <w:rPr>
            <w:rFonts w:ascii="Times New Roman" w:hAnsi="Times New Roman" w:cs="Times New Roman"/>
            <w:bCs/>
          </w:rPr>
          <w:delText xml:space="preserve"> </w:delText>
        </w:r>
        <w:r w:rsidR="00047D80" w:rsidDel="00DE7098">
          <w:rPr>
            <w:rFonts w:ascii="Times New Roman" w:hAnsi="Times New Roman" w:cs="Times New Roman"/>
            <w:bCs/>
          </w:rPr>
          <w:delText>diet</w:delText>
        </w:r>
        <w:r w:rsidR="00040901" w:rsidDel="00DE7098">
          <w:rPr>
            <w:rFonts w:ascii="Times New Roman" w:hAnsi="Times New Roman" w:cs="Times New Roman"/>
            <w:bCs/>
          </w:rPr>
          <w:delText xml:space="preserve"> </w:delText>
        </w:r>
        <w:r w:rsidR="005709C6" w:rsidDel="00DE7098">
          <w:rPr>
            <w:rFonts w:ascii="Times New Roman" w:hAnsi="Times New Roman" w:cs="Times New Roman"/>
            <w:bCs/>
          </w:rPr>
          <w:delText>item</w:delText>
        </w:r>
        <w:r w:rsidR="004716BE" w:rsidDel="00DE7098">
          <w:rPr>
            <w:rFonts w:ascii="Times New Roman" w:hAnsi="Times New Roman" w:cs="Times New Roman"/>
            <w:bCs/>
          </w:rPr>
          <w:delText>, such that some</w:delText>
        </w:r>
        <w:r w:rsidR="00040901"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potential </w:delText>
        </w:r>
        <w:r w:rsidR="00047D80" w:rsidDel="00DE7098">
          <w:rPr>
            <w:rFonts w:ascii="Times New Roman" w:hAnsi="Times New Roman" w:cs="Times New Roman"/>
            <w:bCs/>
          </w:rPr>
          <w:delText>diet</w:delText>
        </w:r>
        <w:r w:rsidR="004716BE" w:rsidDel="00DE7098">
          <w:rPr>
            <w:rFonts w:ascii="Times New Roman" w:hAnsi="Times New Roman" w:cs="Times New Roman"/>
            <w:bCs/>
          </w:rPr>
          <w:delText xml:space="preserve"> </w:delText>
        </w:r>
        <w:r w:rsidR="005709C6" w:rsidDel="00DE7098">
          <w:rPr>
            <w:rFonts w:ascii="Times New Roman" w:hAnsi="Times New Roman" w:cs="Times New Roman"/>
            <w:bCs/>
          </w:rPr>
          <w:delText>items</w:delText>
        </w:r>
        <w:r w:rsidR="004716BE" w:rsidDel="00DE7098">
          <w:rPr>
            <w:rFonts w:ascii="Times New Roman" w:hAnsi="Times New Roman" w:cs="Times New Roman"/>
            <w:bCs/>
          </w:rPr>
          <w:delText xml:space="preserve"> may increase in presence with surface sterilization</w:delText>
        </w:r>
        <w:r w:rsidR="00A90916" w:rsidDel="00DE7098">
          <w:rPr>
            <w:rFonts w:ascii="Times New Roman" w:hAnsi="Times New Roman" w:cs="Times New Roman"/>
            <w:bCs/>
          </w:rPr>
          <w:delText xml:space="preserve"> (i.e. hidden by contaminants)</w:delText>
        </w:r>
        <w:r w:rsidR="004716BE" w:rsidDel="00DE7098">
          <w:rPr>
            <w:rFonts w:ascii="Times New Roman" w:hAnsi="Times New Roman" w:cs="Times New Roman"/>
            <w:bCs/>
          </w:rPr>
          <w:delText>, while others may decrease in presence</w:delText>
        </w:r>
        <w:r w:rsidR="00A60773" w:rsidDel="00DE7098">
          <w:rPr>
            <w:rFonts w:ascii="Times New Roman" w:hAnsi="Times New Roman" w:cs="Times New Roman"/>
            <w:bCs/>
          </w:rPr>
          <w:delText xml:space="preserve"> (</w:delText>
        </w:r>
        <w:r w:rsidR="00A90916" w:rsidDel="00DE7098">
          <w:rPr>
            <w:rFonts w:ascii="Times New Roman" w:hAnsi="Times New Roman" w:cs="Times New Roman"/>
            <w:bCs/>
          </w:rPr>
          <w:delText xml:space="preserve">i.e. potential diet item is a contaminant; </w:delText>
        </w:r>
        <w:r w:rsidR="00567CC8" w:rsidDel="00DE7098">
          <w:rPr>
            <w:rFonts w:ascii="Times New Roman" w:hAnsi="Times New Roman" w:cs="Times New Roman"/>
            <w:bCs/>
          </w:rPr>
          <w:fldChar w:fldCharType="begin" w:fldLock="1"/>
        </w:r>
        <w:r w:rsidR="00567CC8" w:rsidDel="00DE7098">
          <w:rPr>
            <w:rFonts w:ascii="Times New Roman" w:hAnsi="Times New Roman" w:cs="Times New Roman"/>
            <w:bCs/>
          </w:rPr>
          <w:del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delInstrText>
        </w:r>
        <w:r w:rsidR="00567CC8" w:rsidDel="00DE7098">
          <w:rPr>
            <w:rFonts w:ascii="Times New Roman" w:hAnsi="Times New Roman" w:cs="Times New Roman"/>
            <w:bCs/>
          </w:rPr>
          <w:fldChar w:fldCharType="separate"/>
        </w:r>
        <w:r w:rsidR="00567CC8" w:rsidRPr="00567CC8" w:rsidDel="00DE7098">
          <w:rPr>
            <w:rFonts w:ascii="Times New Roman" w:hAnsi="Times New Roman" w:cs="Times New Roman"/>
            <w:bCs/>
            <w:noProof/>
          </w:rPr>
          <w:delText>Zuur et al., 2009)</w:delText>
        </w:r>
        <w:r w:rsidR="00567CC8" w:rsidDel="00DE7098">
          <w:rPr>
            <w:rFonts w:ascii="Times New Roman" w:hAnsi="Times New Roman" w:cs="Times New Roman"/>
            <w:bCs/>
          </w:rPr>
          <w:fldChar w:fldCharType="end"/>
        </w:r>
        <w:r w:rsidR="004716BE" w:rsidDel="00DE7098">
          <w:rPr>
            <w:rFonts w:ascii="Times New Roman" w:hAnsi="Times New Roman" w:cs="Times New Roman"/>
            <w:bCs/>
          </w:rPr>
          <w:delText xml:space="preserve">. </w:delText>
        </w:r>
        <w:r w:rsidR="00A60773" w:rsidDel="00DE7098">
          <w:rPr>
            <w:rFonts w:ascii="Times New Roman" w:hAnsi="Times New Roman" w:cs="Times New Roman"/>
            <w:bCs/>
          </w:rPr>
          <w:delText xml:space="preserve">We </w:delText>
        </w:r>
        <w:r w:rsidR="00A90916" w:rsidDel="00DE7098">
          <w:rPr>
            <w:rFonts w:ascii="Times New Roman" w:hAnsi="Times New Roman" w:cs="Times New Roman"/>
            <w:bCs/>
          </w:rPr>
          <w:delText xml:space="preserve">repeated the </w:delText>
        </w:r>
        <w:r w:rsidR="00826B80" w:rsidDel="00DE7098">
          <w:rPr>
            <w:rFonts w:ascii="Times New Roman" w:hAnsi="Times New Roman" w:cs="Times New Roman"/>
            <w:bCs/>
          </w:rPr>
          <w:delText>natural environment</w:delText>
        </w:r>
        <w:r w:rsidR="00A90916" w:rsidDel="00DE7098">
          <w:rPr>
            <w:rFonts w:ascii="Times New Roman" w:hAnsi="Times New Roman" w:cs="Times New Roman"/>
            <w:bCs/>
          </w:rPr>
          <w:delText xml:space="preserve"> consumer potential diet item PERMANOVA with abundance data</w:delText>
        </w:r>
        <w:r w:rsidR="0098220B" w:rsidDel="00DE7098">
          <w:rPr>
            <w:rFonts w:ascii="Times New Roman" w:hAnsi="Times New Roman" w:cs="Times New Roman"/>
            <w:bCs/>
          </w:rPr>
          <w:delText xml:space="preserve"> (Poisson distribution)</w:delText>
        </w:r>
        <w:r w:rsidR="005709C6" w:rsidDel="00DE7098">
          <w:rPr>
            <w:rFonts w:ascii="Times New Roman" w:hAnsi="Times New Roman" w:cs="Times New Roman"/>
            <w:bCs/>
          </w:rPr>
          <w:delText>,</w:delText>
        </w:r>
        <w:r w:rsidR="00A90916" w:rsidDel="00DE7098">
          <w:rPr>
            <w:rFonts w:ascii="Times New Roman" w:hAnsi="Times New Roman" w:cs="Times New Roman"/>
            <w:bCs/>
          </w:rPr>
          <w:delText xml:space="preserve"> conducted both presence-absence and abundance based PERMANOVA analyses on all potential diet items (including offered item) for mesocosm </w:delText>
        </w:r>
        <w:r w:rsidR="00350A64" w:rsidDel="00DE7098">
          <w:rPr>
            <w:rFonts w:ascii="Times New Roman" w:hAnsi="Times New Roman" w:cs="Times New Roman"/>
            <w:bCs/>
          </w:rPr>
          <w:delText>consumers</w:delText>
        </w:r>
        <w:r w:rsidR="005709C6" w:rsidDel="00DE7098">
          <w:rPr>
            <w:rFonts w:ascii="Times New Roman" w:hAnsi="Times New Roman" w:cs="Times New Roman"/>
            <w:bCs/>
          </w:rPr>
          <w:delText xml:space="preserve">, and repeated each analysis using the adonis() function from the vegan package (version 2.5.6) in R (dist = “jaccard” with binary = TRUE for presence/absence and dist = “bray” for abundance; </w:delText>
        </w:r>
        <w:r w:rsidR="001A0FC6" w:rsidDel="00DE7098">
          <w:rPr>
            <w:rFonts w:ascii="Times New Roman" w:hAnsi="Times New Roman" w:cs="Times New Roman"/>
            <w:bCs/>
          </w:rPr>
          <w:delText xml:space="preserve">Appendix </w:delText>
        </w:r>
        <w:r w:rsidR="00371E3F" w:rsidDel="00DE7098">
          <w:rPr>
            <w:rFonts w:ascii="Times New Roman" w:hAnsi="Times New Roman" w:cs="Times New Roman"/>
            <w:bCs/>
          </w:rPr>
          <w:delText>D, Appendix E, Figures 6-8</w:delText>
        </w:r>
        <w:r w:rsidR="005709C6" w:rsidDel="00DE7098">
          <w:rPr>
            <w:rFonts w:ascii="Times New Roman" w:hAnsi="Times New Roman" w:cs="Times New Roman"/>
            <w:bCs/>
          </w:rPr>
          <w:delText>).</w:delText>
        </w:r>
      </w:del>
    </w:p>
    <w:p w14:paraId="1BA80B05" w14:textId="77777777" w:rsidR="006C6013" w:rsidRDefault="006C6013" w:rsidP="001A318B">
      <w:pPr>
        <w:spacing w:line="480" w:lineRule="auto"/>
        <w:rPr>
          <w:rFonts w:ascii="Times New Roman" w:hAnsi="Times New Roman" w:cs="Times New Roman"/>
          <w:bCs/>
        </w:rPr>
      </w:pPr>
    </w:p>
    <w:p w14:paraId="6DDF6D97" w14:textId="4AC0E07B" w:rsidR="006C6013" w:rsidRDefault="00F914D8" w:rsidP="001A318B">
      <w:pPr>
        <w:spacing w:line="480" w:lineRule="auto"/>
        <w:rPr>
          <w:ins w:id="393" w:author="Ana Miller-Ter Kuile" w:date="2020-12-03T11:08:00Z"/>
          <w:rFonts w:ascii="Times New Roman" w:hAnsi="Times New Roman" w:cs="Times New Roman"/>
          <w:bCs/>
          <w:i/>
          <w:iCs/>
        </w:rPr>
      </w:pPr>
      <w:commentRangeStart w:id="394"/>
      <w:commentRangeStart w:id="395"/>
      <w:ins w:id="396" w:author="Ana Miller-Ter Kuile" w:date="2020-12-03T11:08:00Z">
        <w:r>
          <w:rPr>
            <w:rFonts w:ascii="Times New Roman" w:hAnsi="Times New Roman" w:cs="Times New Roman"/>
            <w:bCs/>
            <w:i/>
            <w:iCs/>
          </w:rPr>
          <w:t>Statistical</w:t>
        </w:r>
      </w:ins>
      <w:commentRangeEnd w:id="394"/>
      <w:ins w:id="397" w:author="Ana Miller-Ter Kuile" w:date="2020-12-03T11:17:00Z">
        <w:r w:rsidR="00DE7098">
          <w:rPr>
            <w:rStyle w:val="CommentReference"/>
          </w:rPr>
          <w:commentReference w:id="394"/>
        </w:r>
        <w:commentRangeEnd w:id="395"/>
        <w:r w:rsidR="00DE7098">
          <w:rPr>
            <w:rStyle w:val="CommentReference"/>
          </w:rPr>
          <w:commentReference w:id="395"/>
        </w:r>
      </w:ins>
      <w:ins w:id="398" w:author="Ana Miller-Ter Kuile" w:date="2020-12-03T11:08:00Z">
        <w:r>
          <w:rPr>
            <w:rFonts w:ascii="Times New Roman" w:hAnsi="Times New Roman" w:cs="Times New Roman"/>
            <w:bCs/>
            <w:i/>
            <w:iCs/>
          </w:rPr>
          <w:t xml:space="preserve"> analyses</w:t>
        </w:r>
      </w:ins>
      <w:del w:id="399" w:author="Ana Miller-Ter Kuile" w:date="2020-12-03T11:08:00Z">
        <w:r w:rsidR="006C6013" w:rsidDel="00F914D8">
          <w:rPr>
            <w:rFonts w:ascii="Times New Roman" w:hAnsi="Times New Roman" w:cs="Times New Roman"/>
            <w:bCs/>
            <w:i/>
            <w:iCs/>
          </w:rPr>
          <w:delText>Model selection</w:delText>
        </w:r>
      </w:del>
    </w:p>
    <w:p w14:paraId="4BE0D850" w14:textId="49338E90" w:rsidR="00DE7098" w:rsidRDefault="00DE7098" w:rsidP="00DE7098">
      <w:pPr>
        <w:spacing w:line="480" w:lineRule="auto"/>
        <w:rPr>
          <w:ins w:id="400" w:author="Ana Miller-Ter Kuile" w:date="2020-12-03T11:13:00Z"/>
          <w:rFonts w:ascii="Times New Roman" w:hAnsi="Times New Roman" w:cs="Times New Roman"/>
          <w:bCs/>
        </w:rPr>
      </w:pPr>
      <w:ins w:id="401" w:author="Ana Miller-Ter Kuile" w:date="2020-12-03T11:15:00Z">
        <w:r>
          <w:rPr>
            <w:rFonts w:ascii="Times New Roman" w:hAnsi="Times New Roman" w:cs="Times New Roman"/>
            <w:bCs/>
          </w:rPr>
          <w:t>For potential diet detection and rarefied abundance in both sets of consumers (natural environment and feeding trial) we used generalized linear models to asses</w:t>
        </w:r>
      </w:ins>
      <w:ins w:id="402" w:author="Ana Miller-Ter Kuile" w:date="2020-12-03T11:16:00Z">
        <w:r>
          <w:rPr>
            <w:rFonts w:ascii="Times New Roman" w:hAnsi="Times New Roman" w:cs="Times New Roman"/>
            <w:bCs/>
          </w:rPr>
          <w:t xml:space="preserve">s the effect of surface sterilization </w:t>
        </w:r>
        <w:proofErr w:type="spellStart"/>
        <w:r>
          <w:rPr>
            <w:rFonts w:ascii="Times New Roman" w:hAnsi="Times New Roman" w:cs="Times New Roman"/>
            <w:bCs/>
          </w:rPr>
          <w:t>treatmen</w:t>
        </w:r>
        <w:proofErr w:type="spellEnd"/>
        <w:r>
          <w:rPr>
            <w:rFonts w:ascii="Times New Roman" w:hAnsi="Times New Roman" w:cs="Times New Roman"/>
            <w:bCs/>
          </w:rPr>
          <w:t xml:space="preserve">. For potential prey detection, all potential (natural environment) or offered (feeding trial) diet item detection (presence-absence per sample) </w:t>
        </w:r>
      </w:ins>
      <w:ins w:id="403" w:author="Ana Miller-Ter Kuile" w:date="2020-12-03T11:17:00Z">
        <w:r>
          <w:rPr>
            <w:rFonts w:ascii="Times New Roman" w:hAnsi="Times New Roman" w:cs="Times New Roman"/>
            <w:bCs/>
          </w:rPr>
          <w:t xml:space="preserve">was the response variable in the full model with </w:t>
        </w:r>
      </w:ins>
      <w:ins w:id="404" w:author="Ana Miller-Ter Kuile" w:date="2020-12-03T11:08:00Z">
        <w:r w:rsidR="00F914D8">
          <w:rPr>
            <w:rFonts w:ascii="Times New Roman" w:hAnsi="Times New Roman" w:cs="Times New Roman"/>
            <w:bCs/>
          </w:rPr>
          <w:t>surface sterilization treatment as a fixed effect and a binomial distribution.</w:t>
        </w:r>
      </w:ins>
      <w:ins w:id="405" w:author="Ana Miller-Ter Kuile" w:date="2020-12-03T11:17:00Z">
        <w:r>
          <w:rPr>
            <w:rFonts w:ascii="Times New Roman" w:hAnsi="Times New Roman" w:cs="Times New Roman"/>
            <w:bCs/>
          </w:rPr>
          <w:t xml:space="preserve"> For</w:t>
        </w:r>
      </w:ins>
      <w:ins w:id="406" w:author="Ana Miller-Ter Kuile" w:date="2020-12-03T12:45:00Z">
        <w:r w:rsidR="007E5E64">
          <w:rPr>
            <w:rFonts w:ascii="Times New Roman" w:hAnsi="Times New Roman" w:cs="Times New Roman"/>
            <w:bCs/>
          </w:rPr>
          <w:t xml:space="preserve"> </w:t>
        </w:r>
      </w:ins>
      <w:ins w:id="407" w:author="Ana Miller-Ter Kuile" w:date="2020-12-03T11:17:00Z">
        <w:r>
          <w:rPr>
            <w:rFonts w:ascii="Times New Roman" w:hAnsi="Times New Roman" w:cs="Times New Roman"/>
            <w:bCs/>
          </w:rPr>
          <w:t xml:space="preserve">diet abundance, we </w:t>
        </w:r>
      </w:ins>
      <w:ins w:id="408" w:author="Ana Miller-Ter Kuile" w:date="2020-12-03T11:18:00Z">
        <w:r>
          <w:rPr>
            <w:rFonts w:ascii="Times New Roman" w:hAnsi="Times New Roman" w:cs="Times New Roman"/>
            <w:bCs/>
          </w:rPr>
          <w:t>treated</w:t>
        </w:r>
      </w:ins>
      <w:ins w:id="409" w:author="Ana Miller-Ter Kuile" w:date="2020-12-03T11:10:00Z">
        <w:r w:rsidR="00F914D8">
          <w:rPr>
            <w:rFonts w:ascii="Times New Roman" w:hAnsi="Times New Roman" w:cs="Times New Roman"/>
            <w:bCs/>
          </w:rPr>
          <w:t xml:space="preserve"> the number of all potential (natural environment) or offered (mesocosm; </w:t>
        </w:r>
        <w:r w:rsidR="00F914D8">
          <w:rPr>
            <w:rFonts w:ascii="Times New Roman" w:hAnsi="Times New Roman" w:cs="Times New Roman"/>
            <w:bCs/>
            <w:i/>
            <w:iCs/>
          </w:rPr>
          <w:t>O. japonica</w:t>
        </w:r>
        <w:r w:rsidR="00F914D8">
          <w:rPr>
            <w:rFonts w:ascii="Times New Roman" w:hAnsi="Times New Roman" w:cs="Times New Roman"/>
            <w:bCs/>
          </w:rPr>
          <w:t xml:space="preserve">) diet DNA reads per sample as the response variable, surface </w:t>
        </w:r>
        <w:r w:rsidR="00F914D8">
          <w:rPr>
            <w:rFonts w:ascii="Times New Roman" w:hAnsi="Times New Roman" w:cs="Times New Roman"/>
            <w:bCs/>
          </w:rPr>
          <w:lastRenderedPageBreak/>
          <w:t>sterilization treatment as a fixed effect, total read abundance of the sample (constant across all) as an offset term, and a Poisson or negative binomial distribution (to correct for overdispersion when needed). We also examined the abundance of other potential diet items for the</w:t>
        </w:r>
      </w:ins>
      <w:ins w:id="410" w:author="Ana Miller-Ter Kuile" w:date="2020-12-03T11:24:00Z">
        <w:r w:rsidR="00C444C7">
          <w:rPr>
            <w:rFonts w:ascii="Times New Roman" w:hAnsi="Times New Roman" w:cs="Times New Roman"/>
            <w:bCs/>
          </w:rPr>
          <w:t xml:space="preserve"> feeding trial</w:t>
        </w:r>
      </w:ins>
      <w:ins w:id="411" w:author="Ana Miller-Ter Kuile" w:date="2020-12-03T11:10:00Z">
        <w:r w:rsidR="00F914D8">
          <w:rPr>
            <w:rFonts w:ascii="Times New Roman" w:hAnsi="Times New Roman" w:cs="Times New Roman"/>
            <w:bCs/>
          </w:rPr>
          <w:t xml:space="preserve"> consumers as well as DNA which was sequenced but was not diet (</w:t>
        </w:r>
        <w:proofErr w:type="gramStart"/>
        <w:r w:rsidR="00F914D8">
          <w:rPr>
            <w:rFonts w:ascii="Times New Roman" w:hAnsi="Times New Roman" w:cs="Times New Roman"/>
            <w:bCs/>
          </w:rPr>
          <w:t>e.g.</w:t>
        </w:r>
        <w:proofErr w:type="gramEnd"/>
        <w:r w:rsidR="00F914D8">
          <w:rPr>
            <w:rFonts w:ascii="Times New Roman" w:hAnsi="Times New Roman" w:cs="Times New Roman"/>
            <w:bCs/>
          </w:rPr>
          <w:t xml:space="preserve"> fungi and potential endoparasites) with results in the Supplemental Information (Appendix E, Figure 5). </w:t>
        </w:r>
      </w:ins>
      <w:ins w:id="412" w:author="Ana Miller-Ter Kuile" w:date="2020-12-03T11:19:00Z">
        <w:r>
          <w:rPr>
            <w:rFonts w:ascii="Times New Roman" w:hAnsi="Times New Roman" w:cs="Times New Roman"/>
            <w:bCs/>
          </w:rPr>
          <w:t>We a</w:t>
        </w:r>
      </w:ins>
      <w:ins w:id="413" w:author="Ana Miller-Ter Kuile" w:date="2020-12-03T11:13:00Z">
        <w:r>
          <w:rPr>
            <w:rFonts w:ascii="Times New Roman" w:hAnsi="Times New Roman" w:cs="Times New Roman"/>
            <w:bCs/>
          </w:rPr>
          <w:t>ssessed differences in per sample potential diet richness among sterilization treatments</w:t>
        </w:r>
      </w:ins>
      <w:ins w:id="414" w:author="Ana Miller-Ter Kuile" w:date="2020-12-03T11:19:00Z">
        <w:r>
          <w:rPr>
            <w:rFonts w:ascii="Times New Roman" w:hAnsi="Times New Roman" w:cs="Times New Roman"/>
            <w:bCs/>
          </w:rPr>
          <w:t xml:space="preserve"> for the natural environment consumers</w:t>
        </w:r>
      </w:ins>
      <w:ins w:id="415" w:author="Ana Miller-Ter Kuile" w:date="2020-12-03T11:13:00Z">
        <w:r>
          <w:rPr>
            <w:rFonts w:ascii="Times New Roman" w:hAnsi="Times New Roman" w:cs="Times New Roman"/>
            <w:bCs/>
          </w:rPr>
          <w:t xml:space="preserve"> using generalized linear models with the number of potential diet items per sample as the response variable (</w:t>
        </w:r>
      </w:ins>
      <w:ins w:id="416" w:author="Ana Miller-Ter Kuile" w:date="2020-12-03T11:19:00Z">
        <w:r>
          <w:rPr>
            <w:rFonts w:ascii="Times New Roman" w:hAnsi="Times New Roman" w:cs="Times New Roman"/>
            <w:bCs/>
          </w:rPr>
          <w:t>both</w:t>
        </w:r>
      </w:ins>
      <w:ins w:id="417" w:author="Ana Miller-Ter Kuile" w:date="2020-12-03T11:13:00Z">
        <w:r>
          <w:rPr>
            <w:rFonts w:ascii="Times New Roman" w:hAnsi="Times New Roman" w:cs="Times New Roman"/>
            <w:bCs/>
          </w:rPr>
          <w:t xml:space="preserve"> family-level taxonomic units or ASVs), surface sterilization treatment as the fixed effect and a Poisson or negative binomial distribution (to correct for overdispersion when needed). We assessed differences in potential diet item composition with family-level taxonomic units between surface sterilized and unsterilized consumers using a presence-absence PERMANOVA model fit with a binomial mixed effects model with surface sterilization treatment as a fixed effect, a random intercept term for potential diet item, and a random slope term for surface sterilization treatment. Incorporating a random intercept term for potential diet item combined with a random slope term for surface sterilization treatment allows the effect of surface sterilization treatment to vary by potential diet item, such that some potential diet items may increase in presence with surface sterilization (i.e. hidden by contaminants), while others may decrease in presence (i.e. potential diet item is a contaminant; </w:t>
        </w:r>
        <w:r>
          <w:rPr>
            <w:rFonts w:ascii="Times New Roman" w:hAnsi="Times New Roman" w:cs="Times New Roman"/>
            <w:bCs/>
          </w:rPr>
          <w:fldChar w:fldCharType="begin" w:fldLock="1"/>
        </w:r>
        <w:r>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mendeley":{"formattedCitation":"(Zuur et al., 2009)","manualFormatting":"Zuur et al., 2009)","plainTextFormattedCitation":"(Zuur et al., 2009)","previouslyFormattedCitation":"(Zuur et al., 2009)"},"properties":{"noteIndex":0},"schema":"https://github.com/citation-style-language/schema/raw/master/csl-citation.json"}</w:instrText>
        </w:r>
        <w:r>
          <w:rPr>
            <w:rFonts w:ascii="Times New Roman" w:hAnsi="Times New Roman" w:cs="Times New Roman"/>
            <w:bCs/>
          </w:rPr>
          <w:fldChar w:fldCharType="separate"/>
        </w:r>
        <w:r w:rsidRPr="00567CC8">
          <w:rPr>
            <w:rFonts w:ascii="Times New Roman" w:hAnsi="Times New Roman" w:cs="Times New Roman"/>
            <w:bCs/>
            <w:noProof/>
          </w:rPr>
          <w:t>Zuur et al., 2009)</w:t>
        </w:r>
        <w:r>
          <w:rPr>
            <w:rFonts w:ascii="Times New Roman" w:hAnsi="Times New Roman" w:cs="Times New Roman"/>
            <w:bCs/>
          </w:rPr>
          <w:fldChar w:fldCharType="end"/>
        </w:r>
        <w:r>
          <w:rPr>
            <w:rFonts w:ascii="Times New Roman" w:hAnsi="Times New Roman" w:cs="Times New Roman"/>
            <w:bCs/>
          </w:rPr>
          <w:t xml:space="preserve">. We also assessed ASV composition as a representation of potential prey composition using a canonical correspondence analysis (CCA) with surface sterilization as a predictor variable. We repeated the natural environment consumer potential diet item PERMANOVA with abundance data (Poisson distribution), conducted both presence-absence and abundance based PERMANOVA analyses on all potential diet items (including offered item) </w:t>
        </w:r>
        <w:r>
          <w:rPr>
            <w:rFonts w:ascii="Times New Roman" w:hAnsi="Times New Roman" w:cs="Times New Roman"/>
            <w:bCs/>
          </w:rPr>
          <w:lastRenderedPageBreak/>
          <w:t xml:space="preserve">for mesocosm consumers, and repeated each analysis using the </w:t>
        </w:r>
        <w:proofErr w:type="spellStart"/>
        <w:proofErr w:type="gramStart"/>
        <w:r>
          <w:rPr>
            <w:rFonts w:ascii="Times New Roman" w:hAnsi="Times New Roman" w:cs="Times New Roman"/>
            <w:bCs/>
          </w:rPr>
          <w:t>adonis</w:t>
        </w:r>
        <w:proofErr w:type="spellEnd"/>
        <w:r>
          <w:rPr>
            <w:rFonts w:ascii="Times New Roman" w:hAnsi="Times New Roman" w:cs="Times New Roman"/>
            <w:bCs/>
          </w:rPr>
          <w:t>(</w:t>
        </w:r>
        <w:proofErr w:type="gramEnd"/>
        <w:r>
          <w:rPr>
            <w:rFonts w:ascii="Times New Roman" w:hAnsi="Times New Roman" w:cs="Times New Roman"/>
            <w:bCs/>
          </w:rPr>
          <w:t>) function from the vegan package (version 2.5.6) in R (</w:t>
        </w:r>
        <w:proofErr w:type="spellStart"/>
        <w:r>
          <w:rPr>
            <w:rFonts w:ascii="Times New Roman" w:hAnsi="Times New Roman" w:cs="Times New Roman"/>
            <w:bCs/>
          </w:rPr>
          <w:t>dist</w:t>
        </w:r>
        <w:proofErr w:type="spellEnd"/>
        <w:r>
          <w:rPr>
            <w:rFonts w:ascii="Times New Roman" w:hAnsi="Times New Roman" w:cs="Times New Roman"/>
            <w:bCs/>
          </w:rPr>
          <w:t xml:space="preserve"> = “</w:t>
        </w:r>
        <w:proofErr w:type="spellStart"/>
        <w:r>
          <w:rPr>
            <w:rFonts w:ascii="Times New Roman" w:hAnsi="Times New Roman" w:cs="Times New Roman"/>
            <w:bCs/>
          </w:rPr>
          <w:t>jaccard</w:t>
        </w:r>
        <w:proofErr w:type="spellEnd"/>
        <w:r>
          <w:rPr>
            <w:rFonts w:ascii="Times New Roman" w:hAnsi="Times New Roman" w:cs="Times New Roman"/>
            <w:bCs/>
          </w:rPr>
          <w:t xml:space="preserve">” with binary = TRUE for presence/absence and </w:t>
        </w:r>
        <w:proofErr w:type="spellStart"/>
        <w:r>
          <w:rPr>
            <w:rFonts w:ascii="Times New Roman" w:hAnsi="Times New Roman" w:cs="Times New Roman"/>
            <w:bCs/>
          </w:rPr>
          <w:t>dist</w:t>
        </w:r>
        <w:proofErr w:type="spellEnd"/>
        <w:r>
          <w:rPr>
            <w:rFonts w:ascii="Times New Roman" w:hAnsi="Times New Roman" w:cs="Times New Roman"/>
            <w:bCs/>
          </w:rPr>
          <w:t xml:space="preserve"> = “bray” for abundance; Appendix D, Appendix E, Figures 6-8).</w:t>
        </w:r>
      </w:ins>
    </w:p>
    <w:p w14:paraId="23D495A3" w14:textId="77777777" w:rsidR="00F914D8" w:rsidRPr="006C6013" w:rsidRDefault="00F914D8" w:rsidP="001A318B">
      <w:pPr>
        <w:spacing w:line="480" w:lineRule="auto"/>
        <w:rPr>
          <w:rFonts w:ascii="Times New Roman" w:hAnsi="Times New Roman" w:cs="Times New Roman"/>
          <w:bCs/>
          <w:i/>
          <w:iCs/>
        </w:rPr>
      </w:pPr>
    </w:p>
    <w:p w14:paraId="3209A20C" w14:textId="4A3EC164" w:rsidR="009B30C6" w:rsidRDefault="009B30C6" w:rsidP="001A318B">
      <w:pPr>
        <w:spacing w:line="480" w:lineRule="auto"/>
        <w:rPr>
          <w:rFonts w:ascii="Times New Roman" w:hAnsi="Times New Roman" w:cs="Times New Roman"/>
          <w:bCs/>
        </w:rPr>
      </w:pPr>
      <w:r>
        <w:rPr>
          <w:rFonts w:ascii="Times New Roman" w:hAnsi="Times New Roman" w:cs="Times New Roman"/>
          <w:bCs/>
        </w:rPr>
        <w:t>For all generalized linear models</w:t>
      </w:r>
      <w:ins w:id="418" w:author="Ana Miller-Ter Kuile" w:date="2020-12-03T11:20:00Z">
        <w:r w:rsidR="00DE7098">
          <w:rPr>
            <w:rFonts w:ascii="Times New Roman" w:hAnsi="Times New Roman" w:cs="Times New Roman"/>
            <w:bCs/>
          </w:rPr>
          <w:t xml:space="preserve"> and mixed models</w:t>
        </w:r>
      </w:ins>
      <w:r>
        <w:rPr>
          <w:rFonts w:ascii="Times New Roman" w:hAnsi="Times New Roman" w:cs="Times New Roman"/>
          <w:bCs/>
        </w:rPr>
        <w:t>, we</w:t>
      </w:r>
      <w:r w:rsidR="006C6013">
        <w:rPr>
          <w:rFonts w:ascii="Times New Roman" w:hAnsi="Times New Roman" w:cs="Times New Roman"/>
          <w:bCs/>
        </w:rPr>
        <w:t xml:space="preserve"> performed model selection by </w:t>
      </w:r>
      <w:r>
        <w:rPr>
          <w:rFonts w:ascii="Times New Roman" w:hAnsi="Times New Roman" w:cs="Times New Roman"/>
          <w:bCs/>
        </w:rPr>
        <w:t>comparing the full model (including the fixed effect of surface sterilization</w:t>
      </w:r>
      <w:r w:rsidR="003B43D9">
        <w:rPr>
          <w:rFonts w:ascii="Times New Roman" w:hAnsi="Times New Roman" w:cs="Times New Roman"/>
          <w:bCs/>
        </w:rPr>
        <w:t xml:space="preserve"> treatment</w:t>
      </w:r>
      <w:r>
        <w:rPr>
          <w:rFonts w:ascii="Times New Roman" w:hAnsi="Times New Roman" w:cs="Times New Roman"/>
          <w:bCs/>
        </w:rPr>
        <w:t xml:space="preserve">) to a null model without this effect. All models were called in the </w:t>
      </w:r>
      <w:proofErr w:type="spellStart"/>
      <w:r>
        <w:rPr>
          <w:rFonts w:ascii="Times New Roman" w:hAnsi="Times New Roman" w:cs="Times New Roman"/>
          <w:bCs/>
        </w:rPr>
        <w:t>glmmTMB</w:t>
      </w:r>
      <w:proofErr w:type="spellEnd"/>
      <w:r>
        <w:rPr>
          <w:rFonts w:ascii="Times New Roman" w:hAnsi="Times New Roman" w:cs="Times New Roman"/>
          <w:bCs/>
        </w:rPr>
        <w:t xml:space="preserve"> package (version 1.0.0, </w:t>
      </w:r>
      <w:r w:rsidR="00567CC8">
        <w:rPr>
          <w:rFonts w:ascii="Times New Roman" w:hAnsi="Times New Roman" w:cs="Times New Roman"/>
          <w:bCs/>
        </w:rPr>
        <w:fldChar w:fldCharType="begin" w:fldLock="1"/>
      </w:r>
      <w:r w:rsidR="00567CC8">
        <w:rPr>
          <w:rFonts w:ascii="Times New Roman" w:hAnsi="Times New Roman" w:cs="Times New Roman"/>
          <w:bCs/>
        </w:rPr>
        <w:instrText>ADDIN CSL_CITATION {"citationItems":[{"id":"ITEM-1","itemData":{"DOI":"10.1101/132753","abstract":"Ecological phenomena are often measured in the form of count data. These data can be analyzed using generalized linear mixed models (GLMMs) when observations are correlated in ways that require random effects. However, count data are often zero-inflated, containing more zeros than would be expected from the standard error distributions used in GLMMs, e.g., parasite counts may be exactly zero for hosts with effective immune defenses but vary according to a negative binomial distribution for non-resistant hosts. We present a new R package, glmmTMB, that increases the range of models that can easily be fitted to count data using maximum likelihood estimation. The interface was developed to be familiar to users of the lme4 R package, a common tool for fitting GLMMs. To maximize speed and flexibility, estimation is done using Template Model Builder (TMB), utilizing automatic differentiation to estimate model gradients and the Laplace approximation for handling random effects. We demonstrate glmmTMB and compare it to other available methods using two ecological case studies. In general, glmmTMB is more flexible than other packages available for estimating zero-inflated models via maximum likelihood estimation and is faster than packages that use Markov chain Monte Carlo sampling for estimation; it is also more flexible for zero-inflated modelling than INLA, but speed comparisons vary with model and data structure. Our package can be used to fit GLMs and GLMMs with or without zero-inflation as well as hurdle models. By allowing ecologists to quickly estimate a wide variety of models using a single package, glmmTMB makes it easier to find appropriate models and test hypotheses to describe ecological processes.","author":[{"dropping-particle":"","family":"Brooks","given":"M.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bioRxiv","id":"ITEM-1","issued":{"date-parts":[["2017"]]},"page":"132753","title":"Modeling Zero-Inflated Count Data With glmmTMB","type":"article-journal"},"uris":["http://www.mendeley.com/documents/?uuid=548af8c0-e25e-4171-94a9-58aba233b109"]}],"mendeley":{"formattedCitation":"(Brooks et al., 2017)","manualFormatting":"Brooks et al., 2017)","plainTextFormattedCitation":"(Brooks et al., 2017)","previouslyFormattedCitation":"(Brooks et al., 2017)"},"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rooks et al., 2017)</w:t>
      </w:r>
      <w:r w:rsidR="00567CC8">
        <w:rPr>
          <w:rFonts w:ascii="Times New Roman" w:hAnsi="Times New Roman" w:cs="Times New Roman"/>
          <w:bCs/>
        </w:rPr>
        <w:fldChar w:fldCharType="end"/>
      </w:r>
      <w:r>
        <w:rPr>
          <w:rFonts w:ascii="Times New Roman" w:hAnsi="Times New Roman" w:cs="Times New Roman"/>
          <w:bCs/>
        </w:rPr>
        <w:t xml:space="preserve"> in R (version 3.6.1) We chose the best fitting model based on size corrected AIC values (</w:t>
      </w:r>
      <w:proofErr w:type="spellStart"/>
      <w:r>
        <w:rPr>
          <w:rFonts w:ascii="Times New Roman" w:hAnsi="Times New Roman" w:cs="Times New Roman"/>
          <w:bCs/>
        </w:rPr>
        <w:t>MuMIn</w:t>
      </w:r>
      <w:proofErr w:type="spellEnd"/>
      <w:r>
        <w:rPr>
          <w:rFonts w:ascii="Times New Roman" w:hAnsi="Times New Roman" w:cs="Times New Roman"/>
          <w:bCs/>
        </w:rPr>
        <w:t xml:space="preserve"> package version 1.43.15). For responses for which the best model included the surface sterilization</w:t>
      </w:r>
      <w:r w:rsidR="003B43D9">
        <w:rPr>
          <w:rFonts w:ascii="Times New Roman" w:hAnsi="Times New Roman" w:cs="Times New Roman"/>
          <w:bCs/>
        </w:rPr>
        <w:t xml:space="preserve"> treatment</w:t>
      </w:r>
      <w:r>
        <w:rPr>
          <w:rFonts w:ascii="Times New Roman" w:hAnsi="Times New Roman" w:cs="Times New Roman"/>
          <w:bCs/>
        </w:rPr>
        <w:t xml:space="preserve"> term, we </w:t>
      </w:r>
      <w:r w:rsidR="003E2216">
        <w:rPr>
          <w:rFonts w:ascii="Times New Roman" w:hAnsi="Times New Roman" w:cs="Times New Roman"/>
          <w:bCs/>
        </w:rPr>
        <w:t>examined the model summary to determine the standardized coefficients (</w:t>
      </w:r>
      <m:oMath>
        <m:r>
          <w:rPr>
            <w:rFonts w:ascii="Cambria Math" w:hAnsi="Cambria Math" w:cs="Times New Roman"/>
          </w:rPr>
          <m:t>β</m:t>
        </m:r>
      </m:oMath>
      <w:r w:rsidR="00DD6290">
        <w:rPr>
          <w:rFonts w:ascii="Times New Roman" w:eastAsiaTheme="minorEastAsia" w:hAnsi="Times New Roman" w:cs="Times New Roman"/>
        </w:rPr>
        <w:t>, or the degree of change in the response with every unit change in the predictor variables, with positive or negative values depending on the response direction</w:t>
      </w:r>
      <w:r w:rsidR="003E2216">
        <w:rPr>
          <w:rFonts w:ascii="Times New Roman" w:hAnsi="Times New Roman" w:cs="Times New Roman"/>
          <w:bCs/>
        </w:rPr>
        <w:t xml:space="preserve">) and p-value of the significance between marginal means of the levels of the surface sterilization fixed effect. </w:t>
      </w:r>
      <w:r>
        <w:rPr>
          <w:rFonts w:ascii="Times New Roman" w:hAnsi="Times New Roman" w:cs="Times New Roman"/>
          <w:bCs/>
        </w:rPr>
        <w:t xml:space="preserve">We assessed model fit using diagnostics in the </w:t>
      </w:r>
      <w:proofErr w:type="spellStart"/>
      <w:r>
        <w:rPr>
          <w:rFonts w:ascii="Times New Roman" w:hAnsi="Times New Roman" w:cs="Times New Roman"/>
          <w:bCs/>
        </w:rPr>
        <w:t>DHARMa</w:t>
      </w:r>
      <w:proofErr w:type="spellEnd"/>
      <w:r>
        <w:rPr>
          <w:rFonts w:ascii="Times New Roman" w:hAnsi="Times New Roman" w:cs="Times New Roman"/>
          <w:bCs/>
        </w:rPr>
        <w:t xml:space="preserve"> package (version 0.2.7), including tests for heteroskedasticity, and for count models (Poisson or negative binomial), zero inflation and overdispersion </w:t>
      </w:r>
      <w:r w:rsidR="00567C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7/CBO9781107415324.004","ISBN":"9788578110796","ISSN":"1098-6596","PMID":"25246403","abstract":"applicability for this approach.","author":[{"dropping-particle":"","family":"Zuur","given":"Alain F.","non-dropping-particle":"","parse-names":false,"suffix":""},{"dropping-particle":"","family":"Ieno","given":"Elena N.","non-dropping-particle":"","parse-names":false,"suffix":""},{"dropping-particle":"","family":"Walker","given":"Neil J.","non-dropping-particle":"","parse-names":false,"suffix":""},{"dropping-particle":"","family":"Saveliev, Anatoly","given":"A.","non-dropping-particle":"","parse-names":false,"suffix":""},{"dropping-particle":"","family":"Smith","given":"Graham M.","non-dropping-particle":"","parse-names":false,"suffix":""}],"container-title":"Mixed Effects Models and Extensions in Ecology with R","id":"ITEM-1","issue":"9","issued":{"date-parts":[["2009"]]},"number-of-pages":"1689-1699","title":"Mixed Effects Models and Extensions in Ecology with R","type":"book","volume":"53"},"uris":["http://www.mendeley.com/documents/?uuid=4f26f789-cc78-4588-913f-4fa5b3589bc5"]},{"id":"ITEM-2","itemData":{"DOI":"10.1016/j.tree.2008.10.008","ISBN":"0169-5347","ISSN":"01695347","PMID":"19185386","abstract":"How should ecologists and evolutionary biologists analyze nonnormal data that involve random effects? Nonnormal data such as counts or proportions often defy classical statistical procedures. Generalized linear mixed models (GLMMs) provide a more flexible approach for analyzing nonnormal data when random effects are present. The explosion of research on GLMMs in the last decade has generated considerable uncertainty for practitioners in ecology and evolution. Despite the availability of accurate techniques for estimating GLMM parameters in simple cases, complex GLMMs are challenging to fit and statistical inference such as hypothesis testing remains difficult. We review the use (and misuse) of GLMMs in ecology and evolution, discuss estimation and inference and summarize 'best-practice' data analysis procedures for scientists facing this challenge. © 2008 Elsevier Ltd. All rights reserved.","author":[{"dropping-particle":"","family":"Bolker","given":"Benjamin M.","non-dropping-particle":"","parse-names":false,"suffix":""},{"dropping-particle":"","family":"Brooks","given":"Mollie E.","non-dropping-particle":"","parse-names":false,"suffix":""},{"dropping-particle":"","family":"Clark","given":"Connie J.","non-dropping-particle":"","parse-names":false,"suffix":""},{"dropping-particle":"","family":"Geange","given":"Shane W.","non-dropping-particle":"","parse-names":false,"suffix":""},{"dropping-particle":"","family":"Poulsen","given":"John R.","non-dropping-particle":"","parse-names":false,"suffix":""},{"dropping-particle":"","family":"Stevens","given":"M. Henry H.","non-dropping-particle":"","parse-names":false,"suffix":""},{"dropping-particle":"","family":"White","given":"Jada Simone S.","non-dropping-particle":"","parse-names":false,"suffix":""}],"container-title":"Trends in Ecology and Evolution","id":"ITEM-2","issue":"3","issued":{"date-parts":[["2009"]]},"page":"127-135","title":"Generalized linear mixed models: a practical guide for ecology and evolution","type":"article-journal","volume":"24"},"uris":["http://www.mendeley.com/documents/?uuid=0c11a85f-e93e-4911-bf68-657d626de138"]}],"mendeley":{"formattedCitation":"(Bolker et al., 2009; Zuur et al., 2009)","plainTextFormattedCitation":"(Bolker et al., 2009; Zuur et al., 2009)","previouslyFormattedCitation":"(Bolker et al., 2009; Zuur et al., 2009)"},"properties":{"noteIndex":0},"schema":"https://github.com/citation-style-language/schema/raw/master/csl-citation.json"}</w:instrText>
      </w:r>
      <w:r w:rsidR="00567CC8">
        <w:rPr>
          <w:rFonts w:ascii="Times New Roman" w:hAnsi="Times New Roman" w:cs="Times New Roman"/>
          <w:bCs/>
        </w:rPr>
        <w:fldChar w:fldCharType="separate"/>
      </w:r>
      <w:r w:rsidR="00567CC8" w:rsidRPr="00567CC8">
        <w:rPr>
          <w:rFonts w:ascii="Times New Roman" w:hAnsi="Times New Roman" w:cs="Times New Roman"/>
          <w:bCs/>
          <w:noProof/>
        </w:rPr>
        <w:t>(Bolker et al., 2009; Zuur et al., 2009)</w:t>
      </w:r>
      <w:r w:rsidR="00567CC8">
        <w:rPr>
          <w:rFonts w:ascii="Times New Roman" w:hAnsi="Times New Roman" w:cs="Times New Roman"/>
          <w:bCs/>
        </w:rPr>
        <w:fldChar w:fldCharType="end"/>
      </w:r>
      <w:r w:rsidR="00567CC8">
        <w:rPr>
          <w:rFonts w:ascii="Times New Roman" w:hAnsi="Times New Roman" w:cs="Times New Roman"/>
          <w:bCs/>
        </w:rPr>
        <w:t xml:space="preserve">. </w:t>
      </w:r>
      <w:ins w:id="419" w:author="Ana Miller-Ter Kuile" w:date="2020-12-03T11:22:00Z">
        <w:r w:rsidR="00AB219D">
          <w:rPr>
            <w:rFonts w:ascii="Times New Roman" w:hAnsi="Times New Roman" w:cs="Times New Roman"/>
            <w:bCs/>
          </w:rPr>
          <w:t>We performed the</w:t>
        </w:r>
      </w:ins>
      <w:ins w:id="420" w:author="Ana Miller-Ter Kuile" w:date="2020-12-03T11:20:00Z">
        <w:r w:rsidR="00DE7098">
          <w:rPr>
            <w:rFonts w:ascii="Times New Roman" w:hAnsi="Times New Roman" w:cs="Times New Roman"/>
            <w:bCs/>
          </w:rPr>
          <w:t xml:space="preserve"> CCA analysis using the vegan package (version)</w:t>
        </w:r>
      </w:ins>
      <w:ins w:id="421" w:author="Ana Miller-Ter Kuile" w:date="2020-12-03T11:22:00Z">
        <w:r w:rsidR="00AB219D">
          <w:rPr>
            <w:rFonts w:ascii="Times New Roman" w:hAnsi="Times New Roman" w:cs="Times New Roman"/>
            <w:bCs/>
          </w:rPr>
          <w:t xml:space="preserve">, </w:t>
        </w:r>
      </w:ins>
      <w:ins w:id="422" w:author="Ana Miller-Ter Kuile" w:date="2020-12-03T11:21:00Z">
        <w:r w:rsidR="00DE7098">
          <w:rPr>
            <w:rFonts w:ascii="Times New Roman" w:hAnsi="Times New Roman" w:cs="Times New Roman"/>
            <w:bCs/>
          </w:rPr>
          <w:t>compar</w:t>
        </w:r>
      </w:ins>
      <w:ins w:id="423" w:author="Ana Miller-Ter Kuile" w:date="2020-12-03T11:22:00Z">
        <w:r w:rsidR="00AB219D">
          <w:rPr>
            <w:rFonts w:ascii="Times New Roman" w:hAnsi="Times New Roman" w:cs="Times New Roman"/>
            <w:bCs/>
          </w:rPr>
          <w:t>ing a model with surface sterilization as a fixed effect</w:t>
        </w:r>
      </w:ins>
      <w:ins w:id="424" w:author="Ana Miller-Ter Kuile" w:date="2020-12-03T11:21:00Z">
        <w:r w:rsidR="00DE7098">
          <w:rPr>
            <w:rFonts w:ascii="Times New Roman" w:hAnsi="Times New Roman" w:cs="Times New Roman"/>
            <w:bCs/>
          </w:rPr>
          <w:t xml:space="preserve"> to a null model using an ANOVA. </w:t>
        </w:r>
      </w:ins>
      <w:r w:rsidR="001213F3">
        <w:rPr>
          <w:rFonts w:ascii="Times New Roman" w:hAnsi="Times New Roman" w:cs="Times New Roman"/>
          <w:bCs/>
        </w:rPr>
        <w:t xml:space="preserve">All raw data, data cleaning, and data analyses </w:t>
      </w:r>
      <w:r w:rsidR="00567CC8">
        <w:rPr>
          <w:rFonts w:ascii="Times New Roman" w:hAnsi="Times New Roman" w:cs="Times New Roman"/>
          <w:bCs/>
        </w:rPr>
        <w:t>are available online</w:t>
      </w:r>
      <w:r w:rsidR="00183A9E">
        <w:rPr>
          <w:rFonts w:ascii="Times New Roman" w:hAnsi="Times New Roman" w:cs="Times New Roman"/>
          <w:bCs/>
        </w:rPr>
        <w:t xml:space="preserve"> </w:t>
      </w:r>
      <w:r w:rsidR="004A002C">
        <w:rPr>
          <w:rFonts w:ascii="Times New Roman" w:hAnsi="Times New Roman" w:cs="Times New Roman"/>
          <w:bCs/>
        </w:rPr>
        <w:fldChar w:fldCharType="begin" w:fldLock="1"/>
      </w:r>
      <w:r w:rsidR="004A002C">
        <w:rPr>
          <w:rFonts w:ascii="Times New Roman" w:hAnsi="Times New Roman" w:cs="Times New Roman"/>
          <w:bCs/>
        </w:rPr>
        <w:instrText>ADDIN CSL_CITATION {"citationItems":[{"id":"ITEM-1","itemData":{"author":[{"dropping-particle":"","family":"Miller-ter Kuile","given":"Ana","non-dropping-particle":"","parse-names":false,"suffix":""}],"container-title":"Github Repository","id":"ITEM-1","issued":{"date-parts":[["2020"]]},"title":"DNA_Diet_Methods","type":"webpage"},"uris":["http://www.mendeley.com/documents/?uuid=db1eda7a-d685-426b-b587-35790b41f557"]},{"id":"ITEM-2","itemData":{"author":[{"dropping-particle":"","family":"Miller-ter Kuile","given":"Ana","non-dropping-particle":"","parse-names":false,"suffix":""}],"container-title":"NCBI BioProject Database","id":"ITEM-2","issued":{"date-parts":[["2020"]]},"title":"BioProject: PRJNA639981","type":"webpage"},"uris":["http://www.mendeley.com/documents/?uuid=f63b3914-161c-4fa1-8459-dcdfeb616690"]}],"mendeley":{"formattedCitation":"(Miller-ter Kuile, 2020b, 2020a)","plainTextFormattedCitation":"(Miller-ter Kuile, 2020b, 2020a)","previouslyFormattedCitation":"(Miller-ter Kuile, 2020b, 2020a)"},"properties":{"noteIndex":0},"schema":"https://github.com/citation-style-language/schema/raw/master/csl-citation.json"}</w:instrText>
      </w:r>
      <w:r w:rsidR="004A002C">
        <w:rPr>
          <w:rFonts w:ascii="Times New Roman" w:hAnsi="Times New Roman" w:cs="Times New Roman"/>
          <w:bCs/>
        </w:rPr>
        <w:fldChar w:fldCharType="separate"/>
      </w:r>
      <w:r w:rsidR="004A002C" w:rsidRPr="004A002C">
        <w:rPr>
          <w:rFonts w:ascii="Times New Roman" w:hAnsi="Times New Roman" w:cs="Times New Roman"/>
          <w:bCs/>
          <w:noProof/>
        </w:rPr>
        <w:t>(Miller-ter Kuile, 2020b, 2020a)</w:t>
      </w:r>
      <w:r w:rsidR="004A002C">
        <w:rPr>
          <w:rFonts w:ascii="Times New Roman" w:hAnsi="Times New Roman" w:cs="Times New Roman"/>
          <w:bCs/>
        </w:rPr>
        <w:fldChar w:fldCharType="end"/>
      </w:r>
      <w:r w:rsidR="001A0FC6">
        <w:rPr>
          <w:rFonts w:ascii="Times New Roman" w:hAnsi="Times New Roman" w:cs="Times New Roman"/>
          <w:bCs/>
        </w:rPr>
        <w:t>, and model outputs for primary and supplemental models can be found in Appendices C and D.</w:t>
      </w:r>
    </w:p>
    <w:p w14:paraId="0B812FC5" w14:textId="72F0C9D6" w:rsidR="00793F23" w:rsidRPr="00532C05" w:rsidRDefault="00793F23" w:rsidP="001A318B">
      <w:pPr>
        <w:spacing w:line="480" w:lineRule="auto"/>
        <w:rPr>
          <w:rFonts w:ascii="Times New Roman" w:hAnsi="Times New Roman" w:cs="Times New Roman"/>
          <w:bCs/>
          <w:i/>
          <w:iCs/>
        </w:rPr>
      </w:pPr>
    </w:p>
    <w:p w14:paraId="500AA05F" w14:textId="77777777" w:rsidR="007222CD" w:rsidRDefault="004E5D74" w:rsidP="001A318B">
      <w:pPr>
        <w:spacing w:line="480" w:lineRule="auto"/>
        <w:rPr>
          <w:rFonts w:ascii="Times New Roman" w:hAnsi="Times New Roman" w:cs="Times New Roman"/>
          <w:b/>
        </w:rPr>
      </w:pPr>
      <w:r>
        <w:rPr>
          <w:rFonts w:ascii="Times New Roman" w:hAnsi="Times New Roman" w:cs="Times New Roman"/>
          <w:b/>
        </w:rPr>
        <w:t>Results</w:t>
      </w:r>
    </w:p>
    <w:p w14:paraId="39516A54" w14:textId="0907ECCB" w:rsidR="00E70B33" w:rsidRPr="007222CD" w:rsidRDefault="007222CD" w:rsidP="001A318B">
      <w:pPr>
        <w:spacing w:line="480" w:lineRule="auto"/>
        <w:rPr>
          <w:rFonts w:ascii="Times New Roman" w:hAnsi="Times New Roman" w:cs="Times New Roman"/>
          <w:b/>
        </w:rPr>
      </w:pPr>
      <w:r>
        <w:rPr>
          <w:rFonts w:ascii="Times New Roman" w:hAnsi="Times New Roman" w:cs="Times New Roman"/>
          <w:bCs/>
          <w:i/>
          <w:iCs/>
        </w:rPr>
        <w:t>PCR success, s</w:t>
      </w:r>
      <w:r w:rsidR="00E70B33">
        <w:rPr>
          <w:rFonts w:ascii="Times New Roman" w:hAnsi="Times New Roman" w:cs="Times New Roman"/>
          <w:bCs/>
          <w:i/>
          <w:iCs/>
        </w:rPr>
        <w:t>equence merging, filtering, and clustering with UNOISE3 and DADA2</w:t>
      </w:r>
    </w:p>
    <w:p w14:paraId="12553E17" w14:textId="5AFCABB1" w:rsidR="0033087E" w:rsidRDefault="009D4791" w:rsidP="001A318B">
      <w:pPr>
        <w:spacing w:line="480" w:lineRule="auto"/>
        <w:rPr>
          <w:rFonts w:ascii="Times New Roman" w:hAnsi="Times New Roman" w:cs="Times New Roman"/>
          <w:bCs/>
        </w:rPr>
      </w:pPr>
      <w:r>
        <w:rPr>
          <w:rFonts w:ascii="Times New Roman" w:hAnsi="Times New Roman" w:cs="Times New Roman"/>
          <w:bCs/>
        </w:rPr>
        <w:lastRenderedPageBreak/>
        <w:t>We successfully extracted DNA from</w:t>
      </w:r>
      <w:r w:rsidR="00687BD3">
        <w:rPr>
          <w:rFonts w:ascii="Times New Roman" w:hAnsi="Times New Roman" w:cs="Times New Roman"/>
          <w:bCs/>
        </w:rPr>
        <w:t xml:space="preserve"> 100% of samples (n = 72). </w:t>
      </w:r>
      <w:r w:rsidR="007222CD">
        <w:rPr>
          <w:rFonts w:ascii="Times New Roman" w:hAnsi="Times New Roman" w:cs="Times New Roman"/>
          <w:bCs/>
        </w:rPr>
        <w:t xml:space="preserve">Amplification success across all samples was </w:t>
      </w:r>
      <w:commentRangeStart w:id="425"/>
      <w:r w:rsidR="007222CD">
        <w:rPr>
          <w:rFonts w:ascii="Times New Roman" w:hAnsi="Times New Roman" w:cs="Times New Roman"/>
          <w:bCs/>
        </w:rPr>
        <w:t>78</w:t>
      </w:r>
      <w:commentRangeEnd w:id="425"/>
      <w:r w:rsidR="008E10AA">
        <w:rPr>
          <w:rStyle w:val="CommentReference"/>
        </w:rPr>
        <w:commentReference w:id="425"/>
      </w:r>
      <w:r w:rsidR="007222CD">
        <w:rPr>
          <w:rFonts w:ascii="Times New Roman" w:hAnsi="Times New Roman" w:cs="Times New Roman"/>
          <w:bCs/>
        </w:rPr>
        <w:t>%, with 56 o</w:t>
      </w:r>
      <w:r w:rsidR="00575844">
        <w:rPr>
          <w:rFonts w:ascii="Times New Roman" w:hAnsi="Times New Roman" w:cs="Times New Roman"/>
          <w:bCs/>
        </w:rPr>
        <w:t>f 72 initial</w:t>
      </w:r>
      <w:r w:rsidR="0011566F">
        <w:rPr>
          <w:rFonts w:ascii="Times New Roman" w:hAnsi="Times New Roman" w:cs="Times New Roman"/>
          <w:bCs/>
        </w:rPr>
        <w:t>ly extracted</w:t>
      </w:r>
      <w:r w:rsidR="00575844">
        <w:rPr>
          <w:rFonts w:ascii="Times New Roman" w:hAnsi="Times New Roman" w:cs="Times New Roman"/>
          <w:bCs/>
        </w:rPr>
        <w:t xml:space="preserve"> samples</w:t>
      </w:r>
      <w:r w:rsidR="007222CD">
        <w:rPr>
          <w:rFonts w:ascii="Times New Roman" w:hAnsi="Times New Roman" w:cs="Times New Roman"/>
          <w:bCs/>
        </w:rPr>
        <w:t xml:space="preserve"> successfully amplified and sequenced</w:t>
      </w:r>
      <w:r w:rsidR="002054F2">
        <w:rPr>
          <w:rFonts w:ascii="Times New Roman" w:hAnsi="Times New Roman" w:cs="Times New Roman"/>
          <w:bCs/>
        </w:rPr>
        <w:t xml:space="preserve"> (</w:t>
      </w:r>
      <w:del w:id="426" w:author="Ana Miller-Ter Kuile" w:date="2020-11-30T16:26:00Z">
        <w:r w:rsidR="002054F2" w:rsidDel="005D3E8B">
          <w:rPr>
            <w:rFonts w:ascii="Times New Roman" w:hAnsi="Times New Roman" w:cs="Times New Roman"/>
            <w:bCs/>
          </w:rPr>
          <w:delText xml:space="preserve">mesocosm: n = 8 surface sterilized, n = 11 unsterilized; </w:delText>
        </w:r>
      </w:del>
      <w:r w:rsidR="00826B80">
        <w:rPr>
          <w:rFonts w:ascii="Times New Roman" w:hAnsi="Times New Roman" w:cs="Times New Roman"/>
          <w:bCs/>
        </w:rPr>
        <w:t>natural environment</w:t>
      </w:r>
      <w:r w:rsidR="002054F2">
        <w:rPr>
          <w:rFonts w:ascii="Times New Roman" w:hAnsi="Times New Roman" w:cs="Times New Roman"/>
          <w:bCs/>
        </w:rPr>
        <w:t>: n = 18 surface sterilized, n = 19 unsterilized</w:t>
      </w:r>
      <w:ins w:id="427" w:author="Ana Miller-Ter Kuile" w:date="2020-11-30T16:26:00Z">
        <w:r w:rsidR="005D3E8B">
          <w:rPr>
            <w:rFonts w:ascii="Times New Roman" w:hAnsi="Times New Roman" w:cs="Times New Roman"/>
            <w:bCs/>
          </w:rPr>
          <w:t>,</w:t>
        </w:r>
        <w:r w:rsidR="005D3E8B" w:rsidRPr="005D3E8B">
          <w:rPr>
            <w:rFonts w:ascii="Times New Roman" w:hAnsi="Times New Roman" w:cs="Times New Roman"/>
            <w:bCs/>
          </w:rPr>
          <w:t xml:space="preserve"> </w:t>
        </w:r>
      </w:ins>
      <w:ins w:id="428" w:author="Ana Miller-Ter Kuile" w:date="2020-12-03T11:24:00Z">
        <w:r w:rsidR="00C444C7">
          <w:rPr>
            <w:rFonts w:ascii="Times New Roman" w:hAnsi="Times New Roman" w:cs="Times New Roman"/>
            <w:bCs/>
          </w:rPr>
          <w:t>feeding trials</w:t>
        </w:r>
      </w:ins>
      <w:ins w:id="429" w:author="Ana Miller-Ter Kuile" w:date="2020-11-30T16:26:00Z">
        <w:r w:rsidR="005D3E8B">
          <w:rPr>
            <w:rFonts w:ascii="Times New Roman" w:hAnsi="Times New Roman" w:cs="Times New Roman"/>
            <w:bCs/>
          </w:rPr>
          <w:t xml:space="preserve">: n = 8 surface sterilized, n = 11 unsterilized; </w:t>
        </w:r>
      </w:ins>
      <w:del w:id="430" w:author="Ana Miller-Ter Kuile" w:date="2020-11-30T16:26:00Z">
        <w:r w:rsidR="00183A9E" w:rsidDel="005D3E8B">
          <w:rPr>
            <w:rFonts w:ascii="Times New Roman" w:hAnsi="Times New Roman" w:cs="Times New Roman"/>
            <w:bCs/>
          </w:rPr>
          <w:delText xml:space="preserve">, </w:delText>
        </w:r>
      </w:del>
      <w:r w:rsidR="00183A9E">
        <w:rPr>
          <w:rFonts w:ascii="Times New Roman" w:hAnsi="Times New Roman" w:cs="Times New Roman"/>
          <w:bCs/>
        </w:rPr>
        <w:t>Table 1</w:t>
      </w:r>
      <w:r w:rsidR="002054F2">
        <w:rPr>
          <w:rFonts w:ascii="Times New Roman" w:hAnsi="Times New Roman" w:cs="Times New Roman"/>
          <w:bCs/>
        </w:rPr>
        <w:t>)</w:t>
      </w:r>
      <w:r w:rsidR="007222CD">
        <w:rPr>
          <w:rFonts w:ascii="Times New Roman" w:hAnsi="Times New Roman" w:cs="Times New Roman"/>
          <w:bCs/>
        </w:rPr>
        <w:t xml:space="preserve">. </w:t>
      </w:r>
      <w:r w:rsidR="008B0995">
        <w:rPr>
          <w:rFonts w:ascii="Times New Roman" w:hAnsi="Times New Roman" w:cs="Times New Roman"/>
          <w:bCs/>
        </w:rPr>
        <w:t xml:space="preserve">The Illumina </w:t>
      </w:r>
      <w:proofErr w:type="spellStart"/>
      <w:r w:rsidR="008B0995">
        <w:rPr>
          <w:rFonts w:ascii="Times New Roman" w:hAnsi="Times New Roman" w:cs="Times New Roman"/>
          <w:bCs/>
        </w:rPr>
        <w:t>MiSeq</w:t>
      </w:r>
      <w:proofErr w:type="spellEnd"/>
      <w:r w:rsidR="008B0995">
        <w:rPr>
          <w:rFonts w:ascii="Times New Roman" w:hAnsi="Times New Roman" w:cs="Times New Roman"/>
          <w:bCs/>
        </w:rPr>
        <w:t xml:space="preserve"> run </w:t>
      </w:r>
      <w:r w:rsidR="003C3E1A">
        <w:rPr>
          <w:rFonts w:ascii="Times New Roman" w:hAnsi="Times New Roman" w:cs="Times New Roman"/>
          <w:bCs/>
        </w:rPr>
        <w:t>yielded 33</w:t>
      </w:r>
      <w:r w:rsidR="00CD4548">
        <w:rPr>
          <w:rFonts w:ascii="Times New Roman" w:hAnsi="Times New Roman" w:cs="Times New Roman"/>
          <w:bCs/>
        </w:rPr>
        <w:t xml:space="preserve">,332,804 </w:t>
      </w:r>
      <w:r w:rsidR="00F86929">
        <w:rPr>
          <w:rFonts w:ascii="Times New Roman" w:hAnsi="Times New Roman" w:cs="Times New Roman"/>
          <w:bCs/>
        </w:rPr>
        <w:t xml:space="preserve">unpaired </w:t>
      </w:r>
      <w:r w:rsidR="00CD4548">
        <w:rPr>
          <w:rFonts w:ascii="Times New Roman" w:hAnsi="Times New Roman" w:cs="Times New Roman"/>
          <w:bCs/>
        </w:rPr>
        <w:t>reads</w:t>
      </w:r>
      <w:r w:rsidR="00F86929">
        <w:rPr>
          <w:rFonts w:ascii="Times New Roman" w:hAnsi="Times New Roman" w:cs="Times New Roman"/>
          <w:bCs/>
        </w:rPr>
        <w:t xml:space="preserve"> and had a Q30 quality score of 78.03%. After quality filtering and denoising</w:t>
      </w:r>
      <w:r w:rsidR="009B30C6">
        <w:rPr>
          <w:rFonts w:ascii="Times New Roman" w:hAnsi="Times New Roman" w:cs="Times New Roman"/>
          <w:bCs/>
        </w:rPr>
        <w:t xml:space="preserve"> with UNOISE3</w:t>
      </w:r>
      <w:r w:rsidR="00F86929">
        <w:rPr>
          <w:rFonts w:ascii="Times New Roman" w:hAnsi="Times New Roman" w:cs="Times New Roman"/>
          <w:bCs/>
        </w:rPr>
        <w:t xml:space="preserve">, </w:t>
      </w:r>
      <w:r w:rsidR="006F7F22" w:rsidRPr="00F86929">
        <w:rPr>
          <w:rFonts w:ascii="Times New Roman" w:hAnsi="Times New Roman" w:cs="Times New Roman"/>
          <w:bCs/>
        </w:rPr>
        <w:t>8</w:t>
      </w:r>
      <w:r w:rsidR="006F7F22">
        <w:rPr>
          <w:rFonts w:ascii="Times New Roman" w:hAnsi="Times New Roman" w:cs="Times New Roman"/>
          <w:bCs/>
        </w:rPr>
        <w:t>,</w:t>
      </w:r>
      <w:r w:rsidR="006F7F22" w:rsidRPr="00F86929">
        <w:rPr>
          <w:rFonts w:ascii="Times New Roman" w:hAnsi="Times New Roman" w:cs="Times New Roman"/>
          <w:bCs/>
        </w:rPr>
        <w:t>029</w:t>
      </w:r>
      <w:r w:rsidR="006F7F22">
        <w:rPr>
          <w:rFonts w:ascii="Times New Roman" w:hAnsi="Times New Roman" w:cs="Times New Roman"/>
          <w:bCs/>
        </w:rPr>
        <w:t>,</w:t>
      </w:r>
      <w:r w:rsidR="006F7F22" w:rsidRPr="00F86929">
        <w:rPr>
          <w:rFonts w:ascii="Times New Roman" w:hAnsi="Times New Roman" w:cs="Times New Roman"/>
          <w:bCs/>
        </w:rPr>
        <w:t>959</w:t>
      </w:r>
      <w:r w:rsidR="006F7F22">
        <w:rPr>
          <w:rFonts w:ascii="Times New Roman" w:hAnsi="Times New Roman" w:cs="Times New Roman"/>
          <w:bCs/>
        </w:rPr>
        <w:t xml:space="preserve"> </w:t>
      </w:r>
      <w:proofErr w:type="gramStart"/>
      <w:r w:rsidR="006F7F22">
        <w:rPr>
          <w:rFonts w:ascii="Times New Roman" w:hAnsi="Times New Roman" w:cs="Times New Roman"/>
          <w:bCs/>
        </w:rPr>
        <w:t>paired-end</w:t>
      </w:r>
      <w:proofErr w:type="gramEnd"/>
      <w:r w:rsidR="006F7F22">
        <w:rPr>
          <w:rFonts w:ascii="Times New Roman" w:hAnsi="Times New Roman" w:cs="Times New Roman"/>
          <w:bCs/>
        </w:rPr>
        <w:t xml:space="preserve"> reads corresponded to 176 ASVs</w:t>
      </w:r>
      <w:r w:rsidR="009B30C6">
        <w:rPr>
          <w:rFonts w:ascii="Times New Roman" w:hAnsi="Times New Roman" w:cs="Times New Roman"/>
          <w:bCs/>
        </w:rPr>
        <w:t xml:space="preserve">. </w:t>
      </w:r>
      <w:r w:rsidR="0033087E">
        <w:rPr>
          <w:rFonts w:ascii="Times New Roman" w:hAnsi="Times New Roman" w:cs="Times New Roman"/>
          <w:bCs/>
        </w:rPr>
        <w:t>Seventy-three</w:t>
      </w:r>
      <w:r w:rsidR="006F7F22">
        <w:rPr>
          <w:rFonts w:ascii="Times New Roman" w:hAnsi="Times New Roman" w:cs="Times New Roman"/>
          <w:bCs/>
        </w:rPr>
        <w:t xml:space="preserve"> </w:t>
      </w:r>
      <w:r w:rsidR="00340530">
        <w:rPr>
          <w:rFonts w:ascii="Times New Roman" w:hAnsi="Times New Roman" w:cs="Times New Roman"/>
          <w:bCs/>
        </w:rPr>
        <w:t xml:space="preserve">percent </w:t>
      </w:r>
      <w:r w:rsidR="006F7F22">
        <w:rPr>
          <w:rFonts w:ascii="Times New Roman" w:hAnsi="Times New Roman" w:cs="Times New Roman"/>
          <w:bCs/>
        </w:rPr>
        <w:t>(1</w:t>
      </w:r>
      <w:r w:rsidR="0033087E">
        <w:rPr>
          <w:rFonts w:ascii="Times New Roman" w:hAnsi="Times New Roman" w:cs="Times New Roman"/>
          <w:bCs/>
        </w:rPr>
        <w:t xml:space="preserve">28 of </w:t>
      </w:r>
      <w:r w:rsidR="006F7F22">
        <w:rPr>
          <w:rFonts w:ascii="Times New Roman" w:hAnsi="Times New Roman" w:cs="Times New Roman"/>
          <w:bCs/>
        </w:rPr>
        <w:t xml:space="preserve">176) of ASVs </w:t>
      </w:r>
      <w:r w:rsidR="00290446">
        <w:rPr>
          <w:rFonts w:ascii="Times New Roman" w:hAnsi="Times New Roman" w:cs="Times New Roman"/>
          <w:bCs/>
        </w:rPr>
        <w:t xml:space="preserve">matched to </w:t>
      </w:r>
      <w:r w:rsidR="00340530">
        <w:rPr>
          <w:rFonts w:ascii="Times New Roman" w:hAnsi="Times New Roman" w:cs="Times New Roman"/>
          <w:bCs/>
        </w:rPr>
        <w:t xml:space="preserve">a taxonomic assignment. </w:t>
      </w:r>
      <w:r w:rsidR="0033087E">
        <w:rPr>
          <w:rFonts w:ascii="Times New Roman" w:hAnsi="Times New Roman" w:cs="Times New Roman"/>
          <w:bCs/>
        </w:rPr>
        <w:t>Twenty-three percent of the</w:t>
      </w:r>
      <w:ins w:id="431" w:author="Ana Miller-Ter Kuile" w:date="2020-12-03T11:45:00Z">
        <w:r w:rsidR="001705CA">
          <w:rPr>
            <w:rFonts w:ascii="Times New Roman" w:hAnsi="Times New Roman" w:cs="Times New Roman"/>
            <w:bCs/>
          </w:rPr>
          <w:t xml:space="preserve"> total </w:t>
        </w:r>
      </w:ins>
      <w:del w:id="432" w:author="Ana Miller-Ter Kuile" w:date="2020-12-03T11:45:00Z">
        <w:r w:rsidR="0033087E" w:rsidDel="001705CA">
          <w:rPr>
            <w:rFonts w:ascii="Times New Roman" w:hAnsi="Times New Roman" w:cs="Times New Roman"/>
            <w:bCs/>
          </w:rPr>
          <w:delText xml:space="preserve">se </w:delText>
        </w:r>
      </w:del>
      <w:del w:id="433" w:author="Ana Miller-Ter Kuile" w:date="2020-11-30T16:26:00Z">
        <w:r w:rsidR="0033087E" w:rsidDel="007601C3">
          <w:rPr>
            <w:rFonts w:ascii="Times New Roman" w:hAnsi="Times New Roman" w:cs="Times New Roman"/>
            <w:bCs/>
          </w:rPr>
          <w:delText xml:space="preserve">taxonomies </w:delText>
        </w:r>
      </w:del>
      <w:ins w:id="434" w:author="Ana Miller-Ter Kuile" w:date="2020-11-30T16:26:00Z">
        <w:r w:rsidR="007601C3">
          <w:rPr>
            <w:rFonts w:ascii="Times New Roman" w:hAnsi="Times New Roman" w:cs="Times New Roman"/>
            <w:bCs/>
          </w:rPr>
          <w:t xml:space="preserve">ASVs </w:t>
        </w:r>
      </w:ins>
      <w:r w:rsidR="0033087E">
        <w:rPr>
          <w:rFonts w:ascii="Times New Roman" w:hAnsi="Times New Roman" w:cs="Times New Roman"/>
          <w:bCs/>
        </w:rPr>
        <w:t xml:space="preserve">corresponded to </w:t>
      </w:r>
      <w:commentRangeStart w:id="435"/>
      <w:commentRangeStart w:id="436"/>
      <w:r w:rsidR="0033087E">
        <w:rPr>
          <w:rFonts w:ascii="Times New Roman" w:hAnsi="Times New Roman" w:cs="Times New Roman"/>
          <w:bCs/>
        </w:rPr>
        <w:t xml:space="preserve">potential </w:t>
      </w:r>
      <w:r w:rsidR="00C62C57">
        <w:rPr>
          <w:rFonts w:ascii="Times New Roman" w:hAnsi="Times New Roman" w:cs="Times New Roman"/>
          <w:bCs/>
        </w:rPr>
        <w:t>diet</w:t>
      </w:r>
      <w:r w:rsidR="0033087E">
        <w:rPr>
          <w:rFonts w:ascii="Times New Roman" w:hAnsi="Times New Roman" w:cs="Times New Roman"/>
          <w:bCs/>
        </w:rPr>
        <w:t xml:space="preserve"> items </w:t>
      </w:r>
      <w:commentRangeEnd w:id="435"/>
      <w:r w:rsidR="00426038">
        <w:rPr>
          <w:rStyle w:val="CommentReference"/>
        </w:rPr>
        <w:commentReference w:id="435"/>
      </w:r>
      <w:commentRangeEnd w:id="436"/>
      <w:r w:rsidR="001705CA">
        <w:rPr>
          <w:rStyle w:val="CommentReference"/>
        </w:rPr>
        <w:commentReference w:id="436"/>
      </w:r>
      <w:r w:rsidR="0033087E">
        <w:rPr>
          <w:rFonts w:ascii="Times New Roman" w:hAnsi="Times New Roman" w:cs="Times New Roman"/>
          <w:bCs/>
        </w:rPr>
        <w:t>(41 of 176) and eight percent (14 of 176) corresponded to consumer DNA</w:t>
      </w:r>
      <w:ins w:id="437" w:author="Ana Miller-Ter Kuile" w:date="2020-12-03T11:47:00Z">
        <w:r w:rsidR="001705CA">
          <w:rPr>
            <w:rFonts w:ascii="Times New Roman" w:hAnsi="Times New Roman" w:cs="Times New Roman"/>
            <w:bCs/>
          </w:rPr>
          <w:t xml:space="preserve"> (</w:t>
        </w:r>
      </w:ins>
      <w:del w:id="438" w:author="Ana Miller-Ter Kuile" w:date="2020-12-03T11:47:00Z">
        <w:r w:rsidR="0033087E" w:rsidDel="001705CA">
          <w:rPr>
            <w:rFonts w:ascii="Times New Roman" w:hAnsi="Times New Roman" w:cs="Times New Roman"/>
            <w:bCs/>
          </w:rPr>
          <w:delText xml:space="preserve">. </w:delText>
        </w:r>
      </w:del>
      <w:ins w:id="439" w:author="Ana Miller-Ter Kuile" w:date="2020-12-03T11:47:00Z">
        <w:r w:rsidR="001705CA">
          <w:rPr>
            <w:rFonts w:ascii="Times New Roman" w:hAnsi="Times New Roman" w:cs="Times New Roman"/>
            <w:bCs/>
          </w:rPr>
          <w:t>t</w:t>
        </w:r>
      </w:ins>
      <w:ins w:id="440" w:author="Ana Miller-Ter Kuile" w:date="2020-12-03T11:45:00Z">
        <w:r w:rsidR="001705CA">
          <w:rPr>
            <w:rFonts w:ascii="Times New Roman" w:hAnsi="Times New Roman" w:cs="Times New Roman"/>
            <w:bCs/>
          </w:rPr>
          <w:t>he remaining ASVs corresponded to non-diet i</w:t>
        </w:r>
      </w:ins>
      <w:ins w:id="441" w:author="Ana Miller-Ter Kuile" w:date="2020-12-03T11:46:00Z">
        <w:r w:rsidR="001705CA">
          <w:rPr>
            <w:rFonts w:ascii="Times New Roman" w:hAnsi="Times New Roman" w:cs="Times New Roman"/>
            <w:bCs/>
          </w:rPr>
          <w:t>tems, including fungi</w:t>
        </w:r>
      </w:ins>
      <w:ins w:id="442" w:author="Ana Miller-Ter Kuile" w:date="2020-12-03T11:47:00Z">
        <w:r w:rsidR="001705CA">
          <w:rPr>
            <w:rFonts w:ascii="Times New Roman" w:hAnsi="Times New Roman" w:cs="Times New Roman"/>
            <w:bCs/>
          </w:rPr>
          <w:t>, bacteria, and human DNA).</w:t>
        </w:r>
      </w:ins>
      <w:ins w:id="443" w:author="Ana Miller-Ter Kuile" w:date="2020-12-03T11:46:00Z">
        <w:r w:rsidR="001705CA">
          <w:rPr>
            <w:rFonts w:ascii="Times New Roman" w:hAnsi="Times New Roman" w:cs="Times New Roman"/>
            <w:bCs/>
          </w:rPr>
          <w:t xml:space="preserve"> </w:t>
        </w:r>
      </w:ins>
      <w:ins w:id="444" w:author="Ana Miller-Ter Kuile" w:date="2020-12-03T11:57:00Z">
        <w:r w:rsidR="003E0820">
          <w:rPr>
            <w:rFonts w:ascii="Times New Roman" w:hAnsi="Times New Roman" w:cs="Times New Roman"/>
            <w:bCs/>
          </w:rPr>
          <w:t>ASVs that matched to the consu</w:t>
        </w:r>
      </w:ins>
      <w:ins w:id="445" w:author="Ana Miller-Ter Kuile" w:date="2020-12-03T11:58:00Z">
        <w:r w:rsidR="003E0820">
          <w:rPr>
            <w:rFonts w:ascii="Times New Roman" w:hAnsi="Times New Roman" w:cs="Times New Roman"/>
            <w:bCs/>
          </w:rPr>
          <w:t>mer</w:t>
        </w:r>
      </w:ins>
      <w:ins w:id="446" w:author="Ana Miller-Ter Kuile" w:date="2020-12-03T12:00:00Z">
        <w:r w:rsidR="003E0820">
          <w:rPr>
            <w:rFonts w:ascii="Times New Roman" w:hAnsi="Times New Roman" w:cs="Times New Roman"/>
            <w:bCs/>
          </w:rPr>
          <w:t xml:space="preserve"> comprised the majority of each sample</w:t>
        </w:r>
      </w:ins>
      <w:ins w:id="447" w:author="Ana Miller-Ter Kuile" w:date="2020-12-03T11:58:00Z">
        <w:r w:rsidR="003E0820">
          <w:rPr>
            <w:rFonts w:ascii="Times New Roman" w:hAnsi="Times New Roman" w:cs="Times New Roman"/>
            <w:bCs/>
          </w:rPr>
          <w:t xml:space="preserve"> (</w:t>
        </w:r>
        <w:commentRangeStart w:id="448"/>
        <w:commentRangeStart w:id="449"/>
        <w:r w:rsidR="003E0820">
          <w:rPr>
            <w:rFonts w:ascii="Times New Roman" w:hAnsi="Times New Roman" w:cs="Times New Roman"/>
            <w:bCs/>
          </w:rPr>
          <w:t>98</w:t>
        </w:r>
      </w:ins>
      <w:commentRangeEnd w:id="448"/>
      <w:ins w:id="450" w:author="Ana Miller-Ter Kuile" w:date="2020-12-03T14:28:00Z">
        <w:r w:rsidR="001E52B2">
          <w:rPr>
            <w:rStyle w:val="CommentReference"/>
          </w:rPr>
          <w:commentReference w:id="448"/>
        </w:r>
      </w:ins>
      <w:commentRangeEnd w:id="449"/>
      <w:ins w:id="451" w:author="Ana Miller-Ter Kuile" w:date="2020-12-03T14:29:00Z">
        <w:r w:rsidR="001E52B2">
          <w:rPr>
            <w:rStyle w:val="CommentReference"/>
          </w:rPr>
          <w:commentReference w:id="449"/>
        </w:r>
      </w:ins>
      <w:ins w:id="452" w:author="Ana Miller-Ter Kuile" w:date="2020-12-03T11:58:00Z">
        <w:r w:rsidR="003E0820">
          <w:rPr>
            <w:rFonts w:ascii="Times New Roman" w:hAnsi="Times New Roman" w:cs="Times New Roman"/>
            <w:bCs/>
          </w:rPr>
          <w:t xml:space="preserve"> ± 0.6%</w:t>
        </w:r>
      </w:ins>
      <w:ins w:id="453" w:author="Ana Miller-Ter Kuile" w:date="2020-12-03T11:59:00Z">
        <w:r w:rsidR="003E0820">
          <w:rPr>
            <w:rFonts w:ascii="Times New Roman" w:hAnsi="Times New Roman" w:cs="Times New Roman"/>
            <w:bCs/>
          </w:rPr>
          <w:t xml:space="preserve"> of </w:t>
        </w:r>
      </w:ins>
      <w:ins w:id="454" w:author="Ana Miller-Ter Kuile" w:date="2020-12-03T12:00:00Z">
        <w:r w:rsidR="003E0820">
          <w:rPr>
            <w:rFonts w:ascii="Times New Roman" w:hAnsi="Times New Roman" w:cs="Times New Roman"/>
            <w:bCs/>
          </w:rPr>
          <w:t>rarefied abundance</w:t>
        </w:r>
      </w:ins>
      <w:ins w:id="455" w:author="Ana Miller-Ter Kuile" w:date="2020-12-03T11:58:00Z">
        <w:r w:rsidR="003E0820">
          <w:rPr>
            <w:rFonts w:ascii="Times New Roman" w:hAnsi="Times New Roman" w:cs="Times New Roman"/>
            <w:bCs/>
          </w:rPr>
          <w:t xml:space="preserve"> compared to 1.5 ± 0.6% </w:t>
        </w:r>
      </w:ins>
      <w:ins w:id="456" w:author="Ana Miller-Ter Kuile" w:date="2020-12-03T11:59:00Z">
        <w:r w:rsidR="003E0820">
          <w:rPr>
            <w:rFonts w:ascii="Times New Roman" w:hAnsi="Times New Roman" w:cs="Times New Roman"/>
            <w:bCs/>
          </w:rPr>
          <w:t xml:space="preserve">for </w:t>
        </w:r>
      </w:ins>
      <w:ins w:id="457" w:author="Ana Miller-Ter Kuile" w:date="2020-12-03T12:45:00Z">
        <w:r w:rsidR="007E5E64">
          <w:rPr>
            <w:rFonts w:ascii="Times New Roman" w:hAnsi="Times New Roman" w:cs="Times New Roman"/>
            <w:bCs/>
          </w:rPr>
          <w:t xml:space="preserve">potential </w:t>
        </w:r>
      </w:ins>
      <w:ins w:id="458" w:author="Ana Miller-Ter Kuile" w:date="2020-12-03T11:59:00Z">
        <w:r w:rsidR="003E0820">
          <w:rPr>
            <w:rFonts w:ascii="Times New Roman" w:hAnsi="Times New Roman" w:cs="Times New Roman"/>
            <w:bCs/>
          </w:rPr>
          <w:t>diet</w:t>
        </w:r>
      </w:ins>
      <w:ins w:id="459" w:author="Ana Miller-Ter Kuile" w:date="2020-12-03T11:58:00Z">
        <w:r w:rsidR="003E0820">
          <w:rPr>
            <w:rFonts w:ascii="Times New Roman" w:hAnsi="Times New Roman" w:cs="Times New Roman"/>
            <w:bCs/>
          </w:rPr>
          <w:t xml:space="preserve"> and 0.3 </w:t>
        </w:r>
      </w:ins>
      <w:ins w:id="460" w:author="Ana Miller-Ter Kuile" w:date="2020-12-03T11:59:00Z">
        <w:r w:rsidR="003E0820">
          <w:rPr>
            <w:rFonts w:ascii="Times New Roman" w:hAnsi="Times New Roman" w:cs="Times New Roman"/>
            <w:bCs/>
          </w:rPr>
          <w:t xml:space="preserve">± 0.1% for non-diet). </w:t>
        </w:r>
      </w:ins>
      <w:r w:rsidR="0033087E">
        <w:rPr>
          <w:rFonts w:ascii="Times New Roman" w:hAnsi="Times New Roman" w:cs="Times New Roman"/>
          <w:bCs/>
        </w:rPr>
        <w:t xml:space="preserve">Eighty-five percent of the potential </w:t>
      </w:r>
      <w:r w:rsidR="00C62C57">
        <w:rPr>
          <w:rFonts w:ascii="Times New Roman" w:hAnsi="Times New Roman" w:cs="Times New Roman"/>
          <w:bCs/>
        </w:rPr>
        <w:t>diet</w:t>
      </w:r>
      <w:r w:rsidR="0033087E">
        <w:rPr>
          <w:rFonts w:ascii="Times New Roman" w:hAnsi="Times New Roman" w:cs="Times New Roman"/>
          <w:bCs/>
        </w:rPr>
        <w:t xml:space="preserve"> ASVs received a species-level taxonomic assignment (35 of 41) from either the BLAST or BOLD taxonomic assignments, and every potential </w:t>
      </w:r>
      <w:r w:rsidR="00C62C57">
        <w:rPr>
          <w:rFonts w:ascii="Times New Roman" w:hAnsi="Times New Roman" w:cs="Times New Roman"/>
          <w:bCs/>
        </w:rPr>
        <w:t>diet</w:t>
      </w:r>
      <w:r w:rsidR="0033087E">
        <w:rPr>
          <w:rFonts w:ascii="Times New Roman" w:hAnsi="Times New Roman" w:cs="Times New Roman"/>
          <w:bCs/>
        </w:rPr>
        <w:t xml:space="preserve"> species received a family-level and order-level taxonomic assignment. There were no conflicting taxonomic assignments at the family level or higher between the BOLD and BLAST assignments. </w:t>
      </w:r>
    </w:p>
    <w:p w14:paraId="56E1F56F" w14:textId="14CAEC61" w:rsidR="00E70B33" w:rsidRDefault="00E70B33" w:rsidP="001A318B">
      <w:pPr>
        <w:spacing w:line="480" w:lineRule="auto"/>
        <w:rPr>
          <w:rFonts w:ascii="Times New Roman" w:hAnsi="Times New Roman" w:cs="Times New Roman"/>
          <w:bCs/>
        </w:rPr>
      </w:pPr>
    </w:p>
    <w:p w14:paraId="47DB06CD" w14:textId="38A0BDD7" w:rsidR="00FF035B" w:rsidRDefault="00FF035B" w:rsidP="001A318B">
      <w:pPr>
        <w:spacing w:line="480" w:lineRule="auto"/>
        <w:rPr>
          <w:rFonts w:ascii="Times New Roman" w:hAnsi="Times New Roman" w:cs="Times New Roman"/>
          <w:bCs/>
        </w:rPr>
      </w:pPr>
      <w:r>
        <w:rPr>
          <w:rFonts w:ascii="Times New Roman" w:hAnsi="Times New Roman" w:cs="Times New Roman"/>
          <w:bCs/>
          <w:i/>
          <w:iCs/>
        </w:rPr>
        <w:t>Detection of potential diet items</w:t>
      </w:r>
    </w:p>
    <w:p w14:paraId="28DA8D2C" w14:textId="545F5297" w:rsidR="00E70B33" w:rsidRDefault="00216531" w:rsidP="001A318B">
      <w:pPr>
        <w:spacing w:line="480" w:lineRule="auto"/>
        <w:rPr>
          <w:rFonts w:ascii="Times New Roman" w:hAnsi="Times New Roman" w:cs="Times New Roman"/>
          <w:bCs/>
        </w:rPr>
      </w:pPr>
      <w:r>
        <w:rPr>
          <w:rFonts w:ascii="Times New Roman" w:hAnsi="Times New Roman" w:cs="Times New Roman"/>
          <w:bCs/>
        </w:rPr>
        <w:t xml:space="preserve">We detected </w:t>
      </w:r>
      <w:r w:rsidR="00FF035B">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9C4627">
        <w:rPr>
          <w:rFonts w:ascii="Times New Roman" w:hAnsi="Times New Roman" w:cs="Times New Roman"/>
          <w:bCs/>
        </w:rPr>
        <w:t xml:space="preserve"> (</w:t>
      </w:r>
      <w:r w:rsidR="009C4627">
        <w:rPr>
          <w:rFonts w:ascii="Times New Roman" w:hAnsi="Times New Roman" w:cs="Times New Roman"/>
          <w:bCs/>
          <w:i/>
          <w:iCs/>
        </w:rPr>
        <w:t>O. japonica</w:t>
      </w:r>
      <w:r w:rsidR="009C4627">
        <w:rPr>
          <w:rFonts w:ascii="Times New Roman" w:hAnsi="Times New Roman" w:cs="Times New Roman"/>
          <w:bCs/>
        </w:rPr>
        <w:t>)</w:t>
      </w:r>
      <w:r>
        <w:rPr>
          <w:rFonts w:ascii="Times New Roman" w:hAnsi="Times New Roman" w:cs="Times New Roman"/>
          <w:bCs/>
        </w:rPr>
        <w:t xml:space="preserve"> in </w:t>
      </w:r>
      <w:r w:rsidR="00405B05">
        <w:rPr>
          <w:rFonts w:ascii="Times New Roman" w:hAnsi="Times New Roman" w:cs="Times New Roman"/>
          <w:bCs/>
        </w:rPr>
        <w:t>74</w:t>
      </w:r>
      <w:r>
        <w:rPr>
          <w:rFonts w:ascii="Times New Roman" w:hAnsi="Times New Roman" w:cs="Times New Roman"/>
          <w:bCs/>
        </w:rPr>
        <w:t>%</w:t>
      </w:r>
      <w:r w:rsidR="00814E6D">
        <w:rPr>
          <w:rFonts w:ascii="Times New Roman" w:hAnsi="Times New Roman" w:cs="Times New Roman"/>
          <w:bCs/>
        </w:rPr>
        <w:t xml:space="preserve"> </w:t>
      </w:r>
      <w:r w:rsidR="00CE42FF">
        <w:rPr>
          <w:rFonts w:ascii="Times New Roman" w:hAnsi="Times New Roman" w:cs="Times New Roman"/>
          <w:bCs/>
        </w:rPr>
        <w:t>(</w:t>
      </w:r>
      <w:r w:rsidR="00B61F8E">
        <w:rPr>
          <w:rFonts w:ascii="Times New Roman" w:hAnsi="Times New Roman" w:cs="Times New Roman"/>
          <w:bCs/>
        </w:rPr>
        <w:t>14</w:t>
      </w:r>
      <w:r w:rsidR="00CE42FF">
        <w:rPr>
          <w:rFonts w:ascii="Times New Roman" w:hAnsi="Times New Roman" w:cs="Times New Roman"/>
          <w:bCs/>
        </w:rPr>
        <w:t xml:space="preserve"> of </w:t>
      </w:r>
      <w:r w:rsidR="00B61F8E">
        <w:rPr>
          <w:rFonts w:ascii="Times New Roman" w:hAnsi="Times New Roman" w:cs="Times New Roman"/>
          <w:bCs/>
        </w:rPr>
        <w:t>19</w:t>
      </w:r>
      <w:r w:rsidR="00CE42FF">
        <w:rPr>
          <w:rFonts w:ascii="Times New Roman" w:hAnsi="Times New Roman" w:cs="Times New Roman"/>
          <w:bCs/>
        </w:rPr>
        <w:t xml:space="preserve">) </w:t>
      </w:r>
      <w:r>
        <w:rPr>
          <w:rFonts w:ascii="Times New Roman" w:hAnsi="Times New Roman" w:cs="Times New Roman"/>
          <w:bCs/>
        </w:rPr>
        <w:t xml:space="preserve">of mesocosm </w:t>
      </w:r>
      <w:r w:rsidR="003D1F8E">
        <w:rPr>
          <w:rFonts w:ascii="Times New Roman" w:hAnsi="Times New Roman" w:cs="Times New Roman"/>
          <w:bCs/>
        </w:rPr>
        <w:t xml:space="preserve">consumers </w:t>
      </w:r>
      <w:r>
        <w:rPr>
          <w:rFonts w:ascii="Times New Roman" w:hAnsi="Times New Roman" w:cs="Times New Roman"/>
          <w:bCs/>
        </w:rPr>
        <w:t>and</w:t>
      </w:r>
      <w:r w:rsidR="00586CA5">
        <w:rPr>
          <w:rFonts w:ascii="Times New Roman" w:hAnsi="Times New Roman" w:cs="Times New Roman"/>
          <w:bCs/>
        </w:rPr>
        <w:t xml:space="preserve"> </w:t>
      </w:r>
      <w:r w:rsidR="00183A9E">
        <w:rPr>
          <w:rFonts w:ascii="Times New Roman" w:hAnsi="Times New Roman" w:cs="Times New Roman"/>
          <w:bCs/>
        </w:rPr>
        <w:t xml:space="preserve">detected </w:t>
      </w:r>
      <w:r w:rsidR="00DD6290">
        <w:rPr>
          <w:rFonts w:ascii="Times New Roman" w:hAnsi="Times New Roman" w:cs="Times New Roman"/>
          <w:bCs/>
        </w:rPr>
        <w:t xml:space="preserve">all </w:t>
      </w:r>
      <w:r w:rsidR="00A120C5">
        <w:rPr>
          <w:rFonts w:ascii="Times New Roman" w:hAnsi="Times New Roman" w:cs="Times New Roman"/>
          <w:bCs/>
        </w:rPr>
        <w:t xml:space="preserve">potential </w:t>
      </w:r>
      <w:r w:rsidR="00047D80">
        <w:rPr>
          <w:rFonts w:ascii="Times New Roman" w:hAnsi="Times New Roman" w:cs="Times New Roman"/>
          <w:bCs/>
        </w:rPr>
        <w:t>diet</w:t>
      </w:r>
      <w:r w:rsidR="00586CA5">
        <w:rPr>
          <w:rFonts w:ascii="Times New Roman" w:hAnsi="Times New Roman" w:cs="Times New Roman"/>
          <w:bCs/>
        </w:rPr>
        <w:t xml:space="preserve"> in</w:t>
      </w:r>
      <w:r>
        <w:rPr>
          <w:rFonts w:ascii="Times New Roman" w:hAnsi="Times New Roman" w:cs="Times New Roman"/>
          <w:bCs/>
        </w:rPr>
        <w:t xml:space="preserve"> </w:t>
      </w:r>
      <w:r w:rsidR="00861F78">
        <w:rPr>
          <w:rFonts w:ascii="Times New Roman" w:hAnsi="Times New Roman" w:cs="Times New Roman"/>
          <w:bCs/>
        </w:rPr>
        <w:t>8</w:t>
      </w:r>
      <w:r w:rsidR="00B61F8E">
        <w:rPr>
          <w:rFonts w:ascii="Times New Roman" w:hAnsi="Times New Roman" w:cs="Times New Roman"/>
          <w:bCs/>
        </w:rPr>
        <w:t>9</w:t>
      </w:r>
      <w:r w:rsidR="00861F78">
        <w:rPr>
          <w:rFonts w:ascii="Times New Roman" w:hAnsi="Times New Roman" w:cs="Times New Roman"/>
          <w:bCs/>
        </w:rPr>
        <w:t>%</w:t>
      </w:r>
      <w:r>
        <w:rPr>
          <w:rFonts w:ascii="Times New Roman" w:hAnsi="Times New Roman" w:cs="Times New Roman"/>
          <w:bCs/>
        </w:rPr>
        <w:t xml:space="preserve"> </w:t>
      </w:r>
      <w:r w:rsidR="00B61F8E">
        <w:rPr>
          <w:rFonts w:ascii="Times New Roman" w:hAnsi="Times New Roman" w:cs="Times New Roman"/>
          <w:bCs/>
        </w:rPr>
        <w:t>(33</w:t>
      </w:r>
      <w:r w:rsidR="00CE42FF">
        <w:rPr>
          <w:rFonts w:ascii="Times New Roman" w:hAnsi="Times New Roman" w:cs="Times New Roman"/>
          <w:bCs/>
        </w:rPr>
        <w:t xml:space="preserve"> of </w:t>
      </w:r>
      <w:r w:rsidR="00B61F8E">
        <w:rPr>
          <w:rFonts w:ascii="Times New Roman" w:hAnsi="Times New Roman" w:cs="Times New Roman"/>
          <w:bCs/>
        </w:rPr>
        <w:t>37</w:t>
      </w:r>
      <w:r w:rsidR="00CE42FF">
        <w:rPr>
          <w:rFonts w:ascii="Times New Roman" w:hAnsi="Times New Roman" w:cs="Times New Roman"/>
          <w:bCs/>
        </w:rPr>
        <w:t xml:space="preserve">) </w:t>
      </w:r>
      <w:r>
        <w:rPr>
          <w:rFonts w:ascii="Times New Roman" w:hAnsi="Times New Roman" w:cs="Times New Roman"/>
          <w:bCs/>
        </w:rPr>
        <w:t xml:space="preserve">of </w:t>
      </w:r>
      <w:r w:rsidR="00826B80">
        <w:rPr>
          <w:rFonts w:ascii="Times New Roman" w:hAnsi="Times New Roman" w:cs="Times New Roman"/>
          <w:bCs/>
        </w:rPr>
        <w:t>natural environment</w:t>
      </w:r>
      <w:r>
        <w:rPr>
          <w:rFonts w:ascii="Times New Roman" w:hAnsi="Times New Roman" w:cs="Times New Roman"/>
          <w:bCs/>
        </w:rPr>
        <w:t xml:space="preserve"> </w:t>
      </w:r>
      <w:r w:rsidR="00040901">
        <w:rPr>
          <w:rFonts w:ascii="Times New Roman" w:hAnsi="Times New Roman" w:cs="Times New Roman"/>
          <w:bCs/>
        </w:rPr>
        <w:t>consumer</w:t>
      </w:r>
      <w:r>
        <w:rPr>
          <w:rFonts w:ascii="Times New Roman" w:hAnsi="Times New Roman" w:cs="Times New Roman"/>
          <w:bCs/>
        </w:rPr>
        <w:t>s.</w:t>
      </w:r>
      <w:r w:rsidR="00D759B1">
        <w:rPr>
          <w:rFonts w:ascii="Times New Roman" w:hAnsi="Times New Roman" w:cs="Times New Roman"/>
          <w:bCs/>
        </w:rPr>
        <w:t xml:space="preserve"> For mesocosm </w:t>
      </w:r>
      <w:r w:rsidR="00040901">
        <w:rPr>
          <w:rFonts w:ascii="Times New Roman" w:hAnsi="Times New Roman" w:cs="Times New Roman"/>
          <w:bCs/>
        </w:rPr>
        <w:t>consumer</w:t>
      </w:r>
      <w:r w:rsidR="00D759B1">
        <w:rPr>
          <w:rFonts w:ascii="Times New Roman" w:hAnsi="Times New Roman" w:cs="Times New Roman"/>
          <w:bCs/>
        </w:rPr>
        <w:t xml:space="preserve">s, </w:t>
      </w:r>
      <w:r w:rsidR="00586CA5">
        <w:rPr>
          <w:rFonts w:ascii="Times New Roman" w:hAnsi="Times New Roman" w:cs="Times New Roman"/>
          <w:bCs/>
        </w:rPr>
        <w:t xml:space="preserve">one ASV matched to the </w:t>
      </w:r>
      <w:r w:rsidR="00A120C5">
        <w:rPr>
          <w:rFonts w:ascii="Times New Roman" w:hAnsi="Times New Roman" w:cs="Times New Roman"/>
          <w:bCs/>
        </w:rPr>
        <w:t>offered</w:t>
      </w:r>
      <w:r w:rsidR="00586CA5">
        <w:rPr>
          <w:rFonts w:ascii="Times New Roman" w:hAnsi="Times New Roman" w:cs="Times New Roman"/>
          <w:bCs/>
        </w:rPr>
        <w:t xml:space="preserve"> </w:t>
      </w:r>
      <w:r w:rsidR="00047D80">
        <w:rPr>
          <w:rFonts w:ascii="Times New Roman" w:hAnsi="Times New Roman" w:cs="Times New Roman"/>
          <w:bCs/>
        </w:rPr>
        <w:t>diet</w:t>
      </w:r>
      <w:r w:rsidR="00586CA5">
        <w:rPr>
          <w:rFonts w:ascii="Times New Roman" w:hAnsi="Times New Roman" w:cs="Times New Roman"/>
          <w:bCs/>
        </w:rPr>
        <w:t xml:space="preserve"> (</w:t>
      </w:r>
      <w:r w:rsidR="00586CA5">
        <w:rPr>
          <w:rFonts w:ascii="Times New Roman" w:hAnsi="Times New Roman" w:cs="Times New Roman"/>
          <w:bCs/>
          <w:i/>
          <w:iCs/>
        </w:rPr>
        <w:t>O. japonica</w:t>
      </w:r>
      <w:r w:rsidR="00586CA5">
        <w:rPr>
          <w:rFonts w:ascii="Times New Roman" w:hAnsi="Times New Roman" w:cs="Times New Roman"/>
          <w:bCs/>
        </w:rPr>
        <w:t xml:space="preserve">), and </w:t>
      </w:r>
      <w:r w:rsidR="00D759B1">
        <w:rPr>
          <w:rFonts w:ascii="Times New Roman" w:hAnsi="Times New Roman" w:cs="Times New Roman"/>
          <w:bCs/>
        </w:rPr>
        <w:t xml:space="preserve">the best model for </w:t>
      </w:r>
      <w:r w:rsidR="00047D80">
        <w:rPr>
          <w:rFonts w:ascii="Times New Roman" w:hAnsi="Times New Roman" w:cs="Times New Roman"/>
          <w:bCs/>
        </w:rPr>
        <w:t>diet</w:t>
      </w:r>
      <w:r w:rsidR="00D759B1">
        <w:rPr>
          <w:rFonts w:ascii="Times New Roman" w:hAnsi="Times New Roman" w:cs="Times New Roman"/>
          <w:bCs/>
        </w:rPr>
        <w:t xml:space="preserve"> detection included the fixed effect of surface sterilization</w:t>
      </w:r>
      <w:r w:rsidR="00790332">
        <w:rPr>
          <w:rFonts w:ascii="Times New Roman" w:hAnsi="Times New Roman" w:cs="Times New Roman"/>
          <w:bCs/>
        </w:rPr>
        <w:t xml:space="preserve"> treatment</w:t>
      </w:r>
      <w:ins w:id="461" w:author="Ana Miller-Ter Kuile" w:date="2020-12-03T12:03:00Z">
        <w:r w:rsidR="005F7662">
          <w:rPr>
            <w:rFonts w:ascii="Times New Roman" w:hAnsi="Times New Roman" w:cs="Times New Roman"/>
            <w:bCs/>
          </w:rPr>
          <w:t xml:space="preserve">, </w:t>
        </w:r>
        <w:commentRangeStart w:id="462"/>
        <w:commentRangeStart w:id="463"/>
        <w:r w:rsidR="005F7662">
          <w:rPr>
            <w:rFonts w:ascii="Times New Roman" w:hAnsi="Times New Roman" w:cs="Times New Roman"/>
            <w:bCs/>
          </w:rPr>
          <w:t>though</w:t>
        </w:r>
        <w:commentRangeEnd w:id="462"/>
        <w:r w:rsidR="005F7662">
          <w:rPr>
            <w:rStyle w:val="CommentReference"/>
          </w:rPr>
          <w:commentReference w:id="462"/>
        </w:r>
      </w:ins>
      <w:commentRangeEnd w:id="463"/>
      <w:ins w:id="464" w:author="Ana Miller-Ter Kuile" w:date="2020-12-03T13:41:00Z">
        <w:r w:rsidR="008E10AA">
          <w:rPr>
            <w:rStyle w:val="CommentReference"/>
          </w:rPr>
          <w:commentReference w:id="463"/>
        </w:r>
      </w:ins>
      <w:ins w:id="465" w:author="Ana Miller-Ter Kuile" w:date="2020-12-03T12:03:00Z">
        <w:r w:rsidR="005F7662">
          <w:rPr>
            <w:rFonts w:ascii="Times New Roman" w:hAnsi="Times New Roman" w:cs="Times New Roman"/>
            <w:bCs/>
          </w:rPr>
          <w:t xml:space="preserve"> this term was not statistically significant in the model</w:t>
        </w:r>
      </w:ins>
      <w:r w:rsidR="00D759B1">
        <w:rPr>
          <w:rFonts w:ascii="Times New Roman" w:hAnsi="Times New Roman" w:cs="Times New Roman"/>
          <w:bCs/>
        </w:rPr>
        <w:t xml:space="preserve"> </w:t>
      </w:r>
      <w:del w:id="466" w:author="Ana Miller-Ter Kuile" w:date="2020-12-03T12:03:00Z">
        <w:r w:rsidR="00D759B1" w:rsidDel="005F7662">
          <w:rPr>
            <w:rFonts w:ascii="Times New Roman" w:hAnsi="Times New Roman" w:cs="Times New Roman"/>
            <w:bCs/>
          </w:rPr>
          <w:delText>with a marginally significant difference between marginal means (</w:delText>
        </w:r>
      </w:del>
      <w:r w:rsidR="00B12F03">
        <w:rPr>
          <w:rFonts w:ascii="Times New Roman" w:hAnsi="Times New Roman" w:cs="Times New Roman"/>
          <w:bCs/>
        </w:rPr>
        <w:t>(</w:t>
      </w:r>
      <m:oMath>
        <m:r>
          <w:rPr>
            <w:rFonts w:ascii="Cambria Math" w:hAnsi="Cambria Math" w:cs="Times New Roman"/>
          </w:rPr>
          <m:t>β</m:t>
        </m:r>
      </m:oMath>
      <w:r w:rsidR="00B12F03">
        <w:rPr>
          <w:rFonts w:ascii="Times New Roman" w:hAnsi="Times New Roman" w:cs="Times New Roman"/>
          <w:bCs/>
        </w:rPr>
        <w:t xml:space="preserve"> = -2.3; </w:t>
      </w:r>
      <w:r w:rsidR="00D759B1">
        <w:rPr>
          <w:rFonts w:ascii="Times New Roman" w:hAnsi="Times New Roman" w:cs="Times New Roman"/>
          <w:bCs/>
        </w:rPr>
        <w:t>p-value = 0.</w:t>
      </w:r>
      <w:r w:rsidR="00B12F03">
        <w:rPr>
          <w:rFonts w:ascii="Times New Roman" w:hAnsi="Times New Roman" w:cs="Times New Roman"/>
          <w:bCs/>
        </w:rPr>
        <w:t>07</w:t>
      </w:r>
      <w:r w:rsidR="00D759B1">
        <w:rPr>
          <w:rFonts w:ascii="Times New Roman" w:hAnsi="Times New Roman" w:cs="Times New Roman"/>
          <w:bCs/>
        </w:rPr>
        <w:t xml:space="preserve">). </w:t>
      </w:r>
      <w:del w:id="467" w:author="Ana Miller-Ter Kuile" w:date="2020-12-03T12:30:00Z">
        <w:r w:rsidR="00405B05" w:rsidDel="00DB7DF7">
          <w:rPr>
            <w:rFonts w:ascii="Times New Roman" w:hAnsi="Times New Roman" w:cs="Times New Roman"/>
            <w:bCs/>
          </w:rPr>
          <w:delText xml:space="preserve">Based on this model, </w:delText>
        </w:r>
        <w:r w:rsidR="00A120C5" w:rsidDel="00DB7DF7">
          <w:rPr>
            <w:rFonts w:ascii="Times New Roman" w:hAnsi="Times New Roman" w:cs="Times New Roman"/>
            <w:bCs/>
          </w:rPr>
          <w:delText>offered</w:delText>
        </w:r>
        <w:r w:rsidR="00405B05" w:rsidDel="00DB7DF7">
          <w:rPr>
            <w:rFonts w:ascii="Times New Roman" w:hAnsi="Times New Roman" w:cs="Times New Roman"/>
            <w:bCs/>
          </w:rPr>
          <w:delText xml:space="preserve"> </w:delText>
        </w:r>
        <w:r w:rsidR="00047D80" w:rsidDel="00DB7DF7">
          <w:rPr>
            <w:rFonts w:ascii="Times New Roman" w:hAnsi="Times New Roman" w:cs="Times New Roman"/>
            <w:bCs/>
          </w:rPr>
          <w:delText>diet</w:delText>
        </w:r>
        <w:r w:rsidR="00405B05" w:rsidDel="00DB7DF7">
          <w:rPr>
            <w:rFonts w:ascii="Times New Roman" w:hAnsi="Times New Roman" w:cs="Times New Roman"/>
            <w:bCs/>
          </w:rPr>
          <w:delText xml:space="preserve"> detection decreased with surface sterilization </w:delText>
        </w:r>
        <w:r w:rsidR="00790332" w:rsidDel="00DB7DF7">
          <w:rPr>
            <w:rFonts w:ascii="Times New Roman" w:hAnsi="Times New Roman" w:cs="Times New Roman"/>
            <w:bCs/>
          </w:rPr>
          <w:delText xml:space="preserve">treatment </w:delText>
        </w:r>
        <w:r w:rsidR="00405B05" w:rsidDel="00DB7DF7">
          <w:rPr>
            <w:rFonts w:ascii="Times New Roman" w:hAnsi="Times New Roman" w:cs="Times New Roman"/>
            <w:bCs/>
          </w:rPr>
          <w:delText xml:space="preserve">from a detection in 91% </w:delText>
        </w:r>
        <w:r w:rsidR="00CE42FF" w:rsidDel="00DB7DF7">
          <w:rPr>
            <w:rFonts w:ascii="Times New Roman" w:hAnsi="Times New Roman" w:cs="Times New Roman"/>
            <w:bCs/>
          </w:rPr>
          <w:delText>(</w:delText>
        </w:r>
        <w:r w:rsidR="00B61F8E" w:rsidDel="00DB7DF7">
          <w:rPr>
            <w:rFonts w:ascii="Times New Roman" w:hAnsi="Times New Roman" w:cs="Times New Roman"/>
            <w:bCs/>
          </w:rPr>
          <w:delText>10</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11</w:delText>
        </w:r>
        <w:r w:rsidR="00CE42FF" w:rsidDel="00DB7DF7">
          <w:rPr>
            <w:rFonts w:ascii="Times New Roman" w:hAnsi="Times New Roman" w:cs="Times New Roman"/>
            <w:bCs/>
          </w:rPr>
          <w:delText xml:space="preserve">) </w:delText>
        </w:r>
        <w:r w:rsidR="00405B05" w:rsidDel="00DB7DF7">
          <w:rPr>
            <w:rFonts w:ascii="Times New Roman" w:hAnsi="Times New Roman" w:cs="Times New Roman"/>
            <w:bCs/>
          </w:rPr>
          <w:delText xml:space="preserve">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s when unsterilized to 50%</w:delText>
        </w:r>
        <w:r w:rsidR="00CE42FF" w:rsidDel="00DB7DF7">
          <w:rPr>
            <w:rFonts w:ascii="Times New Roman" w:hAnsi="Times New Roman" w:cs="Times New Roman"/>
            <w:bCs/>
          </w:rPr>
          <w:delText xml:space="preserve"> (</w:delText>
        </w:r>
        <w:r w:rsidR="00B61F8E" w:rsidDel="00DB7DF7">
          <w:rPr>
            <w:rFonts w:ascii="Times New Roman" w:hAnsi="Times New Roman" w:cs="Times New Roman"/>
            <w:bCs/>
          </w:rPr>
          <w:delText>4</w:delText>
        </w:r>
        <w:r w:rsidR="00CE42FF" w:rsidDel="00DB7DF7">
          <w:rPr>
            <w:rFonts w:ascii="Times New Roman" w:hAnsi="Times New Roman" w:cs="Times New Roman"/>
            <w:bCs/>
          </w:rPr>
          <w:delText xml:space="preserve"> of </w:delText>
        </w:r>
        <w:r w:rsidR="00B61F8E" w:rsidDel="00DB7DF7">
          <w:rPr>
            <w:rFonts w:ascii="Times New Roman" w:hAnsi="Times New Roman" w:cs="Times New Roman"/>
            <w:bCs/>
          </w:rPr>
          <w:delText>8</w:delText>
        </w:r>
        <w:r w:rsidR="00CE42FF" w:rsidDel="00DB7DF7">
          <w:rPr>
            <w:rFonts w:ascii="Times New Roman" w:hAnsi="Times New Roman" w:cs="Times New Roman"/>
            <w:bCs/>
          </w:rPr>
          <w:delText>)</w:delText>
        </w:r>
        <w:r w:rsidR="00405B05" w:rsidDel="00DB7DF7">
          <w:rPr>
            <w:rFonts w:ascii="Times New Roman" w:hAnsi="Times New Roman" w:cs="Times New Roman"/>
            <w:bCs/>
          </w:rPr>
          <w:delText xml:space="preserve"> of all </w:delText>
        </w:r>
        <w:r w:rsidR="00040901" w:rsidDel="00DB7DF7">
          <w:rPr>
            <w:rFonts w:ascii="Times New Roman" w:hAnsi="Times New Roman" w:cs="Times New Roman"/>
            <w:bCs/>
          </w:rPr>
          <w:delText>consumer</w:delText>
        </w:r>
        <w:r w:rsidR="00405B05" w:rsidDel="00DB7DF7">
          <w:rPr>
            <w:rFonts w:ascii="Times New Roman" w:hAnsi="Times New Roman" w:cs="Times New Roman"/>
            <w:bCs/>
          </w:rPr>
          <w:delText xml:space="preserve">s when surface sterilized. </w:delText>
        </w:r>
      </w:del>
      <w:r w:rsidR="00405B05">
        <w:rPr>
          <w:rFonts w:ascii="Times New Roman" w:hAnsi="Times New Roman" w:cs="Times New Roman"/>
          <w:bCs/>
        </w:rPr>
        <w:t>For</w:t>
      </w:r>
      <w:r w:rsidR="00826B80">
        <w:rPr>
          <w:rFonts w:ascii="Times New Roman" w:hAnsi="Times New Roman" w:cs="Times New Roman"/>
          <w:bCs/>
        </w:rPr>
        <w:t xml:space="preserve"> natural environment</w:t>
      </w:r>
      <w:r w:rsidR="00405B05">
        <w:rPr>
          <w:rFonts w:ascii="Times New Roman" w:hAnsi="Times New Roman" w:cs="Times New Roman"/>
          <w:bCs/>
        </w:rPr>
        <w:t xml:space="preserve"> </w:t>
      </w:r>
      <w:r w:rsidR="00040901">
        <w:rPr>
          <w:rFonts w:ascii="Times New Roman" w:hAnsi="Times New Roman" w:cs="Times New Roman"/>
          <w:bCs/>
        </w:rPr>
        <w:t>consumer</w:t>
      </w:r>
      <w:r w:rsidR="00405B05">
        <w:rPr>
          <w:rFonts w:ascii="Times New Roman" w:hAnsi="Times New Roman" w:cs="Times New Roman"/>
          <w:bCs/>
        </w:rPr>
        <w:t xml:space="preserve">s, </w:t>
      </w:r>
      <w:ins w:id="468" w:author="Ana Miller-Ter Kuile" w:date="2020-12-03T12:31:00Z">
        <w:r w:rsidR="009B4940">
          <w:rPr>
            <w:rFonts w:ascii="Times New Roman" w:hAnsi="Times New Roman" w:cs="Times New Roman"/>
            <w:bCs/>
          </w:rPr>
          <w:t>family-</w:t>
        </w:r>
        <w:r w:rsidR="009B4940">
          <w:rPr>
            <w:rFonts w:ascii="Times New Roman" w:hAnsi="Times New Roman" w:cs="Times New Roman"/>
            <w:bCs/>
          </w:rPr>
          <w:lastRenderedPageBreak/>
          <w:t xml:space="preserve">level </w:t>
        </w:r>
      </w:ins>
      <w:del w:id="469" w:author="Ana Miller-Ter Kuile" w:date="2020-12-03T12:31:00Z">
        <w:r w:rsidR="003D14EC" w:rsidDel="009B4940">
          <w:rPr>
            <w:rFonts w:ascii="Times New Roman" w:hAnsi="Times New Roman" w:cs="Times New Roman"/>
            <w:bCs/>
          </w:rPr>
          <w:delText>concatenated ASV</w:delText>
        </w:r>
      </w:del>
      <w:ins w:id="470" w:author="Ana Miller-Ter Kuile" w:date="2020-12-03T12:31:00Z">
        <w:r w:rsidR="009B4940">
          <w:rPr>
            <w:rFonts w:ascii="Times New Roman" w:hAnsi="Times New Roman" w:cs="Times New Roman"/>
            <w:bCs/>
          </w:rPr>
          <w:t>taxonomic units c</w:t>
        </w:r>
      </w:ins>
      <w:del w:id="471" w:author="Ana Miller-Ter Kuile" w:date="2020-12-03T12:31:00Z">
        <w:r w:rsidR="003D14EC" w:rsidDel="009B4940">
          <w:rPr>
            <w:rFonts w:ascii="Times New Roman" w:hAnsi="Times New Roman" w:cs="Times New Roman"/>
            <w:bCs/>
          </w:rPr>
          <w:delText>s c</w:delText>
        </w:r>
      </w:del>
      <w:r w:rsidR="003D14EC">
        <w:rPr>
          <w:rFonts w:ascii="Times New Roman" w:hAnsi="Times New Roman" w:cs="Times New Roman"/>
          <w:bCs/>
        </w:rPr>
        <w:t xml:space="preserve">orresponded to </w:t>
      </w:r>
      <w:r w:rsidR="00586CA5">
        <w:rPr>
          <w:rFonts w:ascii="Times New Roman" w:hAnsi="Times New Roman" w:cs="Times New Roman"/>
          <w:bCs/>
        </w:rPr>
        <w:t>2</w:t>
      </w:r>
      <w:r w:rsidR="003D14EC">
        <w:rPr>
          <w:rFonts w:ascii="Times New Roman" w:hAnsi="Times New Roman" w:cs="Times New Roman"/>
          <w:bCs/>
        </w:rPr>
        <w:t>0</w:t>
      </w:r>
      <w:r w:rsidR="00586CA5">
        <w:rPr>
          <w:rFonts w:ascii="Times New Roman" w:hAnsi="Times New Roman" w:cs="Times New Roman"/>
          <w:bCs/>
        </w:rPr>
        <w:t xml:space="preserve"> </w:t>
      </w:r>
      <w:r w:rsidR="003D14EC">
        <w:rPr>
          <w:rFonts w:ascii="Times New Roman" w:hAnsi="Times New Roman" w:cs="Times New Roman"/>
          <w:bCs/>
        </w:rPr>
        <w:t>families</w:t>
      </w:r>
      <w:r w:rsidR="00A120C5">
        <w:rPr>
          <w:rFonts w:ascii="Times New Roman" w:hAnsi="Times New Roman" w:cs="Times New Roman"/>
          <w:bCs/>
        </w:rPr>
        <w:t xml:space="preserve"> of potential diet items</w:t>
      </w:r>
      <w:r w:rsidR="00586CA5">
        <w:rPr>
          <w:rFonts w:ascii="Times New Roman" w:hAnsi="Times New Roman" w:cs="Times New Roman"/>
          <w:bCs/>
        </w:rPr>
        <w:t>. T</w:t>
      </w:r>
      <w:r w:rsidR="00405B05">
        <w:rPr>
          <w:rFonts w:ascii="Times New Roman" w:hAnsi="Times New Roman" w:cs="Times New Roman"/>
          <w:bCs/>
        </w:rPr>
        <w:t>he best model for</w:t>
      </w:r>
      <w:ins w:id="472" w:author="Ana Miller-Ter Kuile" w:date="2020-12-03T12:46:00Z">
        <w:r w:rsidR="007E5E64">
          <w:rPr>
            <w:rFonts w:ascii="Times New Roman" w:hAnsi="Times New Roman" w:cs="Times New Roman"/>
            <w:bCs/>
          </w:rPr>
          <w:t xml:space="preserve"> potential</w:t>
        </w:r>
      </w:ins>
      <w:r w:rsidR="00405B05">
        <w:rPr>
          <w:rFonts w:ascii="Times New Roman" w:hAnsi="Times New Roman" w:cs="Times New Roman"/>
          <w:bCs/>
        </w:rPr>
        <w:t xml:space="preserve"> </w:t>
      </w:r>
      <w:r w:rsidR="00047D80">
        <w:rPr>
          <w:rFonts w:ascii="Times New Roman" w:hAnsi="Times New Roman" w:cs="Times New Roman"/>
          <w:bCs/>
        </w:rPr>
        <w:t>diet</w:t>
      </w:r>
      <w:r w:rsidR="00405B05">
        <w:rPr>
          <w:rFonts w:ascii="Times New Roman" w:hAnsi="Times New Roman" w:cs="Times New Roman"/>
          <w:bCs/>
        </w:rPr>
        <w:t xml:space="preserve"> detection was the null model that did not include surface sterilization </w:t>
      </w:r>
      <w:r w:rsidR="00790332">
        <w:rPr>
          <w:rFonts w:ascii="Times New Roman" w:hAnsi="Times New Roman" w:cs="Times New Roman"/>
          <w:bCs/>
        </w:rPr>
        <w:t xml:space="preserve">treatment </w:t>
      </w:r>
      <w:r w:rsidR="00405B05">
        <w:rPr>
          <w:rFonts w:ascii="Times New Roman" w:hAnsi="Times New Roman" w:cs="Times New Roman"/>
          <w:bCs/>
        </w:rPr>
        <w:t>as a fixed effect</w:t>
      </w:r>
      <w:r w:rsidR="003521D6">
        <w:rPr>
          <w:rFonts w:ascii="Times New Roman" w:hAnsi="Times New Roman" w:cs="Times New Roman"/>
          <w:bCs/>
        </w:rPr>
        <w:t xml:space="preserve"> (Figure</w:t>
      </w:r>
      <w:r w:rsidR="009D411B">
        <w:rPr>
          <w:rFonts w:ascii="Times New Roman" w:hAnsi="Times New Roman" w:cs="Times New Roman"/>
          <w:bCs/>
        </w:rPr>
        <w:t xml:space="preserve"> 1</w:t>
      </w:r>
      <w:r w:rsidR="003521D6">
        <w:rPr>
          <w:rFonts w:ascii="Times New Roman" w:hAnsi="Times New Roman" w:cs="Times New Roman"/>
          <w:bCs/>
        </w:rPr>
        <w:t>)</w:t>
      </w:r>
      <w:r w:rsidR="00405B05">
        <w:rPr>
          <w:rFonts w:ascii="Times New Roman" w:hAnsi="Times New Roman" w:cs="Times New Roman"/>
          <w:bCs/>
        </w:rPr>
        <w:t>. (</w:t>
      </w:r>
      <w:r w:rsidR="001A0FC6">
        <w:rPr>
          <w:rFonts w:ascii="Times New Roman" w:hAnsi="Times New Roman" w:cs="Times New Roman"/>
          <w:bCs/>
        </w:rPr>
        <w:t>Appendix D</w:t>
      </w:r>
      <w:r w:rsidR="00405B05">
        <w:rPr>
          <w:rFonts w:ascii="Times New Roman" w:hAnsi="Times New Roman" w:cs="Times New Roman"/>
          <w:bCs/>
        </w:rPr>
        <w:t xml:space="preserve">). </w:t>
      </w:r>
    </w:p>
    <w:p w14:paraId="29E5C179" w14:textId="5CA92678" w:rsidR="00814E6D" w:rsidRDefault="00814E6D" w:rsidP="001A318B">
      <w:pPr>
        <w:spacing w:line="480" w:lineRule="auto"/>
        <w:rPr>
          <w:rFonts w:ascii="Times New Roman" w:hAnsi="Times New Roman" w:cs="Times New Roman"/>
          <w:bCs/>
        </w:rPr>
      </w:pPr>
    </w:p>
    <w:p w14:paraId="6035BCD5" w14:textId="1BAA0AF7" w:rsidR="00FF035B" w:rsidRPr="00FF035B" w:rsidRDefault="00FF035B" w:rsidP="001A318B">
      <w:pPr>
        <w:spacing w:line="480" w:lineRule="auto"/>
        <w:rPr>
          <w:rFonts w:ascii="Times New Roman" w:hAnsi="Times New Roman" w:cs="Times New Roman"/>
          <w:bCs/>
          <w:i/>
          <w:iCs/>
        </w:rPr>
      </w:pPr>
      <w:r>
        <w:rPr>
          <w:rFonts w:ascii="Times New Roman" w:hAnsi="Times New Roman" w:cs="Times New Roman"/>
          <w:bCs/>
          <w:i/>
          <w:iCs/>
        </w:rPr>
        <w:t>Proportion of potential diet DNA</w:t>
      </w:r>
    </w:p>
    <w:p w14:paraId="2F253F2D" w14:textId="5CDF83F8" w:rsidR="003E3BE4" w:rsidRDefault="008305F5" w:rsidP="001A318B">
      <w:pPr>
        <w:spacing w:line="480" w:lineRule="auto"/>
        <w:rPr>
          <w:rFonts w:ascii="Times New Roman" w:hAnsi="Times New Roman" w:cs="Times New Roman"/>
          <w:bCs/>
        </w:rPr>
      </w:pPr>
      <w:r>
        <w:rPr>
          <w:rFonts w:ascii="Times New Roman" w:hAnsi="Times New Roman" w:cs="Times New Roman"/>
          <w:bCs/>
        </w:rPr>
        <w:t xml:space="preserve">Offered diet </w:t>
      </w:r>
      <w:ins w:id="473" w:author="Ana Miller-Ter Kuile" w:date="2020-12-03T12:32:00Z">
        <w:r w:rsidR="00A32496">
          <w:rPr>
            <w:rFonts w:ascii="Times New Roman" w:hAnsi="Times New Roman" w:cs="Times New Roman"/>
            <w:bCs/>
          </w:rPr>
          <w:t xml:space="preserve">rarefied </w:t>
        </w:r>
      </w:ins>
      <w:r>
        <w:rPr>
          <w:rFonts w:ascii="Times New Roman" w:hAnsi="Times New Roman" w:cs="Times New Roman"/>
          <w:bCs/>
        </w:rPr>
        <w:t>DNA sequence reads (</w:t>
      </w:r>
      <w:r>
        <w:rPr>
          <w:rFonts w:ascii="Times New Roman" w:hAnsi="Times New Roman" w:cs="Times New Roman"/>
          <w:bCs/>
          <w:i/>
          <w:iCs/>
        </w:rPr>
        <w:t>O. japonica</w:t>
      </w:r>
      <w:r>
        <w:rPr>
          <w:rFonts w:ascii="Times New Roman" w:hAnsi="Times New Roman" w:cs="Times New Roman"/>
          <w:bCs/>
        </w:rPr>
        <w:t>) represented</w:t>
      </w:r>
      <w:r w:rsidR="00405B05">
        <w:rPr>
          <w:rFonts w:ascii="Times New Roman" w:hAnsi="Times New Roman" w:cs="Times New Roman"/>
          <w:bCs/>
        </w:rPr>
        <w:t xml:space="preserve"> </w:t>
      </w:r>
      <w:r w:rsidR="00A60773">
        <w:rPr>
          <w:rFonts w:ascii="Times New Roman" w:hAnsi="Times New Roman" w:cs="Times New Roman"/>
          <w:bCs/>
        </w:rPr>
        <w:t>0.8%</w:t>
      </w:r>
      <w:r w:rsidR="00405B05">
        <w:rPr>
          <w:rFonts w:ascii="Times New Roman" w:hAnsi="Times New Roman" w:cs="Times New Roman"/>
          <w:bCs/>
        </w:rPr>
        <w:t xml:space="preserve"> (± </w:t>
      </w:r>
      <w:r w:rsidR="00A60773">
        <w:rPr>
          <w:rFonts w:ascii="Times New Roman" w:hAnsi="Times New Roman" w:cs="Times New Roman"/>
          <w:bCs/>
        </w:rPr>
        <w:t>0.7%</w:t>
      </w:r>
      <w:r w:rsidR="00405B05">
        <w:rPr>
          <w:rFonts w:ascii="Times New Roman" w:hAnsi="Times New Roman" w:cs="Times New Roman"/>
          <w:bCs/>
        </w:rPr>
        <w:t xml:space="preserve"> SE)</w:t>
      </w:r>
      <w:r w:rsidR="00A60773">
        <w:rPr>
          <w:rFonts w:ascii="Times New Roman" w:hAnsi="Times New Roman" w:cs="Times New Roman"/>
          <w:bCs/>
        </w:rPr>
        <w:t xml:space="preserve"> </w:t>
      </w:r>
      <w:r>
        <w:rPr>
          <w:rFonts w:ascii="Times New Roman" w:hAnsi="Times New Roman" w:cs="Times New Roman"/>
          <w:bCs/>
        </w:rPr>
        <w:t xml:space="preserve">of total per-sample DNA sequence abundance for </w:t>
      </w:r>
      <w:r w:rsidR="00405B05">
        <w:rPr>
          <w:rFonts w:ascii="Times New Roman" w:hAnsi="Times New Roman" w:cs="Times New Roman"/>
          <w:bCs/>
        </w:rPr>
        <w:t xml:space="preserve">mesocosm </w:t>
      </w:r>
      <w:r w:rsidR="00040901">
        <w:rPr>
          <w:rFonts w:ascii="Times New Roman" w:hAnsi="Times New Roman" w:cs="Times New Roman"/>
          <w:bCs/>
        </w:rPr>
        <w:t>consumers</w:t>
      </w:r>
      <w:r>
        <w:rPr>
          <w:rFonts w:ascii="Times New Roman" w:hAnsi="Times New Roman" w:cs="Times New Roman"/>
          <w:bCs/>
        </w:rPr>
        <w:t>; all potential diet</w:t>
      </w:r>
      <w:ins w:id="474" w:author="Ana Miller-Ter Kuile" w:date="2020-12-03T12:32:00Z">
        <w:r w:rsidR="00A32496">
          <w:rPr>
            <w:rFonts w:ascii="Times New Roman" w:hAnsi="Times New Roman" w:cs="Times New Roman"/>
            <w:bCs/>
          </w:rPr>
          <w:t xml:space="preserve"> rarefied</w:t>
        </w:r>
      </w:ins>
      <w:r>
        <w:rPr>
          <w:rFonts w:ascii="Times New Roman" w:hAnsi="Times New Roman" w:cs="Times New Roman"/>
          <w:bCs/>
        </w:rPr>
        <w:t xml:space="preserve"> DNA sequence reads represented </w:t>
      </w:r>
      <w:r w:rsidR="00A60773">
        <w:rPr>
          <w:rFonts w:ascii="Times New Roman" w:hAnsi="Times New Roman" w:cs="Times New Roman"/>
          <w:bCs/>
        </w:rPr>
        <w:t>2.</w:t>
      </w:r>
      <w:r w:rsidR="003E3BE4">
        <w:rPr>
          <w:rFonts w:ascii="Times New Roman" w:hAnsi="Times New Roman" w:cs="Times New Roman"/>
          <w:bCs/>
        </w:rPr>
        <w:t>0</w:t>
      </w:r>
      <w:r w:rsidR="00A60773">
        <w:rPr>
          <w:rFonts w:ascii="Times New Roman" w:hAnsi="Times New Roman" w:cs="Times New Roman"/>
          <w:bCs/>
        </w:rPr>
        <w:t>%</w:t>
      </w:r>
      <w:r w:rsidR="00405B05">
        <w:rPr>
          <w:rFonts w:ascii="Times New Roman" w:hAnsi="Times New Roman" w:cs="Times New Roman"/>
          <w:bCs/>
        </w:rPr>
        <w:t xml:space="preserve"> (± </w:t>
      </w:r>
      <w:r w:rsidR="00FA6D32">
        <w:rPr>
          <w:rFonts w:ascii="Times New Roman" w:hAnsi="Times New Roman" w:cs="Times New Roman"/>
          <w:bCs/>
        </w:rPr>
        <w:t xml:space="preserve">1.0 </w:t>
      </w:r>
      <w:r w:rsidR="00A60773">
        <w:rPr>
          <w:rFonts w:ascii="Times New Roman" w:hAnsi="Times New Roman" w:cs="Times New Roman"/>
          <w:bCs/>
        </w:rPr>
        <w:t>%</w:t>
      </w:r>
      <w:r w:rsidR="00405B05">
        <w:rPr>
          <w:rFonts w:ascii="Times New Roman" w:hAnsi="Times New Roman" w:cs="Times New Roman"/>
          <w:bCs/>
        </w:rPr>
        <w:t xml:space="preserve">) </w:t>
      </w:r>
      <w:r>
        <w:rPr>
          <w:rFonts w:ascii="Times New Roman" w:hAnsi="Times New Roman" w:cs="Times New Roman"/>
          <w:bCs/>
        </w:rPr>
        <w:t>of total per-sample DNA sequence abundance for natural environment consumers (Figure</w:t>
      </w:r>
      <w:r w:rsidR="009D411B">
        <w:rPr>
          <w:rFonts w:ascii="Times New Roman" w:hAnsi="Times New Roman" w:cs="Times New Roman"/>
          <w:bCs/>
        </w:rPr>
        <w:t xml:space="preserve"> 2</w:t>
      </w:r>
      <w:r>
        <w:rPr>
          <w:rFonts w:ascii="Times New Roman" w:hAnsi="Times New Roman" w:cs="Times New Roman"/>
          <w:bCs/>
        </w:rPr>
        <w:t xml:space="preserve">). </w:t>
      </w:r>
      <w:r w:rsidR="003E3BE4">
        <w:rPr>
          <w:rFonts w:ascii="Times New Roman" w:hAnsi="Times New Roman" w:cs="Times New Roman"/>
          <w:bCs/>
        </w:rPr>
        <w:t xml:space="preserve">For both the mesocosm and </w:t>
      </w:r>
      <w:r>
        <w:rPr>
          <w:rFonts w:ascii="Times New Roman" w:hAnsi="Times New Roman" w:cs="Times New Roman"/>
          <w:bCs/>
        </w:rPr>
        <w:t>natural environment</w:t>
      </w:r>
      <w:r w:rsidR="003E3BE4">
        <w:rPr>
          <w:rFonts w:ascii="Times New Roman" w:hAnsi="Times New Roman" w:cs="Times New Roman"/>
          <w:bCs/>
        </w:rPr>
        <w:t xml:space="preserve"> consumers, the null models </w:t>
      </w:r>
      <w:del w:id="475" w:author="Ana Miller-Ter Kuile" w:date="2020-11-30T12:34:00Z">
        <w:r w:rsidR="003E3BE4" w:rsidDel="00C05A18">
          <w:rPr>
            <w:rFonts w:ascii="Times New Roman" w:hAnsi="Times New Roman" w:cs="Times New Roman"/>
            <w:bCs/>
          </w:rPr>
          <w:delText xml:space="preserve">which </w:delText>
        </w:r>
      </w:del>
      <w:ins w:id="476" w:author="Ana Miller-Ter Kuile" w:date="2020-11-30T12:34:00Z">
        <w:r w:rsidR="00C05A18">
          <w:rPr>
            <w:rFonts w:ascii="Times New Roman" w:hAnsi="Times New Roman" w:cs="Times New Roman"/>
            <w:bCs/>
          </w:rPr>
          <w:t xml:space="preserve">that </w:t>
        </w:r>
      </w:ins>
      <w:r w:rsidR="003E3BE4">
        <w:rPr>
          <w:rFonts w:ascii="Times New Roman" w:hAnsi="Times New Roman" w:cs="Times New Roman"/>
          <w:bCs/>
        </w:rPr>
        <w:t xml:space="preserve">did not include surface sterilization treatment as a fixed effect were the best models of </w:t>
      </w:r>
      <w:r w:rsidR="00C62C57">
        <w:rPr>
          <w:rFonts w:ascii="Times New Roman" w:hAnsi="Times New Roman" w:cs="Times New Roman"/>
          <w:bCs/>
        </w:rPr>
        <w:t>diet</w:t>
      </w:r>
      <w:r w:rsidR="003E3BE4">
        <w:rPr>
          <w:rFonts w:ascii="Times New Roman" w:hAnsi="Times New Roman" w:cs="Times New Roman"/>
          <w:bCs/>
        </w:rPr>
        <w:t xml:space="preserve"> DNA read </w:t>
      </w:r>
      <w:r>
        <w:rPr>
          <w:rFonts w:ascii="Times New Roman" w:hAnsi="Times New Roman" w:cs="Times New Roman"/>
          <w:bCs/>
        </w:rPr>
        <w:t>abundance</w:t>
      </w:r>
      <w:r w:rsidR="003E3BE4">
        <w:rPr>
          <w:rFonts w:ascii="Times New Roman" w:hAnsi="Times New Roman" w:cs="Times New Roman"/>
          <w:bCs/>
        </w:rPr>
        <w:t xml:space="preserve">. </w:t>
      </w:r>
    </w:p>
    <w:p w14:paraId="76BD86C4" w14:textId="77777777" w:rsidR="00216531" w:rsidRDefault="00216531" w:rsidP="001A318B">
      <w:pPr>
        <w:spacing w:line="480" w:lineRule="auto"/>
        <w:rPr>
          <w:rFonts w:ascii="Times New Roman" w:hAnsi="Times New Roman" w:cs="Times New Roman"/>
          <w:bCs/>
        </w:rPr>
      </w:pPr>
    </w:p>
    <w:p w14:paraId="61C676FF" w14:textId="5FC929E2" w:rsidR="00FF035B" w:rsidRDefault="000C0AE6" w:rsidP="001A318B">
      <w:pPr>
        <w:spacing w:line="480" w:lineRule="auto"/>
        <w:rPr>
          <w:rFonts w:ascii="Times New Roman" w:hAnsi="Times New Roman" w:cs="Times New Roman"/>
          <w:bCs/>
          <w:i/>
          <w:iCs/>
        </w:rPr>
      </w:pPr>
      <w:r>
        <w:rPr>
          <w:rFonts w:ascii="Times New Roman" w:hAnsi="Times New Roman" w:cs="Times New Roman"/>
          <w:bCs/>
          <w:i/>
          <w:iCs/>
        </w:rPr>
        <w:t>Potential d</w:t>
      </w:r>
      <w:r w:rsidR="00FF035B">
        <w:rPr>
          <w:rFonts w:ascii="Times New Roman" w:hAnsi="Times New Roman" w:cs="Times New Roman"/>
          <w:bCs/>
          <w:i/>
          <w:iCs/>
        </w:rPr>
        <w:t>iet richness and composition in natural environment consumers</w:t>
      </w:r>
    </w:p>
    <w:p w14:paraId="16DB2967" w14:textId="7922A761" w:rsidR="00F708F0" w:rsidRDefault="00A32496" w:rsidP="001A318B">
      <w:pPr>
        <w:spacing w:line="480" w:lineRule="auto"/>
        <w:rPr>
          <w:rFonts w:ascii="Times New Roman" w:hAnsi="Times New Roman" w:cs="Times New Roman"/>
          <w:bCs/>
        </w:rPr>
      </w:pPr>
      <w:ins w:id="477" w:author="Ana Miller-Ter Kuile" w:date="2020-12-03T12:36:00Z">
        <w:r>
          <w:rPr>
            <w:rFonts w:ascii="Times New Roman" w:hAnsi="Times New Roman" w:cs="Times New Roman"/>
            <w:bCs/>
          </w:rPr>
          <w:t>For family-level taxonomic units,</w:t>
        </w:r>
      </w:ins>
      <w:ins w:id="478" w:author="Ana Miller-Ter Kuile" w:date="2020-12-03T12:46:00Z">
        <w:r w:rsidR="007E5E64">
          <w:rPr>
            <w:rFonts w:ascii="Times New Roman" w:hAnsi="Times New Roman" w:cs="Times New Roman"/>
            <w:bCs/>
          </w:rPr>
          <w:t xml:space="preserve"> potential</w:t>
        </w:r>
      </w:ins>
      <w:ins w:id="479" w:author="Ana Miller-Ter Kuile" w:date="2020-12-03T12:36:00Z">
        <w:r>
          <w:rPr>
            <w:rFonts w:ascii="Times New Roman" w:hAnsi="Times New Roman" w:cs="Times New Roman"/>
            <w:bCs/>
          </w:rPr>
          <w:t xml:space="preserve"> d</w:t>
        </w:r>
      </w:ins>
      <w:del w:id="480" w:author="Ana Miller-Ter Kuile" w:date="2020-12-03T12:36:00Z">
        <w:r w:rsidR="00DD6290" w:rsidDel="00A32496">
          <w:rPr>
            <w:rFonts w:ascii="Times New Roman" w:hAnsi="Times New Roman" w:cs="Times New Roman"/>
            <w:bCs/>
          </w:rPr>
          <w:delText>D</w:delText>
        </w:r>
      </w:del>
      <w:r w:rsidR="00DD6290">
        <w:rPr>
          <w:rFonts w:ascii="Times New Roman" w:hAnsi="Times New Roman" w:cs="Times New Roman"/>
          <w:bCs/>
        </w:rPr>
        <w:t xml:space="preserve">iet richness per </w:t>
      </w:r>
      <w:r w:rsidR="00183A9E">
        <w:rPr>
          <w:rFonts w:ascii="Times New Roman" w:hAnsi="Times New Roman" w:cs="Times New Roman"/>
          <w:bCs/>
        </w:rPr>
        <w:t xml:space="preserve">natural environment </w:t>
      </w:r>
      <w:r w:rsidR="00DD6290">
        <w:rPr>
          <w:rFonts w:ascii="Times New Roman" w:hAnsi="Times New Roman" w:cs="Times New Roman"/>
          <w:bCs/>
        </w:rPr>
        <w:t>consumer was an average 2.08 (± 0.26)</w:t>
      </w:r>
      <w:ins w:id="481" w:author="Ana Miller-Ter Kuile" w:date="2020-12-03T12:39:00Z">
        <w:r>
          <w:rPr>
            <w:rFonts w:ascii="Times New Roman" w:hAnsi="Times New Roman" w:cs="Times New Roman"/>
            <w:bCs/>
          </w:rPr>
          <w:t xml:space="preserve"> </w:t>
        </w:r>
      </w:ins>
      <w:del w:id="482" w:author="Ana Miller-Ter Kuile" w:date="2020-12-03T12:46:00Z">
        <w:r w:rsidR="00DD6290" w:rsidDel="007E5E64">
          <w:rPr>
            <w:rFonts w:ascii="Times New Roman" w:hAnsi="Times New Roman" w:cs="Times New Roman"/>
            <w:bCs/>
          </w:rPr>
          <w:delText xml:space="preserve"> diet </w:delText>
        </w:r>
      </w:del>
      <w:r w:rsidR="00DD6290">
        <w:rPr>
          <w:rFonts w:ascii="Times New Roman" w:hAnsi="Times New Roman" w:cs="Times New Roman"/>
          <w:bCs/>
        </w:rPr>
        <w:t>families per individual sample, with a maximum of 5 diet families in one consumer diet (Figure 3).</w:t>
      </w:r>
      <w:ins w:id="483" w:author="Ana Miller-Ter Kuile" w:date="2020-12-03T12:36:00Z">
        <w:r>
          <w:rPr>
            <w:rFonts w:ascii="Times New Roman" w:hAnsi="Times New Roman" w:cs="Times New Roman"/>
            <w:bCs/>
          </w:rPr>
          <w:t xml:space="preserve"> Richness of </w:t>
        </w:r>
      </w:ins>
      <w:ins w:id="484" w:author="Ana Miller-Ter Kuile" w:date="2020-12-03T12:47:00Z">
        <w:r w:rsidR="007E5E64">
          <w:rPr>
            <w:rFonts w:ascii="Times New Roman" w:hAnsi="Times New Roman" w:cs="Times New Roman"/>
            <w:bCs/>
          </w:rPr>
          <w:t xml:space="preserve">potential </w:t>
        </w:r>
      </w:ins>
      <w:ins w:id="485" w:author="Ana Miller-Ter Kuile" w:date="2020-12-03T12:36:00Z">
        <w:r>
          <w:rPr>
            <w:rFonts w:ascii="Times New Roman" w:hAnsi="Times New Roman" w:cs="Times New Roman"/>
            <w:bCs/>
          </w:rPr>
          <w:t xml:space="preserve">diet ASVs for </w:t>
        </w:r>
      </w:ins>
      <w:ins w:id="486" w:author="Ana Miller-Ter Kuile" w:date="2020-12-03T12:37:00Z">
        <w:r>
          <w:rPr>
            <w:rFonts w:ascii="Times New Roman" w:hAnsi="Times New Roman" w:cs="Times New Roman"/>
            <w:bCs/>
          </w:rPr>
          <w:t>these consumers was</w:t>
        </w:r>
      </w:ins>
      <w:ins w:id="487" w:author="Ana Miller-Ter Kuile" w:date="2020-12-03T12:39:00Z">
        <w:r>
          <w:rPr>
            <w:rFonts w:ascii="Times New Roman" w:hAnsi="Times New Roman" w:cs="Times New Roman"/>
            <w:bCs/>
          </w:rPr>
          <w:t xml:space="preserve"> similar, with an average of 2.32 (± 0.31) potential diet ASVs per sample with a maximum of 7 ASVs in one consumer (F</w:t>
        </w:r>
        <w:commentRangeStart w:id="488"/>
        <w:r>
          <w:rPr>
            <w:rFonts w:ascii="Times New Roman" w:hAnsi="Times New Roman" w:cs="Times New Roman"/>
            <w:bCs/>
          </w:rPr>
          <w:t>IGURE</w:t>
        </w:r>
      </w:ins>
      <w:commentRangeEnd w:id="488"/>
      <w:ins w:id="489" w:author="Ana Miller-Ter Kuile" w:date="2020-12-03T12:41:00Z">
        <w:r>
          <w:rPr>
            <w:rStyle w:val="CommentReference"/>
          </w:rPr>
          <w:commentReference w:id="488"/>
        </w:r>
      </w:ins>
      <w:ins w:id="490" w:author="Ana Miller-Ter Kuile" w:date="2020-12-03T12:39:00Z">
        <w:r>
          <w:rPr>
            <w:rFonts w:ascii="Times New Roman" w:hAnsi="Times New Roman" w:cs="Times New Roman"/>
            <w:bCs/>
          </w:rPr>
          <w:t>).</w:t>
        </w:r>
      </w:ins>
      <w:r w:rsidR="00DD6290">
        <w:rPr>
          <w:rFonts w:ascii="Times New Roman" w:hAnsi="Times New Roman" w:cs="Times New Roman"/>
          <w:bCs/>
        </w:rPr>
        <w:t xml:space="preserve"> </w:t>
      </w:r>
      <w:del w:id="491" w:author="Ana Miller-Ter Kuile" w:date="2020-12-03T12:39:00Z">
        <w:r w:rsidR="00586CA5" w:rsidDel="00A32496">
          <w:rPr>
            <w:rFonts w:ascii="Times New Roman" w:hAnsi="Times New Roman" w:cs="Times New Roman"/>
            <w:bCs/>
          </w:rPr>
          <w:delText xml:space="preserve">For </w:delText>
        </w:r>
        <w:r w:rsidR="0037070F" w:rsidDel="00A32496">
          <w:rPr>
            <w:rFonts w:ascii="Times New Roman" w:hAnsi="Times New Roman" w:cs="Times New Roman"/>
            <w:bCs/>
          </w:rPr>
          <w:delText>natural environment</w:delText>
        </w:r>
        <w:r w:rsidR="00586CA5" w:rsidDel="00A32496">
          <w:rPr>
            <w:rFonts w:ascii="Times New Roman" w:hAnsi="Times New Roman" w:cs="Times New Roman"/>
            <w:bCs/>
          </w:rPr>
          <w:delText xml:space="preserve"> </w:delText>
        </w:r>
        <w:r w:rsidR="008C40C9" w:rsidDel="00A32496">
          <w:rPr>
            <w:rFonts w:ascii="Times New Roman" w:hAnsi="Times New Roman" w:cs="Times New Roman"/>
            <w:bCs/>
          </w:rPr>
          <w:delText>consumer</w:delText>
        </w:r>
        <w:r w:rsidR="00586CA5" w:rsidDel="00A32496">
          <w:rPr>
            <w:rFonts w:ascii="Times New Roman" w:hAnsi="Times New Roman" w:cs="Times New Roman"/>
            <w:bCs/>
          </w:rPr>
          <w:delText xml:space="preserve">s, </w:delText>
        </w:r>
        <w:r w:rsidR="00F708F0" w:rsidDel="00A32496">
          <w:rPr>
            <w:rFonts w:ascii="Times New Roman" w:hAnsi="Times New Roman" w:cs="Times New Roman"/>
            <w:bCs/>
          </w:rPr>
          <w:delText>the</w:delText>
        </w:r>
      </w:del>
      <w:ins w:id="492" w:author="Ana Miller-Ter Kuile" w:date="2020-12-03T12:39:00Z">
        <w:r>
          <w:rPr>
            <w:rFonts w:ascii="Times New Roman" w:hAnsi="Times New Roman" w:cs="Times New Roman"/>
            <w:bCs/>
          </w:rPr>
          <w:t>The</w:t>
        </w:r>
      </w:ins>
      <w:r w:rsidR="00F708F0">
        <w:rPr>
          <w:rFonts w:ascii="Times New Roman" w:hAnsi="Times New Roman" w:cs="Times New Roman"/>
          <w:bCs/>
        </w:rPr>
        <w:t xml:space="preserve"> best model</w:t>
      </w:r>
      <w:ins w:id="493" w:author="Ana Miller-Ter Kuile" w:date="2020-12-03T12:40:00Z">
        <w:r>
          <w:rPr>
            <w:rFonts w:ascii="Times New Roman" w:hAnsi="Times New Roman" w:cs="Times New Roman"/>
            <w:bCs/>
          </w:rPr>
          <w:t>s</w:t>
        </w:r>
      </w:ins>
      <w:r w:rsidR="00F708F0">
        <w:rPr>
          <w:rFonts w:ascii="Times New Roman" w:hAnsi="Times New Roman" w:cs="Times New Roman"/>
          <w:bCs/>
        </w:rPr>
        <w:t xml:space="preserve"> for per sample </w:t>
      </w:r>
      <w:ins w:id="494" w:author="Ana Miller-Ter Kuile" w:date="2020-12-03T12:47:00Z">
        <w:r w:rsidR="007E5E64">
          <w:rPr>
            <w:rFonts w:ascii="Times New Roman" w:hAnsi="Times New Roman" w:cs="Times New Roman"/>
            <w:bCs/>
          </w:rPr>
          <w:t xml:space="preserve">potential </w:t>
        </w:r>
      </w:ins>
      <w:r w:rsidR="00F708F0">
        <w:rPr>
          <w:rFonts w:ascii="Times New Roman" w:hAnsi="Times New Roman" w:cs="Times New Roman"/>
          <w:bCs/>
        </w:rPr>
        <w:t>diet richness</w:t>
      </w:r>
      <w:ins w:id="495" w:author="Ana Miller-Ter Kuile" w:date="2020-12-03T12:39:00Z">
        <w:r>
          <w:rPr>
            <w:rFonts w:ascii="Times New Roman" w:hAnsi="Times New Roman" w:cs="Times New Roman"/>
            <w:bCs/>
          </w:rPr>
          <w:t xml:space="preserve"> </w:t>
        </w:r>
      </w:ins>
      <w:ins w:id="496" w:author="Ana Miller-Ter Kuile" w:date="2020-12-03T12:40:00Z">
        <w:r>
          <w:rPr>
            <w:rFonts w:ascii="Times New Roman" w:hAnsi="Times New Roman" w:cs="Times New Roman"/>
            <w:bCs/>
          </w:rPr>
          <w:t>for both</w:t>
        </w:r>
      </w:ins>
      <w:ins w:id="497" w:author="Ana Miller-Ter Kuile" w:date="2020-12-03T12:39:00Z">
        <w:r>
          <w:rPr>
            <w:rFonts w:ascii="Times New Roman" w:hAnsi="Times New Roman" w:cs="Times New Roman"/>
            <w:bCs/>
          </w:rPr>
          <w:t xml:space="preserve"> the family-leve</w:t>
        </w:r>
      </w:ins>
      <w:ins w:id="498" w:author="Ana Miller-Ter Kuile" w:date="2020-12-03T12:40:00Z">
        <w:r>
          <w:rPr>
            <w:rFonts w:ascii="Times New Roman" w:hAnsi="Times New Roman" w:cs="Times New Roman"/>
            <w:bCs/>
          </w:rPr>
          <w:t>l taxonomic units and ASV-level</w:t>
        </w:r>
      </w:ins>
      <w:r w:rsidR="00F708F0">
        <w:rPr>
          <w:rFonts w:ascii="Times New Roman" w:hAnsi="Times New Roman" w:cs="Times New Roman"/>
          <w:bCs/>
        </w:rPr>
        <w:t xml:space="preserve"> w</w:t>
      </w:r>
      <w:ins w:id="499" w:author="Ana Miller-Ter Kuile" w:date="2020-12-03T12:40:00Z">
        <w:r>
          <w:rPr>
            <w:rFonts w:ascii="Times New Roman" w:hAnsi="Times New Roman" w:cs="Times New Roman"/>
            <w:bCs/>
          </w:rPr>
          <w:t>ere</w:t>
        </w:r>
      </w:ins>
      <w:del w:id="500" w:author="Ana Miller-Ter Kuile" w:date="2020-12-03T12:40:00Z">
        <w:r w:rsidR="00F708F0" w:rsidDel="00A32496">
          <w:rPr>
            <w:rFonts w:ascii="Times New Roman" w:hAnsi="Times New Roman" w:cs="Times New Roman"/>
            <w:bCs/>
          </w:rPr>
          <w:delText>as</w:delText>
        </w:r>
      </w:del>
      <w:r w:rsidR="00F708F0">
        <w:rPr>
          <w:rFonts w:ascii="Times New Roman" w:hAnsi="Times New Roman" w:cs="Times New Roman"/>
          <w:bCs/>
        </w:rPr>
        <w:t xml:space="preserve"> the null model</w:t>
      </w:r>
      <w:ins w:id="501" w:author="Ana Miller-Ter Kuile" w:date="2020-12-03T12:40:00Z">
        <w:r>
          <w:rPr>
            <w:rFonts w:ascii="Times New Roman" w:hAnsi="Times New Roman" w:cs="Times New Roman"/>
            <w:bCs/>
          </w:rPr>
          <w:t>s</w:t>
        </w:r>
      </w:ins>
      <w:r w:rsidR="00F708F0">
        <w:rPr>
          <w:rFonts w:ascii="Times New Roman" w:hAnsi="Times New Roman" w:cs="Times New Roman"/>
          <w:bCs/>
        </w:rPr>
        <w:t xml:space="preserve"> which did not include </w:t>
      </w:r>
      <w:r w:rsidR="00586CA5">
        <w:rPr>
          <w:rFonts w:ascii="Times New Roman" w:hAnsi="Times New Roman" w:cs="Times New Roman"/>
          <w:bCs/>
        </w:rPr>
        <w:t>surface sterilization</w:t>
      </w:r>
      <w:r w:rsidR="00790332">
        <w:rPr>
          <w:rFonts w:ascii="Times New Roman" w:hAnsi="Times New Roman" w:cs="Times New Roman"/>
          <w:bCs/>
        </w:rPr>
        <w:t xml:space="preserve"> treatment</w:t>
      </w:r>
      <w:r w:rsidR="00586CA5">
        <w:rPr>
          <w:rFonts w:ascii="Times New Roman" w:hAnsi="Times New Roman" w:cs="Times New Roman"/>
          <w:bCs/>
        </w:rPr>
        <w:t xml:space="preserve"> </w:t>
      </w:r>
      <w:r w:rsidR="00F708F0">
        <w:rPr>
          <w:rFonts w:ascii="Times New Roman" w:hAnsi="Times New Roman" w:cs="Times New Roman"/>
          <w:bCs/>
        </w:rPr>
        <w:t>as a fixed effect. The best model</w:t>
      </w:r>
      <w:ins w:id="502" w:author="Ana Miller-Ter Kuile" w:date="2020-12-03T12:41:00Z">
        <w:r>
          <w:rPr>
            <w:rFonts w:ascii="Times New Roman" w:hAnsi="Times New Roman" w:cs="Times New Roman"/>
            <w:bCs/>
          </w:rPr>
          <w:t>s</w:t>
        </w:r>
      </w:ins>
      <w:r w:rsidR="00F708F0">
        <w:rPr>
          <w:rFonts w:ascii="Times New Roman" w:hAnsi="Times New Roman" w:cs="Times New Roman"/>
          <w:bCs/>
        </w:rPr>
        <w:t xml:space="preserve"> for potential diet composition </w:t>
      </w:r>
      <w:ins w:id="503" w:author="Ana Miller-Ter Kuile" w:date="2020-12-03T12:40:00Z">
        <w:r>
          <w:rPr>
            <w:rFonts w:ascii="Times New Roman" w:hAnsi="Times New Roman" w:cs="Times New Roman"/>
            <w:bCs/>
          </w:rPr>
          <w:t>for family-level taxonomic units (mixed model PERM</w:t>
        </w:r>
      </w:ins>
      <w:ins w:id="504" w:author="Ana Miller-Ter Kuile" w:date="2020-12-03T12:41:00Z">
        <w:r>
          <w:rPr>
            <w:rFonts w:ascii="Times New Roman" w:hAnsi="Times New Roman" w:cs="Times New Roman"/>
            <w:bCs/>
          </w:rPr>
          <w:t xml:space="preserve">ANOVA) and ASV-level (CCA) </w:t>
        </w:r>
      </w:ins>
      <w:r w:rsidR="00F708F0">
        <w:rPr>
          <w:rFonts w:ascii="Times New Roman" w:hAnsi="Times New Roman" w:cs="Times New Roman"/>
          <w:bCs/>
        </w:rPr>
        <w:t>also did not include surface sterilization treatment as</w:t>
      </w:r>
      <w:del w:id="505" w:author="Ana Miller-Ter Kuile" w:date="2020-12-03T12:41:00Z">
        <w:r w:rsidR="00F708F0" w:rsidDel="00A32496">
          <w:rPr>
            <w:rFonts w:ascii="Times New Roman" w:hAnsi="Times New Roman" w:cs="Times New Roman"/>
            <w:bCs/>
          </w:rPr>
          <w:delText xml:space="preserve"> a</w:delText>
        </w:r>
      </w:del>
      <w:r w:rsidR="00F708F0">
        <w:rPr>
          <w:rFonts w:ascii="Times New Roman" w:hAnsi="Times New Roman" w:cs="Times New Roman"/>
          <w:bCs/>
        </w:rPr>
        <w:t xml:space="preserve"> fixed effect</w:t>
      </w:r>
      <w:ins w:id="506" w:author="Ana Miller-Ter Kuile" w:date="2020-12-03T12:41:00Z">
        <w:r>
          <w:rPr>
            <w:rFonts w:ascii="Times New Roman" w:hAnsi="Times New Roman" w:cs="Times New Roman"/>
            <w:bCs/>
          </w:rPr>
          <w:t>s</w:t>
        </w:r>
      </w:ins>
      <w:r w:rsidR="00DD6290">
        <w:rPr>
          <w:rFonts w:ascii="Times New Roman" w:hAnsi="Times New Roman" w:cs="Times New Roman"/>
          <w:bCs/>
        </w:rPr>
        <w:t xml:space="preserve"> (</w:t>
      </w:r>
      <w:commentRangeStart w:id="507"/>
      <w:r w:rsidR="00DD6290">
        <w:rPr>
          <w:rFonts w:ascii="Times New Roman" w:hAnsi="Times New Roman" w:cs="Times New Roman"/>
          <w:bCs/>
        </w:rPr>
        <w:t>Figure</w:t>
      </w:r>
      <w:commentRangeEnd w:id="507"/>
      <w:r>
        <w:rPr>
          <w:rStyle w:val="CommentReference"/>
        </w:rPr>
        <w:commentReference w:id="507"/>
      </w:r>
      <w:r w:rsidR="00DD6290">
        <w:rPr>
          <w:rFonts w:ascii="Times New Roman" w:hAnsi="Times New Roman" w:cs="Times New Roman"/>
          <w:bCs/>
        </w:rPr>
        <w:t xml:space="preserve"> 4)</w:t>
      </w:r>
      <w:r w:rsidR="00F708F0">
        <w:rPr>
          <w:rFonts w:ascii="Times New Roman" w:hAnsi="Times New Roman" w:cs="Times New Roman"/>
          <w:bCs/>
        </w:rPr>
        <w:t xml:space="preserve">. </w:t>
      </w:r>
    </w:p>
    <w:p w14:paraId="027292AA" w14:textId="77777777" w:rsidR="00F708F0" w:rsidRDefault="00F708F0" w:rsidP="001A318B">
      <w:pPr>
        <w:spacing w:line="480" w:lineRule="auto"/>
        <w:rPr>
          <w:rFonts w:ascii="Times New Roman" w:hAnsi="Times New Roman" w:cs="Times New Roman"/>
          <w:bCs/>
        </w:rPr>
      </w:pPr>
    </w:p>
    <w:p w14:paraId="4D4A8B3E" w14:textId="06C96B9C" w:rsidR="00183774" w:rsidRDefault="00CD2A5D" w:rsidP="001A318B">
      <w:pPr>
        <w:spacing w:line="480" w:lineRule="auto"/>
        <w:rPr>
          <w:rFonts w:ascii="Times New Roman" w:hAnsi="Times New Roman" w:cs="Times New Roman"/>
          <w:b/>
        </w:rPr>
      </w:pPr>
      <w:r>
        <w:rPr>
          <w:rFonts w:ascii="Times New Roman" w:hAnsi="Times New Roman" w:cs="Times New Roman"/>
          <w:b/>
        </w:rPr>
        <w:lastRenderedPageBreak/>
        <w:t>Discussion</w:t>
      </w:r>
    </w:p>
    <w:p w14:paraId="3790FECE" w14:textId="4612B417" w:rsidR="00354772" w:rsidRDefault="00E15999" w:rsidP="001A318B">
      <w:pPr>
        <w:spacing w:line="480" w:lineRule="auto"/>
        <w:rPr>
          <w:rFonts w:ascii="Times New Roman" w:hAnsi="Times New Roman" w:cs="Times New Roman"/>
          <w:bCs/>
        </w:rPr>
      </w:pPr>
      <w:del w:id="508" w:author="Ana Miller-Ter Kuile" w:date="2020-12-03T16:06:00Z">
        <w:r w:rsidDel="007B46C2">
          <w:rPr>
            <w:rFonts w:ascii="Times New Roman" w:hAnsi="Times New Roman" w:cs="Times New Roman"/>
            <w:bCs/>
          </w:rPr>
          <w:delText>In natural environments,</w:delText>
        </w:r>
      </w:del>
      <w:ins w:id="509" w:author="Ana Miller-Ter Kuile" w:date="2020-12-03T16:06:00Z">
        <w:r w:rsidR="007B46C2">
          <w:rPr>
            <w:rFonts w:ascii="Times New Roman" w:hAnsi="Times New Roman" w:cs="Times New Roman"/>
            <w:bCs/>
          </w:rPr>
          <w:t>S</w:t>
        </w:r>
      </w:ins>
      <w:del w:id="510" w:author="Ana Miller-Ter Kuile" w:date="2020-12-03T16:06:00Z">
        <w:r w:rsidDel="007B46C2">
          <w:rPr>
            <w:rFonts w:ascii="Times New Roman" w:hAnsi="Times New Roman" w:cs="Times New Roman"/>
            <w:bCs/>
          </w:rPr>
          <w:delText xml:space="preserve"> s</w:delText>
        </w:r>
      </w:del>
      <w:r w:rsidR="007D3244">
        <w:rPr>
          <w:rFonts w:ascii="Times New Roman" w:hAnsi="Times New Roman" w:cs="Times New Roman"/>
          <w:bCs/>
        </w:rPr>
        <w:t xml:space="preserve">urface </w:t>
      </w:r>
      <w:r w:rsidR="006B222D">
        <w:rPr>
          <w:rFonts w:ascii="Times New Roman" w:hAnsi="Times New Roman" w:cs="Times New Roman"/>
          <w:bCs/>
        </w:rPr>
        <w:t>sterilization</w:t>
      </w:r>
      <w:r w:rsidR="007D3244">
        <w:rPr>
          <w:rFonts w:ascii="Times New Roman" w:hAnsi="Times New Roman" w:cs="Times New Roman"/>
          <w:bCs/>
        </w:rPr>
        <w:t xml:space="preserve"> does not appear to </w:t>
      </w:r>
      <w:r w:rsidR="006B222D">
        <w:rPr>
          <w:rFonts w:ascii="Times New Roman" w:hAnsi="Times New Roman" w:cs="Times New Roman"/>
          <w:bCs/>
        </w:rPr>
        <w:t>change</w:t>
      </w:r>
      <w:r w:rsidR="007D3244">
        <w:rPr>
          <w:rFonts w:ascii="Times New Roman" w:hAnsi="Times New Roman" w:cs="Times New Roman"/>
          <w:bCs/>
        </w:rPr>
        <w:t xml:space="preserve"> </w:t>
      </w:r>
      <w:r w:rsidR="001C5EFD">
        <w:rPr>
          <w:rFonts w:ascii="Times New Roman" w:hAnsi="Times New Roman" w:cs="Times New Roman"/>
          <w:bCs/>
        </w:rPr>
        <w:t>diet</w:t>
      </w:r>
      <w:r w:rsidR="006B222D">
        <w:rPr>
          <w:rFonts w:ascii="Times New Roman" w:hAnsi="Times New Roman" w:cs="Times New Roman"/>
          <w:bCs/>
        </w:rPr>
        <w:t xml:space="preserve"> measures</w:t>
      </w:r>
      <w:r w:rsidR="001C5EFD">
        <w:rPr>
          <w:rFonts w:ascii="Times New Roman" w:hAnsi="Times New Roman" w:cs="Times New Roman"/>
          <w:bCs/>
        </w:rPr>
        <w:t xml:space="preserve"> i</w:t>
      </w:r>
      <w:r w:rsidR="007D3244">
        <w:rPr>
          <w:rFonts w:ascii="Times New Roman" w:hAnsi="Times New Roman" w:cs="Times New Roman"/>
          <w:bCs/>
        </w:rPr>
        <w:t>n</w:t>
      </w:r>
      <w:r w:rsidR="000C0AE6">
        <w:rPr>
          <w:rFonts w:ascii="Times New Roman" w:hAnsi="Times New Roman" w:cs="Times New Roman"/>
          <w:bCs/>
        </w:rPr>
        <w:t xml:space="preserve"> diet </w:t>
      </w:r>
      <w:r w:rsidR="007D3244">
        <w:rPr>
          <w:rFonts w:ascii="Times New Roman" w:hAnsi="Times New Roman" w:cs="Times New Roman"/>
          <w:bCs/>
        </w:rPr>
        <w:t xml:space="preserve">DNA metabarcoding data for the predatory consumer </w:t>
      </w:r>
      <w:r w:rsidR="007D3244">
        <w:rPr>
          <w:rFonts w:ascii="Times New Roman" w:hAnsi="Times New Roman" w:cs="Times New Roman"/>
          <w:bCs/>
          <w:i/>
          <w:iCs/>
        </w:rPr>
        <w:t xml:space="preserve">H. </w:t>
      </w:r>
      <w:proofErr w:type="spellStart"/>
      <w:r w:rsidR="007D3244">
        <w:rPr>
          <w:rFonts w:ascii="Times New Roman" w:hAnsi="Times New Roman" w:cs="Times New Roman"/>
          <w:bCs/>
          <w:i/>
          <w:iCs/>
        </w:rPr>
        <w:t>venatoria</w:t>
      </w:r>
      <w:proofErr w:type="spellEnd"/>
      <w:r w:rsidR="006B222D">
        <w:rPr>
          <w:rFonts w:ascii="Times New Roman" w:hAnsi="Times New Roman" w:cs="Times New Roman"/>
          <w:bCs/>
        </w:rPr>
        <w:t xml:space="preserve">, suggesting that surface </w:t>
      </w:r>
      <w:r w:rsidR="00211D42">
        <w:rPr>
          <w:rFonts w:ascii="Times New Roman" w:hAnsi="Times New Roman" w:cs="Times New Roman"/>
          <w:bCs/>
        </w:rPr>
        <w:t>sterilization is not a necessary step</w:t>
      </w:r>
      <w:ins w:id="511" w:author="Ana Miller-Ter Kuile" w:date="2020-12-03T16:06:00Z">
        <w:r w:rsidR="007B46C2">
          <w:rPr>
            <w:rFonts w:ascii="Times New Roman" w:hAnsi="Times New Roman" w:cs="Times New Roman"/>
            <w:bCs/>
          </w:rPr>
          <w:t xml:space="preserve"> for this consumer</w:t>
        </w:r>
      </w:ins>
      <w:r w:rsidR="007D3244">
        <w:rPr>
          <w:rFonts w:ascii="Times New Roman" w:hAnsi="Times New Roman" w:cs="Times New Roman"/>
          <w:bCs/>
        </w:rPr>
        <w:t xml:space="preserve">. In </w:t>
      </w:r>
      <w:r w:rsidR="00C973F8">
        <w:rPr>
          <w:rFonts w:ascii="Times New Roman" w:hAnsi="Times New Roman" w:cs="Times New Roman"/>
          <w:bCs/>
        </w:rPr>
        <w:t>this environment</w:t>
      </w:r>
      <w:r w:rsidR="007D3244">
        <w:rPr>
          <w:rFonts w:ascii="Times New Roman" w:hAnsi="Times New Roman" w:cs="Times New Roman"/>
          <w:bCs/>
        </w:rPr>
        <w:t xml:space="preserve">, </w:t>
      </w:r>
      <w:r w:rsidR="00FA6F03">
        <w:rPr>
          <w:rFonts w:ascii="Times New Roman" w:hAnsi="Times New Roman" w:cs="Times New Roman"/>
          <w:bCs/>
        </w:rPr>
        <w:t>all measures of diet</w:t>
      </w:r>
      <w:r w:rsidR="009D1EEB">
        <w:rPr>
          <w:rFonts w:ascii="Times New Roman" w:hAnsi="Times New Roman" w:cs="Times New Roman"/>
          <w:bCs/>
        </w:rPr>
        <w:t xml:space="preserve">, including </w:t>
      </w:r>
      <w:r w:rsidR="007D3244">
        <w:rPr>
          <w:rFonts w:ascii="Times New Roman" w:hAnsi="Times New Roman" w:cs="Times New Roman"/>
          <w:bCs/>
        </w:rPr>
        <w:t>diet detection, abundance, richness, and composition</w:t>
      </w:r>
      <w:r w:rsidR="009D1EEB">
        <w:rPr>
          <w:rFonts w:ascii="Times New Roman" w:hAnsi="Times New Roman" w:cs="Times New Roman"/>
          <w:bCs/>
        </w:rPr>
        <w:t xml:space="preserve">, </w:t>
      </w:r>
      <w:r w:rsidR="007D3244">
        <w:rPr>
          <w:rFonts w:ascii="Times New Roman" w:hAnsi="Times New Roman" w:cs="Times New Roman"/>
          <w:bCs/>
        </w:rPr>
        <w:t>were not altered by surface sterilizing consumers prior to DNA metabarcoding</w:t>
      </w:r>
      <w:commentRangeStart w:id="512"/>
      <w:r w:rsidR="00183A9E">
        <w:rPr>
          <w:rFonts w:ascii="Times New Roman" w:hAnsi="Times New Roman" w:cs="Times New Roman"/>
          <w:bCs/>
        </w:rPr>
        <w:t xml:space="preserve">. </w:t>
      </w:r>
      <w:r w:rsidR="007D3244">
        <w:rPr>
          <w:rFonts w:ascii="Times New Roman" w:hAnsi="Times New Roman" w:cs="Times New Roman"/>
          <w:bCs/>
        </w:rPr>
        <w:t>In a contained mesocosm environment, we found potential evidence of</w:t>
      </w:r>
      <w:r w:rsidR="00354772">
        <w:rPr>
          <w:rFonts w:ascii="Times New Roman" w:hAnsi="Times New Roman" w:cs="Times New Roman"/>
          <w:bCs/>
        </w:rPr>
        <w:t xml:space="preserve"> the value of surface sterilization to reduce contamination. In the mesocosm environmental context, we observed </w:t>
      </w:r>
      <w:r w:rsidR="007D3244">
        <w:rPr>
          <w:rFonts w:ascii="Times New Roman" w:hAnsi="Times New Roman" w:cs="Times New Roman"/>
          <w:bCs/>
        </w:rPr>
        <w:t>a marginally significant reduction in detection of an offered diet item</w:t>
      </w:r>
      <w:r w:rsidR="00934B30">
        <w:rPr>
          <w:rFonts w:ascii="Times New Roman" w:hAnsi="Times New Roman" w:cs="Times New Roman"/>
          <w:bCs/>
        </w:rPr>
        <w:t xml:space="preserve"> </w:t>
      </w:r>
      <w:r w:rsidR="00730DD1">
        <w:rPr>
          <w:rFonts w:ascii="Times New Roman" w:hAnsi="Times New Roman" w:cs="Times New Roman"/>
          <w:bCs/>
        </w:rPr>
        <w:t>(</w:t>
      </w:r>
      <w:r w:rsidR="00730DD1">
        <w:rPr>
          <w:rFonts w:ascii="Times New Roman" w:hAnsi="Times New Roman" w:cs="Times New Roman"/>
          <w:bCs/>
          <w:i/>
          <w:iCs/>
        </w:rPr>
        <w:t>O. japonica</w:t>
      </w:r>
      <w:r w:rsidR="00730DD1">
        <w:rPr>
          <w:rFonts w:ascii="Times New Roman" w:hAnsi="Times New Roman" w:cs="Times New Roman"/>
          <w:bCs/>
        </w:rPr>
        <w:t xml:space="preserve">) </w:t>
      </w:r>
      <w:r w:rsidR="00934B30">
        <w:rPr>
          <w:rFonts w:ascii="Times New Roman" w:hAnsi="Times New Roman" w:cs="Times New Roman"/>
          <w:bCs/>
        </w:rPr>
        <w:t>with surface sterilization</w:t>
      </w:r>
      <w:r w:rsidR="00856917">
        <w:rPr>
          <w:rFonts w:ascii="Times New Roman" w:hAnsi="Times New Roman" w:cs="Times New Roman"/>
          <w:bCs/>
        </w:rPr>
        <w:t xml:space="preserve"> (a reduction of offered diet item </w:t>
      </w:r>
      <w:r w:rsidR="00C973F8">
        <w:rPr>
          <w:rFonts w:ascii="Times New Roman" w:hAnsi="Times New Roman" w:cs="Times New Roman"/>
          <w:bCs/>
        </w:rPr>
        <w:t>from</w:t>
      </w:r>
      <w:r w:rsidR="00856917">
        <w:rPr>
          <w:rFonts w:ascii="Times New Roman" w:hAnsi="Times New Roman" w:cs="Times New Roman"/>
          <w:bCs/>
        </w:rPr>
        <w:t xml:space="preserve"> 91% </w:t>
      </w:r>
      <w:r w:rsidR="00730DD1">
        <w:rPr>
          <w:rFonts w:ascii="Times New Roman" w:hAnsi="Times New Roman" w:cs="Times New Roman"/>
          <w:bCs/>
        </w:rPr>
        <w:t>in</w:t>
      </w:r>
      <w:r w:rsidR="00C973F8">
        <w:rPr>
          <w:rFonts w:ascii="Times New Roman" w:hAnsi="Times New Roman" w:cs="Times New Roman"/>
          <w:bCs/>
        </w:rPr>
        <w:t xml:space="preserve"> the unsterilized</w:t>
      </w:r>
      <w:r w:rsidR="00730DD1">
        <w:rPr>
          <w:rFonts w:ascii="Times New Roman" w:hAnsi="Times New Roman" w:cs="Times New Roman"/>
          <w:bCs/>
        </w:rPr>
        <w:t xml:space="preserve"> population</w:t>
      </w:r>
      <w:r w:rsidR="00C973F8">
        <w:rPr>
          <w:rFonts w:ascii="Times New Roman" w:hAnsi="Times New Roman" w:cs="Times New Roman"/>
          <w:bCs/>
        </w:rPr>
        <w:t xml:space="preserve"> </w:t>
      </w:r>
      <w:r w:rsidR="00856917">
        <w:rPr>
          <w:rFonts w:ascii="Times New Roman" w:hAnsi="Times New Roman" w:cs="Times New Roman"/>
          <w:bCs/>
        </w:rPr>
        <w:t xml:space="preserve">to 50% </w:t>
      </w:r>
      <w:r w:rsidR="00730DD1">
        <w:rPr>
          <w:rFonts w:ascii="Times New Roman" w:hAnsi="Times New Roman" w:cs="Times New Roman"/>
          <w:bCs/>
        </w:rPr>
        <w:t>in</w:t>
      </w:r>
      <w:r w:rsidR="00856917">
        <w:rPr>
          <w:rFonts w:ascii="Times New Roman" w:hAnsi="Times New Roman" w:cs="Times New Roman"/>
          <w:bCs/>
        </w:rPr>
        <w:t xml:space="preserve"> the </w:t>
      </w:r>
      <w:r w:rsidR="00C973F8">
        <w:rPr>
          <w:rFonts w:ascii="Times New Roman" w:hAnsi="Times New Roman" w:cs="Times New Roman"/>
          <w:bCs/>
        </w:rPr>
        <w:t xml:space="preserve">surface sterilized </w:t>
      </w:r>
      <w:r w:rsidR="00856917">
        <w:rPr>
          <w:rFonts w:ascii="Times New Roman" w:hAnsi="Times New Roman" w:cs="Times New Roman"/>
          <w:bCs/>
        </w:rPr>
        <w:t>population</w:t>
      </w:r>
      <w:r w:rsidR="00FA6F03">
        <w:rPr>
          <w:rFonts w:ascii="Times New Roman" w:hAnsi="Times New Roman" w:cs="Times New Roman"/>
          <w:bCs/>
        </w:rPr>
        <w:t>, p-value = 0.07</w:t>
      </w:r>
      <w:r w:rsidR="00856917">
        <w:rPr>
          <w:rFonts w:ascii="Times New Roman" w:hAnsi="Times New Roman" w:cs="Times New Roman"/>
          <w:bCs/>
        </w:rPr>
        <w:t xml:space="preserve">). </w:t>
      </w:r>
      <w:r w:rsidR="007D3244">
        <w:rPr>
          <w:rFonts w:ascii="Times New Roman" w:hAnsi="Times New Roman" w:cs="Times New Roman"/>
          <w:bCs/>
        </w:rPr>
        <w:t>This outcome</w:t>
      </w:r>
      <w:r w:rsidR="006B222D">
        <w:rPr>
          <w:rFonts w:ascii="Times New Roman" w:hAnsi="Times New Roman" w:cs="Times New Roman"/>
          <w:bCs/>
        </w:rPr>
        <w:t xml:space="preserve">, while inconclusive, </w:t>
      </w:r>
      <w:r w:rsidR="007D3244">
        <w:rPr>
          <w:rFonts w:ascii="Times New Roman" w:hAnsi="Times New Roman" w:cs="Times New Roman"/>
          <w:bCs/>
        </w:rPr>
        <w:t>suggests that</w:t>
      </w:r>
      <w:r w:rsidR="00354772">
        <w:rPr>
          <w:rFonts w:ascii="Times New Roman" w:hAnsi="Times New Roman" w:cs="Times New Roman"/>
          <w:bCs/>
        </w:rPr>
        <w:t xml:space="preserve"> surface sterilization reduced false detection in this </w:t>
      </w:r>
      <w:r w:rsidR="006B222D">
        <w:rPr>
          <w:rFonts w:ascii="Times New Roman" w:hAnsi="Times New Roman" w:cs="Times New Roman"/>
          <w:bCs/>
        </w:rPr>
        <w:t xml:space="preserve">high-contact </w:t>
      </w:r>
      <w:r w:rsidR="007D3244">
        <w:rPr>
          <w:rFonts w:ascii="Times New Roman" w:hAnsi="Times New Roman" w:cs="Times New Roman"/>
          <w:bCs/>
        </w:rPr>
        <w:t>environment prone to surface contamination</w:t>
      </w:r>
      <w:r w:rsidR="00354772">
        <w:rPr>
          <w:rFonts w:ascii="Times New Roman" w:hAnsi="Times New Roman" w:cs="Times New Roman"/>
          <w:bCs/>
        </w:rPr>
        <w:t xml:space="preserve">. </w:t>
      </w:r>
      <w:r w:rsidR="00730DD1">
        <w:rPr>
          <w:rFonts w:ascii="Times New Roman" w:hAnsi="Times New Roman" w:cs="Times New Roman"/>
          <w:bCs/>
        </w:rPr>
        <w:t>Evidence</w:t>
      </w:r>
      <w:r>
        <w:rPr>
          <w:rFonts w:ascii="Times New Roman" w:hAnsi="Times New Roman" w:cs="Times New Roman"/>
          <w:bCs/>
        </w:rPr>
        <w:t xml:space="preserve"> of possible surface contamination suggests that surface sterilization may be an appropriate validation step prior to conducting a diet DNA metabarcoding study in </w:t>
      </w:r>
      <w:r w:rsidR="00EE45CA">
        <w:rPr>
          <w:rFonts w:ascii="Times New Roman" w:hAnsi="Times New Roman" w:cs="Times New Roman"/>
          <w:bCs/>
        </w:rPr>
        <w:t xml:space="preserve">contained environments where there is a high likelihood of consumers coming into contact with diet items. </w:t>
      </w:r>
      <w:commentRangeEnd w:id="512"/>
      <w:r w:rsidR="00426038">
        <w:rPr>
          <w:rStyle w:val="CommentReference"/>
        </w:rPr>
        <w:commentReference w:id="512"/>
      </w:r>
    </w:p>
    <w:p w14:paraId="62BEB7EE" w14:textId="49A2FF73" w:rsidR="00961867" w:rsidRDefault="00961867" w:rsidP="001A318B">
      <w:pPr>
        <w:spacing w:line="480" w:lineRule="auto"/>
        <w:rPr>
          <w:rFonts w:ascii="Times New Roman" w:hAnsi="Times New Roman" w:cs="Times New Roman"/>
          <w:bCs/>
        </w:rPr>
      </w:pPr>
    </w:p>
    <w:p w14:paraId="4072374C" w14:textId="1DFDF54A" w:rsidR="00856917" w:rsidRDefault="005D74B6" w:rsidP="001A318B">
      <w:pPr>
        <w:spacing w:line="480" w:lineRule="auto"/>
        <w:rPr>
          <w:rFonts w:ascii="Times New Roman" w:hAnsi="Times New Roman" w:cs="Times New Roman"/>
          <w:bCs/>
        </w:rPr>
      </w:pPr>
      <w:r>
        <w:rPr>
          <w:rFonts w:ascii="Times New Roman" w:hAnsi="Times New Roman" w:cs="Times New Roman"/>
          <w:bCs/>
        </w:rPr>
        <w:t xml:space="preserve">The field of diet DNA metabarcoding has not universally adopted surface sterilization practices into common protocols, </w:t>
      </w:r>
      <w:r w:rsidR="000C0AE6">
        <w:rPr>
          <w:rFonts w:ascii="Times New Roman" w:hAnsi="Times New Roman" w:cs="Times New Roman"/>
          <w:bCs/>
        </w:rPr>
        <w:t>in particular</w:t>
      </w:r>
      <w:r>
        <w:rPr>
          <w:rFonts w:ascii="Times New Roman" w:hAnsi="Times New Roman" w:cs="Times New Roman"/>
          <w:bCs/>
        </w:rPr>
        <w:t xml:space="preserve"> for studies including DNA extraction of full organisms</w:t>
      </w:r>
      <w:r w:rsidR="00E15999">
        <w:rPr>
          <w:rFonts w:ascii="Times New Roman" w:hAnsi="Times New Roman" w:cs="Times New Roman"/>
          <w:bCs/>
        </w:rPr>
        <w:t xml:space="preserve"> o</w:t>
      </w:r>
      <w:r w:rsidR="00183A9E">
        <w:rPr>
          <w:rFonts w:ascii="Times New Roman" w:hAnsi="Times New Roman" w:cs="Times New Roman"/>
          <w:bCs/>
        </w:rPr>
        <w:t>r</w:t>
      </w:r>
      <w:r w:rsidR="00E15999">
        <w:rPr>
          <w:rFonts w:ascii="Times New Roman" w:hAnsi="Times New Roman" w:cs="Times New Roman"/>
          <w:bCs/>
        </w:rPr>
        <w:t xml:space="preserve"> body parts without dissection</w:t>
      </w:r>
      <w:r w:rsidR="00A96A33">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73/pnas.1316990111","ISBN":"0027-8424","ISSN":"0027-8424","PMID":"24449902","abstract":"How networks of ecological interactions are structured has a major impact on their functioning. However, accurately resolving both the nodes of the webs and the links between them is fraught with difficulties. We ask whether the new resolution conferred by molecular information changes perceptions of network structure. To probe a network of antagonistic interactions in the High Arctic, we use two complementary sources of molecular data: parasitoid DNA sequenced from the tissues of their hosts and host DNA sequenced from the gut of adult parasitoids. The information added by molecular analysis radically changes the properties of interaction structure. Overall, three times as many interaction types were revealed by combining molecular information from parasitoids and hosts with rearing data, versus rearing data alone. At the species level, our results alter the perceived host specificity of parasitoids, the parasitoid load of host species, and the web-wide role of predators with a cryptic lifestyle. As the northernmost network of host-parasitoid interactions quantified, our data point exerts high leverage on global comparisons of food web structure. However, how we view its structure will depend on what information we use: compared with variation among networks quantified at other sites, the properties of our web vary as much or much more depending on the techniques used to reconstruct it. We thus urge ecologists to combine multiple pieces of evidence in assessing the structure of interaction webs, and suggest that current perceptions of interaction structure may be strongly affected by the methods used to construct them.","author":[{"dropping-particle":"","family":"Wirta","given":"Helena K.","non-dropping-particle":"","parse-names":false,"suffix":""},{"dropping-particle":"","family":"Hebert","given":"Paul D. N.","non-dropping-particle":"","parse-names":false,"suffix":""},{"dropping-particle":"","family":"Kaartinen","given":"Riikka","non-dropping-particle":"","parse-names":false,"suffix":""},{"dropping-particle":"","family":"Prosser","given":"Sean W.","non-dropping-particle":"","parse-names":false,"suffix":""},{"dropping-particle":"","family":"Várkonyi","given":"Gergely","non-dropping-particle":"","parse-names":false,"suffix":""},{"dropping-particle":"","family":"Roslin","given":"Tomas","non-dropping-particle":"","parse-names":false,"suffix":""},{"dropping-particle":"","family":"Varkonyi","given":"Gergely","non-dropping-particle":"","parse-names":false,"suffix":""},{"dropping-particle":"","family":"Roslin","given":"Tomas","non-dropping-particle":"","parse-names":false,"suffix":""}],"container-title":"Proceedings of the National Academy of Sciences","id":"ITEM-1","issue":"5","issued":{"date-parts":[["2014"]]},"page":"1885-1890","title":"Complementary molecular information changes our perception of food web structure","type":"article-journal","volume":"111"},"uris":["http://www.mendeley.com/documents/?uuid=96730e13-0d7b-4bf6-84be-66f92a15e409"]},{"id":"ITEM-2","itemData":{"DOI":"10.1098/rspb.2017.2833","ISSN":"1471-2954","PMID":"29618548","abstract":"Ecological networks are composed of interacting communities that influence ecosystem structure and function. Fungi are the driving force for ecosystem processes such as decomposition and carbon sequestration in terrestrial habitats, and are strongly influenced by interactions with invertebrates. Yet, interactions in detritivore communities have rarely been considered from a network perspective. In the present study, we analyse the interaction networks between three functional guilds of fungi and insects sampled from dead wood. Using DNA metabarcoding to identify fungi, we reveal a diversity of interactions differing in specificity in the detritivore networks, involving three guilds of fungi. Plant pathogenic fungi were relatively unspecialized in their interactions with insects inhabiting dead wood, while interactions between the insects and wood-decay fungi exhibited the highest degree of specialization, which was similar to estimates for animal-mediated seed dispersal networks in previous studies. The low degree of specialization for insect symbiont fungi was unexpected. In general, the pooled insect-fungus networks were significantly more specialized, more modular and less nested than randomized networks. Thus, the detritivore networks had an unusual anti-nested structure. Future studies might corroborate whether this is a common aspect of networks based on interactions with fungi, possibly owing to their often intense competition for substrate.","author":[{"dropping-particle":"","family":"Jacobsen","given":"Rannveig M","non-dropping-particle":"","parse-names":false,"suffix":""},{"dropping-particle":"","family":"Sverdrup-Thygeson","given":"Anne","non-dropping-particle":"","parse-names":false,"suffix":""},{"dropping-particle":"","family":"Kauserud","given":"Håvard","non-dropping-particle":"","parse-names":false,"suffix":""},{"dropping-particle":"","family":"Birkemoe","given":"Tone","non-dropping-particle":"","parse-names":false,"suffix":""}],"container-title":"Proceedings. Biological sciences","id":"ITEM-2","issue":"1876","issued":{"date-parts":[["2018"]]},"page":"20172833","title":"Revealing hidden insect-fungus interactions; moderately specialized, modular and anti-nested detritivore networks.","type":"article-journal","volume":"285"},"uris":["http://www.mendeley.com/documents/?uuid=622281b1-326f-429d-8d41-7d4e31ba3be3"]}],"mendeley":{"formattedCitation":"(Jacobsen et al., 2018; Wirta et al., 2014)","manualFormatting":"(e.g. Jacobsen et al., 2018; Wirta et al., 2014)","plainTextFormattedCitation":"(Jacobsen et al., 2018; Wirta et al., 2014)","previouslyFormattedCitation":"(Jacobsen et al., 2018; Wirta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w:t>
      </w:r>
      <w:r w:rsidR="00D257C8">
        <w:rPr>
          <w:rFonts w:ascii="Times New Roman" w:hAnsi="Times New Roman" w:cs="Times New Roman"/>
          <w:bCs/>
          <w:noProof/>
        </w:rPr>
        <w:t xml:space="preserve">e.g. </w:t>
      </w:r>
      <w:r w:rsidR="00D257C8" w:rsidRPr="00D257C8">
        <w:rPr>
          <w:rFonts w:ascii="Times New Roman" w:hAnsi="Times New Roman" w:cs="Times New Roman"/>
          <w:bCs/>
          <w:noProof/>
        </w:rPr>
        <w:t>Jacobsen et al., 2018; Wirta et al., 2014)</w:t>
      </w:r>
      <w:r w:rsidR="00D257C8">
        <w:rPr>
          <w:rFonts w:ascii="Times New Roman" w:hAnsi="Times New Roman" w:cs="Times New Roman"/>
          <w:bCs/>
        </w:rPr>
        <w:fldChar w:fldCharType="end"/>
      </w:r>
      <w:r w:rsidR="00D257C8">
        <w:rPr>
          <w:rFonts w:ascii="Times New Roman" w:hAnsi="Times New Roman" w:cs="Times New Roman"/>
          <w:bCs/>
        </w:rPr>
        <w:t xml:space="preserve">. </w:t>
      </w:r>
      <w:r w:rsidR="00183A9E">
        <w:rPr>
          <w:rFonts w:ascii="Times New Roman" w:hAnsi="Times New Roman" w:cs="Times New Roman"/>
          <w:bCs/>
        </w:rPr>
        <w:t xml:space="preserve">We </w:t>
      </w:r>
      <w:r w:rsidR="006B222D">
        <w:rPr>
          <w:rFonts w:ascii="Times New Roman" w:hAnsi="Times New Roman" w:cs="Times New Roman"/>
          <w:bCs/>
        </w:rPr>
        <w:t xml:space="preserve">demonstrate that surface sterilization </w:t>
      </w:r>
      <w:r w:rsidR="00183A9E">
        <w:rPr>
          <w:rFonts w:ascii="Times New Roman" w:hAnsi="Times New Roman" w:cs="Times New Roman"/>
          <w:bCs/>
        </w:rPr>
        <w:t xml:space="preserve">does not seem </w:t>
      </w:r>
      <w:r w:rsidR="006B222D">
        <w:rPr>
          <w:rFonts w:ascii="Times New Roman" w:hAnsi="Times New Roman" w:cs="Times New Roman"/>
          <w:bCs/>
        </w:rPr>
        <w:t>necessary in most or all of these types of studies</w:t>
      </w:r>
      <w:r w:rsidR="00183A9E">
        <w:rPr>
          <w:rFonts w:ascii="Times New Roman" w:hAnsi="Times New Roman" w:cs="Times New Roman"/>
          <w:bCs/>
        </w:rPr>
        <w:t xml:space="preserve"> to avoid contamination effects</w:t>
      </w:r>
      <w:r w:rsidR="006B222D">
        <w:rPr>
          <w:rFonts w:ascii="Times New Roman" w:hAnsi="Times New Roman" w:cs="Times New Roman"/>
          <w:bCs/>
        </w:rPr>
        <w:t xml:space="preserve">. </w:t>
      </w:r>
      <w:r w:rsidR="0076296A">
        <w:rPr>
          <w:rFonts w:ascii="Times New Roman" w:hAnsi="Times New Roman" w:cs="Times New Roman"/>
          <w:bCs/>
        </w:rPr>
        <w:t>Th</w:t>
      </w:r>
      <w:r w:rsidR="006B222D">
        <w:rPr>
          <w:rFonts w:ascii="Times New Roman" w:hAnsi="Times New Roman" w:cs="Times New Roman"/>
          <w:bCs/>
        </w:rPr>
        <w:t>e</w:t>
      </w:r>
      <w:r w:rsidR="0076296A">
        <w:rPr>
          <w:rFonts w:ascii="Times New Roman" w:hAnsi="Times New Roman" w:cs="Times New Roman"/>
          <w:bCs/>
        </w:rPr>
        <w:t xml:space="preserve"> evident lack of </w:t>
      </w:r>
      <w:r w:rsidR="00183A9E">
        <w:rPr>
          <w:rFonts w:ascii="Times New Roman" w:hAnsi="Times New Roman" w:cs="Times New Roman"/>
          <w:bCs/>
        </w:rPr>
        <w:t xml:space="preserve">the effects of </w:t>
      </w:r>
      <w:r w:rsidR="0076296A">
        <w:rPr>
          <w:rFonts w:ascii="Times New Roman" w:hAnsi="Times New Roman" w:cs="Times New Roman"/>
          <w:bCs/>
        </w:rPr>
        <w:t>surface contaminants</w:t>
      </w:r>
      <w:r w:rsidR="00183A9E">
        <w:rPr>
          <w:rFonts w:ascii="Times New Roman" w:hAnsi="Times New Roman" w:cs="Times New Roman"/>
          <w:bCs/>
        </w:rPr>
        <w:t xml:space="preserve"> in our study </w:t>
      </w:r>
      <w:r w:rsidR="0076296A">
        <w:rPr>
          <w:rFonts w:ascii="Times New Roman" w:hAnsi="Times New Roman" w:cs="Times New Roman"/>
          <w:bCs/>
        </w:rPr>
        <w:t xml:space="preserve">contrast with obvious surface contaminants </w:t>
      </w:r>
      <w:r w:rsidR="000C0AE6">
        <w:rPr>
          <w:rFonts w:ascii="Times New Roman" w:hAnsi="Times New Roman" w:cs="Times New Roman"/>
          <w:bCs/>
        </w:rPr>
        <w:t>that alter</w:t>
      </w:r>
      <w:r w:rsidR="0076296A">
        <w:rPr>
          <w:rFonts w:ascii="Times New Roman" w:hAnsi="Times New Roman" w:cs="Times New Roman"/>
          <w:bCs/>
        </w:rPr>
        <w:t xml:space="preserve"> ecological interpretations in other fields </w:t>
      </w:r>
      <w:r w:rsidR="000C0AE6">
        <w:rPr>
          <w:rFonts w:ascii="Times New Roman" w:hAnsi="Times New Roman" w:cs="Times New Roman"/>
          <w:bCs/>
        </w:rPr>
        <w:t>using</w:t>
      </w:r>
      <w:r w:rsidR="0076296A">
        <w:rPr>
          <w:rFonts w:ascii="Times New Roman" w:hAnsi="Times New Roman" w:cs="Times New Roman"/>
          <w:bCs/>
        </w:rPr>
        <w:t xml:space="preserve"> high-throughput sequencing to determine community diversity</w:t>
      </w:r>
      <w:r w:rsidR="00183A9E">
        <w:rPr>
          <w:rFonts w:ascii="Times New Roman" w:hAnsi="Times New Roman" w:cs="Times New Roman"/>
          <w:bCs/>
        </w:rPr>
        <w:t xml:space="preserve">, particularly fungal </w:t>
      </w:r>
      <w:r w:rsidR="00183A9E">
        <w:rPr>
          <w:rFonts w:ascii="Times New Roman" w:hAnsi="Times New Roman" w:cs="Times New Roman"/>
          <w:bCs/>
        </w:rPr>
        <w:lastRenderedPageBreak/>
        <w:t xml:space="preserve">endophyte studies </w:t>
      </w:r>
      <w:r w:rsidR="0076296A">
        <w:rPr>
          <w:rFonts w:ascii="Times New Roman" w:hAnsi="Times New Roman" w:cs="Times New Roman"/>
          <w:bCs/>
        </w:rPr>
        <w:t>(</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590/S1517-83822014000300030","ISSN":"16784405","abstract":"Extraneous DNA interferes with PCR studies of endophytic fungi. A procedure was developed with which to evaluate the removal of extraneous DNA. Wheat (Triticum aestivum) leaves were sprayed with Saccharomyces cerevisiae and then subjected to physical and chemical surface treatments. The fungal ITS1 products were amplified from whole tissue DNA extractions. ANOVA was performed on the DNA bands representing S. cerevisiae on the agarose gel. Band profile comparisons using permutational multivariate ANOVA (PERMANOVA) and non-metric multidimensional scaling (NMDS) were performed on DGGE gel data, and band numbers were compared between treatments. Leaf surfaces were viewed under variable pressure scanning electron microscopy (VPSEM). Yeast band analysis of the agarose gel showed that there was no significant difference in the mean band DNA quantity after physical and chemical treatments, but they both differed significantly (p &lt; 0.05) from the untreated control. PERMANOVA revealed a significant difference between all treatments (p &lt; 0.05). The mean similarity matrix showed that the physical treatment results were more reproducible than those from the chemical treatment results. The NMDS showed that the physical treatment was the most consistent. VPSEM indicated that the physical treatment was the most effective treatment to remove surface microbes and debris. The use of molecular and microscopy methods for the post-treatment detection of yeast inoculated onto wheat leaf surfaces demonstrated the effectiveness of the surface treatment employed, and this can assist researchers in optimizing their surface sterilization techniques in DNA-based fungal endophyte studies.","author":[{"dropping-particle":"","family":"Burgdorf","given":"R. J.","non-dropping-particle":"","parse-names":false,"suffix":""},{"dropping-particle":"","family":"Laing","given":"M. D.","non-dropping-particle":"","parse-names":false,"suffix":""},{"dropping-particle":"","family":"Morris","given":"C. D.","non-dropping-particle":"","parse-names":false,"suffix":""},{"dropping-particle":"","family":"Jamal-Ally","given":"S. F.","non-dropping-particle":"","parse-names":false,"suffix":""}],"container-title":"Brazilian Journal of Microbiology","id":"ITEM-1","issue":"3","issued":{"date-parts":[["2014"]]},"page":"977-983","title":"A procedure to evaluate the efficiency of surface sterilization methods in culture-independent fungal endophyte studies","type":"article-journal","volume":"45"},"uris":["http://www.mendeley.com/documents/?uuid=91403eae-8ade-4281-adff-cbdd1c9bf9ae"]}],"mendeley":{"formattedCitation":"(Burgdorf et al., 2014)","manualFormatting":"Burgdorf et al., 2014)","plainTextFormattedCitation":"(Burgdorf et al., 2014)","previouslyFormattedCitation":"(Burgdor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Burgdorf et al., 2014)</w:t>
      </w:r>
      <w:r w:rsidR="00D257C8">
        <w:rPr>
          <w:rFonts w:ascii="Times New Roman" w:hAnsi="Times New Roman" w:cs="Times New Roman"/>
          <w:bCs/>
        </w:rPr>
        <w:fldChar w:fldCharType="end"/>
      </w:r>
      <w:r w:rsidR="00A8071D">
        <w:rPr>
          <w:rFonts w:ascii="Times New Roman" w:hAnsi="Times New Roman" w:cs="Times New Roman"/>
          <w:bCs/>
        </w:rPr>
        <w:t xml:space="preserve">. </w:t>
      </w:r>
      <w:r w:rsidR="000C0AE6">
        <w:rPr>
          <w:rFonts w:ascii="Times New Roman" w:hAnsi="Times New Roman" w:cs="Times New Roman"/>
          <w:bCs/>
        </w:rPr>
        <w:t xml:space="preserve">One reason for this difference </w:t>
      </w:r>
      <w:r w:rsidR="00950E51">
        <w:rPr>
          <w:rFonts w:ascii="Times New Roman" w:hAnsi="Times New Roman" w:cs="Times New Roman"/>
          <w:bCs/>
        </w:rPr>
        <w:t>may be</w:t>
      </w:r>
      <w:r w:rsidR="0076296A">
        <w:rPr>
          <w:rFonts w:ascii="Times New Roman" w:hAnsi="Times New Roman" w:cs="Times New Roman"/>
          <w:bCs/>
        </w:rPr>
        <w:t xml:space="preserve"> that fungal spores are widespread </w:t>
      </w:r>
      <w:r w:rsidR="00B97760">
        <w:rPr>
          <w:rFonts w:ascii="Times New Roman" w:hAnsi="Times New Roman" w:cs="Times New Roman"/>
          <w:bCs/>
        </w:rPr>
        <w:t xml:space="preserve">on and in the surfaces of most environments and organi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3402/tellusb.v64i0.15598","ISSN":"02806509","abstract":"Atmospheric aerosol particles of biological origin are a very diverse group of biological materials and structures, including microorganisms, dispersal units, fragments and excretions of biological organisms. In recent years, the impact of biological aerosol particles on atmospheric processes has been studied with increasing intensity, and a wealth of new information and insights has been gained. This review outlines the current knowledge on major categories of primary biological aerosol particles (PBAP): bacteria and archaea, fungal spores and fragments, pollen, viruses, algae and cyanobacteria, biological crusts and lichens and others like plant or animal fragments and detritus. We give an overview of sampling methods and physical, chemical and biological techniques for PBAP analysis (cultivation, microscopy, DNA/RNA analysis, chemical tracers, optical and mass spectrometry, etc.). Moreover, we address and summarise the current understanding and open questions concerning the influence of PBAP on the atmosphere and climate, i.e. their optical properties and their ability to act as ice nuclei (IN) or cloud condensation nuclei (CCN). We suggest that the following research activities should be pursued in future studies of atmospheric biological aerosol particles: (1) develop efficient and reliable analytical techniques for the identification and quantification of PBAP; (2) apply advanced and standardised techniques to determine the abundance and diversity of PBAP and their seasonal variation at regional and global scales (atmospheric biogeography); (3) determine the emission rates, optical properties, IN and CCN activity of PBAP in field measurements and laboratory experiments; (4) use field and laboratory data to constrain numerical models of atmospheric transport, transformation and climate effects of PBAP. © 2012 V. R. Després et al.","author":[{"dropping-particle":"","family":"Després","given":"Viviane R.","non-dropping-particle":"","parse-names":false,"suffix":""},{"dropping-particle":"","family":"Alex Huffman","given":"J.","non-dropping-particle":"","parse-names":false,"suffix":""},{"dropping-particle":"","family":"Burrows","given":"Susannah M.","non-dropping-particle":"","parse-names":false,"suffix":""},{"dropping-particle":"","family":"Hoose","given":"Corinna","non-dropping-particle":"","parse-names":false,"suffix":""},{"dropping-particle":"","family":"Safatov","given":"Aleksandr S.","non-dropping-particle":"","parse-names":false,"suffix":""},{"dropping-particle":"","family":"Buryak","given":"Galina","non-dropping-particle":"","parse-names":false,"suffix":""},{"dropping-particle":"","family":"Fröhlich-Nowoisky","given":"Janine","non-dropping-particle":"","parse-names":false,"suffix":""},{"dropping-particle":"","family":"Elbert","given":"Wolfgang","non-dropping-particle":"","parse-names":false,"suffix":""},{"dropping-particle":"","family":"Andreae","given":"Meinrat O.","non-dropping-particle":"","parse-names":false,"suffix":""},{"dropping-particle":"","family":"Pöschl","given":"Ulrich","non-dropping-particle":"","parse-names":false,"suffix":""},{"dropping-particle":"","family":"Jaenicke","given":"Ruprecht","non-dropping-particle":"","parse-names":false,"suffix":""}],"container-title":"Tellus, Series B: Chemical and Physical Meteorology","id":"ITEM-1","issue":"1","issued":{"date-parts":[["2012"]]},"title":"Primary biological aerosol particles in the atmosphere: A review","type":"article-journal","volume":"64"},"uris":["http://www.mendeley.com/documents/?uuid=0692ce5e-ce75-4c9c-826f-bda2d4d5dfef"]},{"id":"ITEM-2","itemData":{"DOI":"10.1038/nrmicro3109","ISSN":"17401526","PMID":"24056930","abstract":"The rhizosphere is the interface between plant roots and soil where interactions among a myriad of microorganisms and invertebrates affect biogeochemical cycling, plant growth and tolerance to biotic and abiotic stress. The rhizosphere is intriguingly complex and dynamic, and understanding its ecology and evolution is key to enhancing plant productivity and ecosystem functioning. Novel insights into key factors and evolutionary processes shaping the rhizosphere microbiome will greatly benefit from integrating reductionist and systems-based approaches in both agricultural and natural ecosystems. Here, we discuss recent developments in rhizosphere research in relation to assessing the contribution of the micro-and macroflora to sustainable agriculture, nature conservation, the development of bio-energy crops and the mitigation of climate change. © 2013 Macmillan Publishers Limited.","author":[{"dropping-particle":"","family":"Philippot","given":"Laurent","non-dropping-particle":"","parse-names":false,"suffix":""},{"dropping-particle":"","family":"Raaijmakers","given":"Jos M.","non-dropping-particle":"","parse-names":false,"suffix":""},{"dropping-particle":"","family":"Lemanceau","given":"Philippe","non-dropping-particle":"","parse-names":false,"suffix":""},{"dropping-particle":"","family":"Putten","given":"Wim H.","non-dropping-particle":"Van Der","parse-names":false,"suffix":""}],"container-title":"Nature Reviews Microbiology","id":"ITEM-2","issue":"11","issued":{"date-parts":[["2013"]]},"page":"789-799","publisher":"Nature Publishing Group","title":"Going back to the roots: The microbial ecology of the rhizosphere","type":"article-journal","volume":"11"},"uris":["http://www.mendeley.com/documents/?uuid=2afeafd8-689d-415a-bd0e-cfd4446ea613"]},{"id":"ITEM-3","itemData":{"DOI":"10.1111/mec.13730","ISSN":"1365294X","abstract":"Vertebrates harbour microbes both internally and externally, and collectively, these microorganisms (the 'microbiome') contain genes that outnumber the host's genetic information 10-fold. The majority of the microorganisms associated with vertebrates are found within the gut, where they influence host physiology, immunity and development. The development of next-generation sequencing has led to a surge in effort to characterize the microbiomes of various vertebrate hosts, a necessary first step to determine the functional role these communities play in host evolution or ecology. This shift away from a culture-based microbiological approach, limited in taxonomic breadth, has resulted in the emergence of patterns suggesting a core vertebrate microbiome dominated by members of the bacterial phyla Bacteroidetes, Proteobacteria and Firmicutes. Still, there is a substantial variation in the methodology used to characterize the microbiome, from differences in sample type to issues of sampling captive or wild hosts, and the majority (&gt;90%) of studies have characterized the microbiome of mammals, which represent just 8% of described vertebrate species. Here, we review the state of microbiome studies of nonmammalian vertebrates and provide a synthesis of emerging patterns in the microbiome of those organisms. We highlight the importance of collection methods, and the need for greater taxonomic sampling of natural rather than captive hosts, a shift in approach that is needed to draw ecologically and evolutionarily relevant inferences. Finally, we recommend future directions for vertebrate microbiome research, so that attempts can be made to determine the role that microbial communities play in vertebrate biology and evolution.","author":[{"dropping-particle":"","family":"Colston","given":"Timothy J.","non-dropping-particle":"","parse-names":false,"suffix":""},{"dropping-particle":"","family":"Jackson","given":"Colin R.","non-dropping-particle":"","parse-names":false,"suffix":""}],"container-title":"Molecular ecology","id":"ITEM-3","issue":"16","issued":{"date-parts":[["2016"]]},"page":"3776-3800","title":"Microbiome evolution along divergent branches of the vertebrate tree of life: what is known and unknown","type":"article-journal","volume":"25"},"uris":["http://www.mendeley.com/documents/?uuid=1ba83d3b-df30-47d1-a2cc-32d4b77136dc"]}],"mendeley":{"formattedCitation":"(Colston &amp; Jackson, 2016; Després et al., 2012; Philippot et al., 2013)","plainTextFormattedCitation":"(Colston &amp; Jackson, 2016; Després et al., 2012; Philippot et al., 2013)","previouslyFormattedCitation":"(Colston &amp; Jackson, 2016; Després et al., 2012; Philippot et al., 2013)"},"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ston &amp; Jackson, 2016; Després et al., 2012; Philippot et al., 2013)</w:t>
      </w:r>
      <w:r w:rsidR="00D257C8">
        <w:rPr>
          <w:rFonts w:ascii="Times New Roman" w:hAnsi="Times New Roman" w:cs="Times New Roman"/>
          <w:bCs/>
        </w:rPr>
        <w:fldChar w:fldCharType="end"/>
      </w:r>
      <w:r w:rsidR="00D257C8">
        <w:rPr>
          <w:rFonts w:ascii="Times New Roman" w:hAnsi="Times New Roman" w:cs="Times New Roman"/>
          <w:bCs/>
        </w:rPr>
        <w:t xml:space="preserve"> </w:t>
      </w:r>
      <w:r w:rsidR="00B97760">
        <w:rPr>
          <w:rFonts w:ascii="Times New Roman" w:hAnsi="Times New Roman" w:cs="Times New Roman"/>
          <w:bCs/>
        </w:rPr>
        <w:t xml:space="preserve">and likely to contaminate studies targeting specific subgroups of </w:t>
      </w:r>
      <w:r w:rsidR="00856917">
        <w:rPr>
          <w:rFonts w:ascii="Times New Roman" w:hAnsi="Times New Roman" w:cs="Times New Roman"/>
          <w:bCs/>
        </w:rPr>
        <w:t>these</w:t>
      </w:r>
      <w:r w:rsidR="00B97760">
        <w:rPr>
          <w:rFonts w:ascii="Times New Roman" w:hAnsi="Times New Roman" w:cs="Times New Roman"/>
          <w:bCs/>
        </w:rPr>
        <w:t xml:space="preserve"> communities. Indeed, even in our dataset, many sequences matched to fungal </w:t>
      </w:r>
      <w:r w:rsidR="006B222D">
        <w:rPr>
          <w:rFonts w:ascii="Times New Roman" w:hAnsi="Times New Roman" w:cs="Times New Roman"/>
          <w:bCs/>
        </w:rPr>
        <w:t>taxonomies</w:t>
      </w:r>
      <w:r w:rsidR="00B97760">
        <w:rPr>
          <w:rFonts w:ascii="Times New Roman" w:hAnsi="Times New Roman" w:cs="Times New Roman"/>
          <w:bCs/>
        </w:rPr>
        <w:t>. The fact that these non-target sequences did not alter our DNA metabarcoding data by hiding target diet DNA</w:t>
      </w:r>
      <w:r w:rsidR="009D1EEB">
        <w:rPr>
          <w:rFonts w:ascii="Times New Roman" w:hAnsi="Times New Roman" w:cs="Times New Roman"/>
          <w:bCs/>
        </w:rPr>
        <w:t xml:space="preserve">, </w:t>
      </w:r>
      <w:r w:rsidR="00856917">
        <w:rPr>
          <w:rFonts w:ascii="Times New Roman" w:hAnsi="Times New Roman" w:cs="Times New Roman"/>
          <w:bCs/>
        </w:rPr>
        <w:t>even with the relative rarity of diet DNA compared to consumer DNA</w:t>
      </w:r>
      <w:r w:rsidR="009D1EEB">
        <w:rPr>
          <w:rFonts w:ascii="Times New Roman" w:hAnsi="Times New Roman" w:cs="Times New Roman"/>
          <w:bCs/>
        </w:rPr>
        <w:t xml:space="preserve"> (</w:t>
      </w:r>
      <w:r w:rsidR="00856917">
        <w:rPr>
          <w:rFonts w:ascii="Times New Roman" w:hAnsi="Times New Roman" w:cs="Times New Roman"/>
          <w:bCs/>
        </w:rPr>
        <w:t xml:space="preserve">0.006 – 26% of each sample, similar to other studies; </w:t>
      </w:r>
      <w:r w:rsidR="00D257C8">
        <w:rPr>
          <w:rFonts w:ascii="Times New Roman" w:hAnsi="Times New Roman" w:cs="Times New Roman"/>
          <w:bCs/>
        </w:rPr>
        <w:fldChar w:fldCharType="begin" w:fldLock="1"/>
      </w:r>
      <w:r w:rsidR="00415481">
        <w:rPr>
          <w:rFonts w:ascii="Times New Roman" w:hAnsi="Times New Roman" w:cs="Times New Roman"/>
          <w:bCs/>
        </w:rPr>
        <w:instrText>ADDIN CSL_CITATION {"citationItems":[{"id":"ITEM-1","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1","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Krehenwinkel et al., 2017)","manualFormatting":"Krehenwinkel et al., 2017)","plainTextFormattedCitation":"(Krehenwinkel et al., 2017)","previouslyFormattedCitation":"(Krehenwinkel et al., 2017)"},"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rehenwinkel et al., 201</w:t>
      </w:r>
      <w:r w:rsidR="00415481">
        <w:rPr>
          <w:rFonts w:ascii="Times New Roman" w:hAnsi="Times New Roman" w:cs="Times New Roman"/>
          <w:bCs/>
          <w:noProof/>
        </w:rPr>
        <w:t>7</w:t>
      </w:r>
      <w:r w:rsidR="00D257C8" w:rsidRPr="00D257C8">
        <w:rPr>
          <w:rFonts w:ascii="Times New Roman" w:hAnsi="Times New Roman" w:cs="Times New Roman"/>
          <w:bCs/>
          <w:noProof/>
        </w:rPr>
        <w:t>)</w:t>
      </w:r>
      <w:r w:rsidR="00D257C8">
        <w:rPr>
          <w:rFonts w:ascii="Times New Roman" w:hAnsi="Times New Roman" w:cs="Times New Roman"/>
          <w:bCs/>
        </w:rPr>
        <w:fldChar w:fldCharType="end"/>
      </w:r>
      <w:r w:rsidR="00856917">
        <w:rPr>
          <w:rFonts w:ascii="Times New Roman" w:hAnsi="Times New Roman" w:cs="Times New Roman"/>
          <w:bCs/>
        </w:rPr>
        <w:t xml:space="preserve">, </w:t>
      </w:r>
      <w:r w:rsidR="00B97760">
        <w:rPr>
          <w:rFonts w:ascii="Times New Roman" w:hAnsi="Times New Roman" w:cs="Times New Roman"/>
          <w:bCs/>
        </w:rPr>
        <w:t>is likely due to the differences in biomass of these sources of DNA in our samples</w:t>
      </w:r>
      <w:r w:rsidR="00622EDB">
        <w:rPr>
          <w:rFonts w:ascii="Times New Roman" w:hAnsi="Times New Roman" w:cs="Times New Roman"/>
          <w:bCs/>
        </w:rPr>
        <w:t xml:space="preserve"> and the specificity of our </w:t>
      </w:r>
      <w:r w:rsidR="00730DD1">
        <w:rPr>
          <w:rFonts w:ascii="Times New Roman" w:hAnsi="Times New Roman" w:cs="Times New Roman"/>
          <w:bCs/>
        </w:rPr>
        <w:t xml:space="preserve">DNA size-selection protocol and </w:t>
      </w:r>
      <w:r w:rsidR="00622EDB">
        <w:rPr>
          <w:rFonts w:ascii="Times New Roman" w:hAnsi="Times New Roman" w:cs="Times New Roman"/>
          <w:bCs/>
        </w:rPr>
        <w:t xml:space="preserve">PCR </w:t>
      </w:r>
      <w:r w:rsidR="00730DD1">
        <w:rPr>
          <w:rFonts w:ascii="Times New Roman" w:hAnsi="Times New Roman" w:cs="Times New Roman"/>
          <w:bCs/>
        </w:rPr>
        <w:t>primers</w:t>
      </w:r>
      <w:r w:rsidR="00D257C8">
        <w:rPr>
          <w:rFonts w:ascii="Times New Roman" w:hAnsi="Times New Roman" w:cs="Times New Roman"/>
          <w:bCs/>
        </w:rPr>
        <w:t xml:space="preserve"> </w:t>
      </w:r>
      <w:r w:rsidR="00D257C8">
        <w:rPr>
          <w:rFonts w:ascii="Times New Roman" w:hAnsi="Times New Roman" w:cs="Times New Roman"/>
          <w:bCs/>
        </w:rPr>
        <w:fldChar w:fldCharType="begin" w:fldLock="1"/>
      </w:r>
      <w:r w:rsidR="00B01E35">
        <w:rPr>
          <w:rFonts w:ascii="Times New Roman" w:hAnsi="Times New Roman" w:cs="Times New Roman"/>
          <w:bCs/>
        </w:rPr>
        <w:instrText>ADDIN CSL_CITATION {"citationItems":[{"id":"ITEM-1","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1","issue":"17","issued":{"date-parts":[["2017"]]},"page":"6918-6926","title":"Sorting things out: Assessing effects of unequal specimen biomass on DNA metabarcoding","type":"article-journal","volume":"7"},"uris":["http://www.mendeley.com/documents/?uuid=058c69cc-b8ff-4a8f-996f-2e1024b5c941"]},{"id":"ITEM-2","itemData":{"DOI":"10.1111/2041-210X.12647","ISSN":"2041-210X","author":[{"dropping-particle":"","family":"Krehenwinkel","given":"Henrik","non-dropping-particle":"","parse-names":false,"suffix":""},{"dropping-particle":"","family":"Kennedy","given":"Susan","non-dropping-particle":"","parse-names":false,"suffix":""},{"dropping-particle":"","family":"Pekár","given":"Stano","non-dropping-particle":"","parse-names":false,"suffix":""},{"dropping-particle":"","family":"Gillespie","given":"Rosemary G.","non-dropping-particle":"","parse-names":false,"suffix":""}],"container-title":"Methods in Ecology and Evolution","editor":[{"dropping-particle":"","family":"Johnston","given":"Susan","non-dropping-particle":"","parse-names":false,"suffix":""}],"id":"ITEM-2","issue":"1","issued":{"date-parts":[["2017","1","29"]]},"note":"NULL","page":"126-134","title":"A cost‐efficient and simple protocol to enrich prey DNA from extractions of predatory arthropods for large‐scale gut content analysis by Illumina sequencing","type":"article-journal","volume":"8"},"uris":["http://www.mendeley.com/documents/?uuid=fb2e8175-4a49-469a-9a3f-fd691bab5def"]}],"mendeley":{"formattedCitation":"(Elbrecht et al., 2017; Krehenwinkel et al., 2017)","plainTextFormattedCitation":"(Elbrecht et al., 2017; Krehenwinkel et al., 2017)","previouslyFormattedCitation":"(Elbrecht et al., 2017; Krehenwinkel et al., 2017)"},"properties":{"noteIndex":0},"schema":"https://github.com/citation-style-language/schema/raw/master/csl-citation.json"}</w:instrText>
      </w:r>
      <w:r w:rsidR="00D257C8">
        <w:rPr>
          <w:rFonts w:ascii="Times New Roman" w:hAnsi="Times New Roman" w:cs="Times New Roman"/>
          <w:bCs/>
        </w:rPr>
        <w:fldChar w:fldCharType="separate"/>
      </w:r>
      <w:r w:rsidR="00730DD1" w:rsidRPr="00730DD1">
        <w:rPr>
          <w:rFonts w:ascii="Times New Roman" w:hAnsi="Times New Roman" w:cs="Times New Roman"/>
          <w:bCs/>
          <w:noProof/>
        </w:rPr>
        <w:t>(Elbrecht et al., 2017; Krehenwinkel et al., 2017)</w:t>
      </w:r>
      <w:r w:rsidR="00D257C8">
        <w:rPr>
          <w:rFonts w:ascii="Times New Roman" w:hAnsi="Times New Roman" w:cs="Times New Roman"/>
          <w:bCs/>
        </w:rPr>
        <w:fldChar w:fldCharType="end"/>
      </w:r>
      <w:r w:rsidR="00D257C8">
        <w:rPr>
          <w:rFonts w:ascii="Times New Roman" w:hAnsi="Times New Roman" w:cs="Times New Roman"/>
          <w:bCs/>
        </w:rPr>
        <w:t>.</w:t>
      </w:r>
      <w:r w:rsidR="00183A9E">
        <w:rPr>
          <w:rFonts w:ascii="Times New Roman" w:hAnsi="Times New Roman" w:cs="Times New Roman"/>
          <w:bCs/>
        </w:rPr>
        <w:t xml:space="preserve"> Therefore, our </w:t>
      </w:r>
      <w:r w:rsidR="005019E5">
        <w:rPr>
          <w:rFonts w:ascii="Times New Roman" w:hAnsi="Times New Roman" w:cs="Times New Roman"/>
          <w:bCs/>
        </w:rPr>
        <w:t xml:space="preserve">results are promising both in validating the robustness of findings from past diet DNA studies that </w:t>
      </w:r>
      <w:r w:rsidR="009F1514">
        <w:rPr>
          <w:rFonts w:ascii="Times New Roman" w:hAnsi="Times New Roman" w:cs="Times New Roman"/>
          <w:bCs/>
        </w:rPr>
        <w:t xml:space="preserve">have </w:t>
      </w:r>
      <w:r w:rsidR="005019E5">
        <w:rPr>
          <w:rFonts w:ascii="Times New Roman" w:hAnsi="Times New Roman" w:cs="Times New Roman"/>
          <w:bCs/>
        </w:rPr>
        <w:t>not implement</w:t>
      </w:r>
      <w:r w:rsidR="009F1514">
        <w:rPr>
          <w:rFonts w:ascii="Times New Roman" w:hAnsi="Times New Roman" w:cs="Times New Roman"/>
          <w:bCs/>
        </w:rPr>
        <w:t>ed</w:t>
      </w:r>
      <w:r w:rsidR="005019E5">
        <w:rPr>
          <w:rFonts w:ascii="Times New Roman" w:hAnsi="Times New Roman" w:cs="Times New Roman"/>
          <w:bCs/>
        </w:rPr>
        <w:t xml:space="preserve"> surface sterilization treatments, but also highlight</w:t>
      </w:r>
      <w:r w:rsidR="009F1514">
        <w:rPr>
          <w:rFonts w:ascii="Times New Roman" w:hAnsi="Times New Roman" w:cs="Times New Roman"/>
          <w:bCs/>
        </w:rPr>
        <w:t xml:space="preserve"> </w:t>
      </w:r>
      <w:r w:rsidR="005019E5">
        <w:rPr>
          <w:rFonts w:ascii="Times New Roman" w:hAnsi="Times New Roman" w:cs="Times New Roman"/>
          <w:bCs/>
        </w:rPr>
        <w:t>that diet DNA metabarcoding</w:t>
      </w:r>
      <w:r w:rsidR="00183A9E">
        <w:rPr>
          <w:rFonts w:ascii="Times New Roman" w:hAnsi="Times New Roman" w:cs="Times New Roman"/>
          <w:bCs/>
        </w:rPr>
        <w:t xml:space="preserve"> using broad, universal primer sets (</w:t>
      </w:r>
      <w:proofErr w:type="gramStart"/>
      <w:r w:rsidR="00183A9E">
        <w:rPr>
          <w:rFonts w:ascii="Times New Roman" w:hAnsi="Times New Roman" w:cs="Times New Roman"/>
          <w:bCs/>
        </w:rPr>
        <w:t>e.g.</w:t>
      </w:r>
      <w:proofErr w:type="gramEnd"/>
      <w:r w:rsidR="00183A9E">
        <w:rPr>
          <w:rFonts w:ascii="Times New Roman" w:hAnsi="Times New Roman" w:cs="Times New Roman"/>
          <w:bCs/>
        </w:rPr>
        <w:t xml:space="preserve"> those in this study)</w:t>
      </w:r>
      <w:r w:rsidR="005019E5">
        <w:rPr>
          <w:rFonts w:ascii="Times New Roman" w:hAnsi="Times New Roman" w:cs="Times New Roman"/>
          <w:bCs/>
        </w:rPr>
        <w:t xml:space="preserve"> is an effective tool even when DNA sequence data contain potential environmental contaminants (</w:t>
      </w:r>
      <w:r w:rsidR="00371E3F">
        <w:rPr>
          <w:rFonts w:ascii="Times New Roman" w:hAnsi="Times New Roman" w:cs="Times New Roman"/>
          <w:bCs/>
        </w:rPr>
        <w:t>Appendix E,</w:t>
      </w:r>
      <w:r w:rsidR="005019E5">
        <w:rPr>
          <w:rFonts w:ascii="Times New Roman" w:hAnsi="Times New Roman" w:cs="Times New Roman"/>
          <w:bCs/>
        </w:rPr>
        <w:t xml:space="preserve"> Figure</w:t>
      </w:r>
      <w:r w:rsidR="009D411B">
        <w:rPr>
          <w:rFonts w:ascii="Times New Roman" w:hAnsi="Times New Roman" w:cs="Times New Roman"/>
          <w:bCs/>
        </w:rPr>
        <w:t xml:space="preserve"> 5</w:t>
      </w:r>
      <w:r w:rsidR="005019E5">
        <w:rPr>
          <w:rFonts w:ascii="Times New Roman" w:hAnsi="Times New Roman" w:cs="Times New Roman"/>
          <w:bCs/>
        </w:rPr>
        <w:t xml:space="preserve">). </w:t>
      </w:r>
    </w:p>
    <w:p w14:paraId="154BA0E7" w14:textId="77777777" w:rsidR="005D74B6" w:rsidRDefault="005D74B6" w:rsidP="001A318B">
      <w:pPr>
        <w:spacing w:line="480" w:lineRule="auto"/>
        <w:rPr>
          <w:rFonts w:ascii="Times New Roman" w:hAnsi="Times New Roman" w:cs="Times New Roman"/>
          <w:bCs/>
        </w:rPr>
      </w:pPr>
      <w:commentRangeStart w:id="513"/>
    </w:p>
    <w:p w14:paraId="38BBC27C" w14:textId="463CBC9D" w:rsidR="00CC3B68" w:rsidRDefault="00A37150" w:rsidP="001A318B">
      <w:pPr>
        <w:spacing w:line="480" w:lineRule="auto"/>
        <w:rPr>
          <w:rFonts w:ascii="Times New Roman" w:hAnsi="Times New Roman" w:cs="Times New Roman"/>
          <w:bCs/>
        </w:rPr>
      </w:pPr>
      <w:r>
        <w:rPr>
          <w:rFonts w:ascii="Times New Roman" w:hAnsi="Times New Roman" w:cs="Times New Roman"/>
          <w:bCs/>
        </w:rPr>
        <w:t xml:space="preserve">While we saw no widespread </w:t>
      </w:r>
      <w:r w:rsidR="00183A9E">
        <w:rPr>
          <w:rFonts w:ascii="Times New Roman" w:hAnsi="Times New Roman" w:cs="Times New Roman"/>
          <w:bCs/>
        </w:rPr>
        <w:t>support</w:t>
      </w:r>
      <w:r>
        <w:rPr>
          <w:rFonts w:ascii="Times New Roman" w:hAnsi="Times New Roman" w:cs="Times New Roman"/>
          <w:bCs/>
        </w:rPr>
        <w:t xml:space="preserve"> of </w:t>
      </w:r>
      <w:r w:rsidR="00EE45CA">
        <w:rPr>
          <w:rFonts w:ascii="Times New Roman" w:hAnsi="Times New Roman" w:cs="Times New Roman"/>
          <w:bCs/>
        </w:rPr>
        <w:t>the necessity for surface sterilization</w:t>
      </w:r>
      <w:r>
        <w:rPr>
          <w:rFonts w:ascii="Times New Roman" w:hAnsi="Times New Roman" w:cs="Times New Roman"/>
          <w:bCs/>
        </w:rPr>
        <w:t xml:space="preserve"> in our study, </w:t>
      </w:r>
      <w:r w:rsidR="007F3DAE">
        <w:rPr>
          <w:rFonts w:ascii="Times New Roman" w:hAnsi="Times New Roman" w:cs="Times New Roman"/>
          <w:bCs/>
        </w:rPr>
        <w:t>we did observe some evidence that more contained environments</w:t>
      </w:r>
      <w:r w:rsidR="0069462C">
        <w:rPr>
          <w:rFonts w:ascii="Times New Roman" w:hAnsi="Times New Roman" w:cs="Times New Roman"/>
          <w:bCs/>
        </w:rPr>
        <w:t xml:space="preserve"> (</w:t>
      </w:r>
      <w:r w:rsidR="009D1EEB">
        <w:rPr>
          <w:rFonts w:ascii="Times New Roman" w:hAnsi="Times New Roman" w:cs="Times New Roman"/>
          <w:bCs/>
        </w:rPr>
        <w:t xml:space="preserve">here, </w:t>
      </w:r>
      <w:r w:rsidR="0069462C">
        <w:rPr>
          <w:rFonts w:ascii="Times New Roman" w:hAnsi="Times New Roman" w:cs="Times New Roman"/>
          <w:bCs/>
        </w:rPr>
        <w:t>mesocosms)</w:t>
      </w:r>
      <w:r w:rsidR="007F3DAE">
        <w:rPr>
          <w:rFonts w:ascii="Times New Roman" w:hAnsi="Times New Roman" w:cs="Times New Roman"/>
          <w:bCs/>
        </w:rPr>
        <w:t xml:space="preserve"> may be more prone to contamination than open terrestrial environments. </w:t>
      </w:r>
      <w:commentRangeEnd w:id="513"/>
      <w:r w:rsidR="00426038">
        <w:rPr>
          <w:rStyle w:val="CommentReference"/>
        </w:rPr>
        <w:commentReference w:id="513"/>
      </w:r>
      <w:r w:rsidR="007F3DAE">
        <w:rPr>
          <w:rFonts w:ascii="Times New Roman" w:hAnsi="Times New Roman" w:cs="Times New Roman"/>
          <w:bCs/>
        </w:rPr>
        <w:t xml:space="preserve">This outcome highlights that the decision to surface sterilize prior to </w:t>
      </w:r>
      <w:r w:rsidR="00183A9E">
        <w:rPr>
          <w:rFonts w:ascii="Times New Roman" w:hAnsi="Times New Roman" w:cs="Times New Roman"/>
          <w:bCs/>
        </w:rPr>
        <w:t xml:space="preserve">diet </w:t>
      </w:r>
      <w:r w:rsidR="007F3DAE">
        <w:rPr>
          <w:rFonts w:ascii="Times New Roman" w:hAnsi="Times New Roman" w:cs="Times New Roman"/>
          <w:bCs/>
        </w:rPr>
        <w:t xml:space="preserve">DNA metabarcoding may matter more in some </w:t>
      </w:r>
      <w:r w:rsidR="00DE57D1">
        <w:rPr>
          <w:rFonts w:ascii="Times New Roman" w:hAnsi="Times New Roman" w:cs="Times New Roman"/>
          <w:bCs/>
        </w:rPr>
        <w:t>environments and experiments</w:t>
      </w:r>
      <w:r w:rsidR="007F3DAE">
        <w:rPr>
          <w:rFonts w:ascii="Times New Roman" w:hAnsi="Times New Roman" w:cs="Times New Roman"/>
          <w:bCs/>
        </w:rPr>
        <w:t xml:space="preserve"> than others. </w:t>
      </w:r>
      <w:r w:rsidR="00DE57D1">
        <w:rPr>
          <w:rFonts w:ascii="Times New Roman" w:hAnsi="Times New Roman" w:cs="Times New Roman"/>
          <w:bCs/>
        </w:rPr>
        <w:t xml:space="preserve">Mesocosms, either built or natural, are a widely used type of environment in studies of consumptive interactions (e.g. built mesocosms: </w:t>
      </w:r>
      <w:r w:rsidR="00D257C8">
        <w:rPr>
          <w:rFonts w:ascii="Times New Roman" w:hAnsi="Times New Roman" w:cs="Times New Roman"/>
          <w:bCs/>
        </w:rPr>
        <w:fldChar w:fldCharType="begin" w:fldLock="1"/>
      </w:r>
      <w:r w:rsidR="00304724">
        <w:rPr>
          <w:rFonts w:ascii="Times New Roman" w:hAnsi="Times New Roman" w:cs="Times New Roman"/>
          <w:bCs/>
        </w:rPr>
        <w:instrText>ADDIN CSL_CITATION {"citationItems":[{"id":"ITEM-1","itemData":{"DOI":"10.1016/j.soilbio.2017.08.001","ISSN":"00380717","abstract":"Invasive earthworms in North America are known to have dramatic influences on soil ecosystems, including negative effects on other soil fauna. In general, studies examining this phenomenon have focused on invasive earthworm impacts on organisms at the same or lower trophic level as the earthworms themselves (i.e., detritivores and decomposers). In contrast, there have been relatively few studies of invasive earthworm impacts on higher trophic levels or food web interactions. Invasive earthworms might alter food webs either directly as prey items, or indirectly through their profound alteration of soil physical characteristics, which might in turn alter established predator/prey interactions. In this study, we created experimental mesocosms to investigate the influence of an invasive earthworm on a native predator-prey interaction. We incubated several combinations of a widespread Asian invasive earthworm (Amynthas agrestis), a generalist centipede predator (family: Cryptopidae), and a putative microarthropod prey species (Sinella curviseta) in an experiment to determine their interactions. We hypothesized that collembolan abundance would be reduced in mesocosms containing centipedes. We further hypothesized that earthworm feeding on litter substrate in the mesocosms would reduce the complexity of the substrate, and thus increase the likelihood of centipede/collembolan encounters, with the ultimate effect of more pronounced reduction of Collembola populations in mesocosms containing both earthworms and centipedes. Unexpectedly, we found that earthworms had a negative effect on collembolan abundance early in the incubation and that centipedes did not. Collembolan populations were less variable through time in the presence of earthworms, suggesting that invasive earthworms exerted some regulatory pressure on food or habitat supply for the collembolans. Centipedes lost biomass when only Collembola were available for food, but gained biomass when incubated with earthworms. We noted a simultaneous significant decrease in earthworm biomass (mainly in the form of earthworm mortality) in experimental units that contained centipedes relative to those without centipedes. Taken together, these results suggest that this invasive earthworm may represent a novel prey resource for the centipedes, and that their presence in ecosystems could have consequences on both higher and lower trophic levels.","author":[{"dropping-particle":"","family":"Gao","given":"Meixiang","non-dropping-particle":"","parse-names":false,"suffix":""},{"dropping-particle":"","family":"Taylor","given":"Melanie K.","non-dropping-particle":"","parse-names":false,"suffix":""},{"dropping-particle":"","family":"Callaham","given":"Mac A.","non-dropping-particle":"","parse-names":false,"suffix":""}],"container-title":"Soil Biology and Biochemistry","id":"ITEM-1","issued":{"date-parts":[["2017"]]},"page":"66-72","publisher":"Elsevier Ltd","title":"Trophic dynamics in a simple experimental ecosystem: Interactions among centipedes, Collembola and introduced earthworms","type":"article-journal","volume":"115"},"uris":["http://www.mendeley.com/documents/?uuid=23c949ee-7c6d-41b0-bd28-6e5a785dc6ed"]},{"id":"ITEM-2","itemData":{"author":[{"dropping-particle":"","family":"Rudolf","given":"Volker H W","non-dropping-particle":"","parse-names":false,"suffix":""},{"dropping-particle":"","family":"Rasmussen","given":"Nick L","non-dropping-particle":"","parse-names":false,"suffix":""},{"dropping-particle":"","family":"Dibble","given":"Christopher J","non-dropping-particle":"","parse-names":false,"suffix":""},{"dropping-particle":"Van","family":"Allen","given":"Benjamin G","non-dropping-particle":"","parse-names":false,"suffix":""}],"container-title":"Proceedings of the Royal Society B","id":"ITEM-2","issued":{"date-parts":[["2014"]]},"page":"20133203","title":"Resolving the roles of body size and species identity in driving functional diversity","type":"article-journal","volume":"281"},"uris":["http://www.mendeley.com/documents/?uuid=d2f7d2a4-60b9-48d2-8d44-1749ffe2c62f"]}],"mendeley":{"formattedCitation":"(Gao et al., 2017; Rudolf et al., 2014)","manualFormatting":"Gao et al., 2017; Rudolf et al., 2014","plainTextFormattedCitation":"(Gao et al., 2017; Rudolf et al., 2014)","previouslyFormattedCitation":"(Gao et al., 2017; Rudolf et al., 201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Gao et al., 2017; Rudolf et al., 2014</w:t>
      </w:r>
      <w:r w:rsidR="00D257C8">
        <w:rPr>
          <w:rFonts w:ascii="Times New Roman" w:hAnsi="Times New Roman" w:cs="Times New Roman"/>
          <w:bCs/>
        </w:rPr>
        <w:fldChar w:fldCharType="end"/>
      </w:r>
      <w:r w:rsidR="00DE57D1">
        <w:rPr>
          <w:rFonts w:ascii="Times New Roman" w:hAnsi="Times New Roman" w:cs="Times New Roman"/>
          <w:bCs/>
        </w:rPr>
        <w:t xml:space="preserve">; ponds, lakes, and natural microcosms: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16/j.tree.2004.04.010","ISSN":"01695347","abstract":"Several recent, high-impact ecological studies feature natural microcosms as tools for testing effects of fragmentation, metacommunity theory or links between biodiversity and ecosystem processes. These studies combine the microcosm advantages of small size, short generation times, contained structure and hierarchical spatial arrangement with advantages of field studies: natural environmental variance, 'openness' and realistic species combinations with shared evolutionary histories. This enables tests of theory pertaining to spatial and temporal dynamics, for example, the effects of neighboring communities on local diversity, or the effects of biodiversity on ecosystem function. Using examples, we comment on the position of natural microcosms in the roster of ecological research strategies and tools. We conclude that natural microcosms are as versatile as artificial microcosms, but as complex and biologically realistic as other natural systems. Research to date combined with inherent attributes of natural microcosms make them strong candidate model systems for ecology.","author":[{"dropping-particle":"","family":"Srivastava","given":"Diane S.","non-dropping-particle":"","parse-names":false,"suffix":""},{"dropping-particle":"","family":"Kolasa","given":"Jurek","non-dropping-particle":"","parse-names":false,"suffix":""},{"dropping-particle":"","family":"Bengtsson","given":"Jan","non-dropping-particle":"","parse-names":false,"suffix":""},{"dropping-particle":"","family":"Gonzalez","given":"Andrew","non-dropping-particle":"","parse-names":false,"suffix":""},{"dropping-particle":"","family":"Lawler","given":"Sharon P.","non-dropping-particle":"","parse-names":false,"suffix":""},{"dropping-particle":"","family":"Miller","given":"Thomas E.","non-dropping-particle":"","parse-names":false,"suffix":""},{"dropping-particle":"","family":"Munguia","given":"Pablo","non-dropping-particle":"","parse-names":false,"suffix":""},{"dropping-particle":"","family":"Romanuk","given":"Tamara","non-dropping-particle":"","parse-names":false,"suffix":""},{"dropping-particle":"","family":"Schneider","given":"David C.","non-dropping-particle":"","parse-names":false,"suffix":""},{"dropping-particle":"","family":"Trzcinski","given":"M. Kurtis","non-dropping-particle":"","parse-names":false,"suffix":""}],"container-title":"Trends in Ecology and Evolution","id":"ITEM-1","issue":"7","issued":{"date-parts":[["2004"]]},"page":"379-384","title":"Are natural microcosms useful model systems for ecology?","type":"article-journal","volume":"19"},"uris":["http://www.mendeley.com/documents/?uuid=a6466b99-b229-4b15-af0a-5c19e3f9574c"]},{"id":"ITEM-2","itemData":{"DOI":"10.1002/aqc.748","ISSN":"10527613","abstract":"1. Ponds and pools, broadly defined in this paper to include all small and shallow standing waters that permanently or temporarily contain water, are numerous, diverse and important from a conservation point of view. We here argue that ponds and pools offer powerful potential for studies in ecology, evolutionary biology and conservation biology. 2. An outline is given of the characteristics of pools and ponds that make them good model systems for large-scale surveys and hypothesis testing through experimental manipulation. Such studies will not only increase understanding of community and genetic structure, as well as of patterns of biodiversity, in small aquatic habitats themselves, but may also contribute significantly to testing general theory. 3. These merits are illustrated by the recent progress on the understanding of the relative importance of local versus regional factors in structuring populations and communities, as well as of the impact of hydroperiod on community and ecosystem functioning. Copyright © 2005 John Wiley &amp; Sons, Ltd.","author":[{"dropping-particle":"","family":"Meester","given":"Luc","non-dropping-particle":"De","parse-names":false,"suffix":""},{"dropping-particle":"","family":"Declerck","given":"Steven","non-dropping-particle":"","parse-names":false,"suffix":""},{"dropping-particle":"","family":"Stoks","given":"Robby","non-dropping-particle":"","parse-names":false,"suffix":""},{"dropping-particle":"","family":"Louette","given":"Gerald","non-dropping-particle":"","parse-names":false,"suffix":""},{"dropping-particle":"","family":"Meutter","given":"Frank","non-dropping-particle":"Van De","parse-names":false,"suffix":""},{"dropping-particle":"","family":"Bie","given":"Tom","non-dropping-particle":"De","parse-names":false,"suffix":""},{"dropping-particle":"","family":"Michels","given":"Erik","non-dropping-particle":"","parse-names":false,"suffix":""},{"dropping-particle":"","family":"Brendonck","given":"Luc","non-dropping-particle":"","parse-names":false,"suffix":""}],"container-title":"Aquatic Conservation: Marine and Freshwater Ecosystems","id":"ITEM-2","issue":"6","issued":{"date-parts":[["2005"]]},"page":"715-725","title":"Ponds and pools as model systems in conservation biology, ecology and evolutionary biology","type":"article-journal","volume":"15"},"uris":["http://www.mendeley.com/documents/?uuid=20a3ed7b-7fcb-4f07-a4cc-74fa50af3d35"]}],"mendeley":{"formattedCitation":"(De Meester et al., 2005; Srivastava et al., 2004)","manualFormatting":"De Meester et al., 2005; Srivastava et al., 2004)","plainTextFormattedCitation":"(De Meester et al., 2005; Srivastava et al., 2004)","previouslyFormattedCitation":"(De Meester et al., 2005; Srivastava et al., 2004)"},"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De Meester et al., 2005; Srivastava et al., 2004)</w:t>
      </w:r>
      <w:r w:rsidR="00D257C8">
        <w:rPr>
          <w:rFonts w:ascii="Times New Roman" w:hAnsi="Times New Roman" w:cs="Times New Roman"/>
          <w:bCs/>
        </w:rPr>
        <w:fldChar w:fldCharType="end"/>
      </w:r>
      <w:r w:rsidR="00DE57D1">
        <w:rPr>
          <w:rFonts w:ascii="Times New Roman" w:hAnsi="Times New Roman" w:cs="Times New Roman"/>
          <w:bCs/>
        </w:rPr>
        <w:t xml:space="preserve"> and </w:t>
      </w:r>
      <w:r w:rsidR="00183A9E">
        <w:rPr>
          <w:rFonts w:ascii="Times New Roman" w:hAnsi="Times New Roman" w:cs="Times New Roman"/>
          <w:bCs/>
        </w:rPr>
        <w:t xml:space="preserve">diet </w:t>
      </w:r>
      <w:r w:rsidR="00DE57D1">
        <w:rPr>
          <w:rFonts w:ascii="Times New Roman" w:hAnsi="Times New Roman" w:cs="Times New Roman"/>
          <w:bCs/>
        </w:rPr>
        <w:t xml:space="preserve">DNA metabarcoding in any of these environments may benefit </w:t>
      </w:r>
      <w:r w:rsidR="00DE57D1">
        <w:rPr>
          <w:rFonts w:ascii="Times New Roman" w:hAnsi="Times New Roman" w:cs="Times New Roman"/>
          <w:bCs/>
        </w:rPr>
        <w:lastRenderedPageBreak/>
        <w:t xml:space="preserve">from surface sterilization. </w:t>
      </w:r>
      <w:r w:rsidR="006B222D">
        <w:rPr>
          <w:rFonts w:ascii="Times New Roman" w:hAnsi="Times New Roman" w:cs="Times New Roman"/>
          <w:bCs/>
        </w:rPr>
        <w:t>While our results highlight</w:t>
      </w:r>
      <w:r w:rsidR="00354772">
        <w:rPr>
          <w:rFonts w:ascii="Times New Roman" w:hAnsi="Times New Roman" w:cs="Times New Roman"/>
          <w:bCs/>
        </w:rPr>
        <w:t xml:space="preserve"> benefits of surface sterilization in </w:t>
      </w:r>
      <w:r w:rsidR="00183A9E">
        <w:rPr>
          <w:rFonts w:ascii="Times New Roman" w:hAnsi="Times New Roman" w:cs="Times New Roman"/>
          <w:bCs/>
        </w:rPr>
        <w:t>this</w:t>
      </w:r>
      <w:r w:rsidR="006B222D">
        <w:rPr>
          <w:rFonts w:ascii="Times New Roman" w:hAnsi="Times New Roman" w:cs="Times New Roman"/>
          <w:bCs/>
        </w:rPr>
        <w:t xml:space="preserve"> one environmental context (mesocosms), </w:t>
      </w:r>
      <w:r w:rsidR="00C973F8">
        <w:rPr>
          <w:rFonts w:ascii="Times New Roman" w:hAnsi="Times New Roman" w:cs="Times New Roman"/>
          <w:bCs/>
        </w:rPr>
        <w:t>abiotic and biotic factors of an</w:t>
      </w:r>
      <w:r w:rsidR="006B222D">
        <w:rPr>
          <w:rFonts w:ascii="Times New Roman" w:hAnsi="Times New Roman" w:cs="Times New Roman"/>
          <w:bCs/>
        </w:rPr>
        <w:t>y</w:t>
      </w:r>
      <w:r w:rsidR="00C973F8">
        <w:rPr>
          <w:rFonts w:ascii="Times New Roman" w:hAnsi="Times New Roman" w:cs="Times New Roman"/>
          <w:bCs/>
        </w:rPr>
        <w:t xml:space="preserve"> environment can alter the risk of contamination as well</w:t>
      </w:r>
      <w:r w:rsidR="006B222D">
        <w:rPr>
          <w:rFonts w:ascii="Times New Roman" w:hAnsi="Times New Roman" w:cs="Times New Roman"/>
          <w:bCs/>
        </w:rPr>
        <w:t xml:space="preserve">, and thus </w:t>
      </w:r>
      <w:r w:rsidR="00354772">
        <w:rPr>
          <w:rFonts w:ascii="Times New Roman" w:hAnsi="Times New Roman" w:cs="Times New Roman"/>
          <w:bCs/>
        </w:rPr>
        <w:t>benefit from</w:t>
      </w:r>
      <w:r w:rsidR="006B222D">
        <w:rPr>
          <w:rFonts w:ascii="Times New Roman" w:hAnsi="Times New Roman" w:cs="Times New Roman"/>
          <w:bCs/>
        </w:rPr>
        <w:t xml:space="preserve"> surface sterilization</w:t>
      </w:r>
      <w:r w:rsidR="00354772">
        <w:rPr>
          <w:rFonts w:ascii="Times New Roman" w:hAnsi="Times New Roman" w:cs="Times New Roman"/>
          <w:bCs/>
        </w:rPr>
        <w:t xml:space="preserve"> protocols</w:t>
      </w:r>
      <w:r w:rsidR="00C973F8">
        <w:rPr>
          <w:rFonts w:ascii="Times New Roman" w:hAnsi="Times New Roman" w:cs="Times New Roman"/>
          <w:bCs/>
        </w:rPr>
        <w:t xml:space="preserve">. </w:t>
      </w:r>
      <w:r w:rsidR="00BB083E">
        <w:rPr>
          <w:rFonts w:ascii="Times New Roman" w:hAnsi="Times New Roman" w:cs="Times New Roman"/>
          <w:bCs/>
        </w:rPr>
        <w:t>For example, any aspect of an environment that alters the persistence of DNA is likely to alter the risk of environmental contamination</w:t>
      </w:r>
      <w:r w:rsidR="00DE57D1">
        <w:rPr>
          <w:rFonts w:ascii="Times New Roman" w:hAnsi="Times New Roman" w:cs="Times New Roman"/>
          <w:bCs/>
        </w:rPr>
        <w:t xml:space="preserve"> (e.g.</w:t>
      </w:r>
      <w:r w:rsidR="00BB083E">
        <w:rPr>
          <w:rFonts w:ascii="Times New Roman" w:hAnsi="Times New Roman" w:cs="Times New Roman"/>
          <w:bCs/>
        </w:rPr>
        <w:t xml:space="preserve"> high</w:t>
      </w:r>
      <w:r w:rsidR="00DE57D1">
        <w:rPr>
          <w:rFonts w:ascii="Times New Roman" w:hAnsi="Times New Roman" w:cs="Times New Roman"/>
          <w:bCs/>
        </w:rPr>
        <w:t xml:space="preserve"> pH and </w:t>
      </w:r>
      <w:r w:rsidR="00BB083E">
        <w:rPr>
          <w:rFonts w:ascii="Times New Roman" w:hAnsi="Times New Roman" w:cs="Times New Roman"/>
          <w:bCs/>
        </w:rPr>
        <w:t xml:space="preserve">low </w:t>
      </w:r>
      <w:r w:rsidR="00DE57D1">
        <w:rPr>
          <w:rFonts w:ascii="Times New Roman" w:hAnsi="Times New Roman" w:cs="Times New Roman"/>
          <w:bCs/>
        </w:rPr>
        <w:t>salinity</w:t>
      </w:r>
      <w:r w:rsidR="00BB083E">
        <w:rPr>
          <w:rFonts w:ascii="Times New Roman" w:hAnsi="Times New Roman" w:cs="Times New Roman"/>
          <w:bCs/>
        </w:rPr>
        <w:t xml:space="preserve"> increase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Collins et al., 2018; Strickler et al., 2015)","manualFormatting":"Collins et al., 2018; Strickler et al., 2015","plainTextFormattedCitation":"(Collins et al., 2018; Strickler et al., 2015)","previouslyFormattedCitation":"(Collins et al., 2018;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Collins et al., 2018; Strickler et al., 2015</w:t>
      </w:r>
      <w:r w:rsidR="00D257C8">
        <w:rPr>
          <w:rFonts w:ascii="Times New Roman" w:hAnsi="Times New Roman" w:cs="Times New Roman"/>
          <w:bCs/>
        </w:rPr>
        <w:fldChar w:fldCharType="end"/>
      </w:r>
      <w:r w:rsidR="009F1514">
        <w:rPr>
          <w:rFonts w:ascii="Times New Roman" w:hAnsi="Times New Roman" w:cs="Times New Roman"/>
          <w:bCs/>
        </w:rPr>
        <w:t xml:space="preserve">, </w:t>
      </w:r>
      <w:r w:rsidR="00DE57D1">
        <w:rPr>
          <w:rFonts w:ascii="Times New Roman" w:hAnsi="Times New Roman" w:cs="Times New Roman"/>
          <w:bCs/>
        </w:rPr>
        <w:t xml:space="preserve">microbial growth </w:t>
      </w:r>
      <w:r w:rsidR="00BB083E">
        <w:rPr>
          <w:rFonts w:ascii="Times New Roman" w:hAnsi="Times New Roman" w:cs="Times New Roman"/>
          <w:bCs/>
        </w:rPr>
        <w:t>decreases DNA persistence</w:t>
      </w:r>
      <w:r w:rsidR="00DE57D1">
        <w:rPr>
          <w:rFonts w:ascii="Times New Roman" w:hAnsi="Times New Roman" w:cs="Times New Roman"/>
          <w:bCs/>
        </w:rPr>
        <w:t xml:space="preserve">: </w:t>
      </w:r>
      <w:r w:rsidR="00D257C8">
        <w:rPr>
          <w:rFonts w:ascii="Times New Roman" w:hAnsi="Times New Roman" w:cs="Times New Roman"/>
          <w:bCs/>
        </w:rPr>
        <w:fldChar w:fldCharType="begin" w:fldLock="1"/>
      </w:r>
      <w:r w:rsidR="00D257C8">
        <w:rPr>
          <w:rFonts w:ascii="Times New Roman" w:hAnsi="Times New Roman" w:cs="Times New Roman"/>
          <w:bCs/>
        </w:rPr>
        <w:instrText>ADDIN CSL_CITATION {"citationItems":[{"id":"ITEM-1","itemData":{"DOI":"10.1051/ebr:2007031","ISBN":"1635-7922 (Print)\\n1635-7922 (Linking)","ISSN":"1635-7922","PMID":"17961479","abstract":"The introduction of genetically modified organisms (GMOs) has called for an improved understanding of the fate of DNA in various environments, because extracellular DNA may also be important for transferring genetic in-formation between individuals and species. Accumulating nucleotide sequence data suggest that acquisition of foreign DNA by horizontal gene transfer (HGT) is of considerable importance in bacterial evolution. The uptake of extracellular DNA by natural transformation is one of several ways bacteria can acquire new genetic informa-tion given sufficient size, concentration and integrity of the DNA. We review studies on the release, breakdown and persistence of bacterial and plant DNA in soil, sediment and water, with a focus on the accessibility of the extracellular nucleic acids as substrate for competent bacteria. DNA fragments often persist over time in many environments, thereby facilitating their detection and characterization. Nevertheless, the long-term physical persistence of DNA fragments of limited size observed by PCR and Southern hybridization often contrasts with the short-term availability of extracellular DNA to competent bacteria studied in microcosms. The main factors leading to breakdown of extracellular DNA are presented. There is a need for improved methods for accurately determining the degradation routes and the persistence, integrity and potential for horizontal transfer of DNA released from various organisms throughout their lifecycles.","author":[{"dropping-particle":"","family":"Nielsen","given":"Kaare M","non-dropping-particle":"","parse-names":false,"suffix":""},{"dropping-particle":"","family":"Johnsen","given":"Pål J","non-dropping-particle":"","parse-names":false,"suffix":""},{"dropping-particle":"","family":"Bensasson","given":"Douda","non-dropping-particle":"","parse-names":false,"suffix":""},{"dropping-particle":"","family":"Daffonchio","given":"Daniele","non-dropping-particle":"","parse-names":false,"suffix":""}],"container-title":"Environ. Biosafety Res","id":"ITEM-1","issue":"2007","issued":{"date-parts":[["2007"]]},"page":"37-53","title":"Release and persistence of extracellular DNA in the environment","type":"article-journal","volume":"6"},"uris":["http://www.mendeley.com/documents/?uuid=4b6dbf70-a9a9-4ca7-b0dd-6efe3505bd41"]},{"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mendeley":{"formattedCitation":"(K. M. Nielsen et al., 2007; Strickler et al., 2015)","manualFormatting":"K. M. Nielsen et al., 2007; Strickler et al., 2015)","plainTextFormattedCitation":"(K. M. Nielsen et al., 2007; Strickler et al., 2015)","previouslyFormattedCitation":"(K. M. Nielsen et al., 2007; Strickler et al., 2015)"},"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K. M. Nielsen et al., 2007; Strickler et al., 2015)</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Ecological factors of an environment or consumer could shape contamination risk as well, including diet density, consumer-diet population ratios, consumer-diet body size ratios, interaction frequency, </w:t>
      </w:r>
      <w:r w:rsidR="00C973F8">
        <w:rPr>
          <w:rFonts w:ascii="Times New Roman" w:hAnsi="Times New Roman" w:cs="Times New Roman"/>
          <w:bCs/>
        </w:rPr>
        <w:t>and hunting mode</w:t>
      </w:r>
      <w:r w:rsidR="005C7D4F">
        <w:rPr>
          <w:rFonts w:ascii="Times New Roman" w:hAnsi="Times New Roman" w:cs="Times New Roman"/>
          <w:bCs/>
        </w:rPr>
        <w:t>. All of these ecological factors</w:t>
      </w:r>
      <w:r w:rsidR="00DE57D1">
        <w:rPr>
          <w:rFonts w:ascii="Times New Roman" w:hAnsi="Times New Roman" w:cs="Times New Roman"/>
          <w:bCs/>
        </w:rPr>
        <w:t xml:space="preserve"> can alter contact probability and handling times as well as the likelihood that contaminants will hide diet items that were consumed f</w:t>
      </w:r>
      <w:ins w:id="514" w:author="Ana Miller-Ter Kuile" w:date="2020-11-30T12:58:00Z">
        <w:r w:rsidR="00426038">
          <w:rPr>
            <w:rFonts w:ascii="Times New Roman" w:hAnsi="Times New Roman" w:cs="Times New Roman"/>
            <w:bCs/>
          </w:rPr>
          <w:t>u</w:t>
        </w:r>
      </w:ins>
      <w:del w:id="515" w:author="Ana Miller-Ter Kuile" w:date="2020-11-30T12:58:00Z">
        <w:r w:rsidR="00DE57D1" w:rsidDel="00426038">
          <w:rPr>
            <w:rFonts w:ascii="Times New Roman" w:hAnsi="Times New Roman" w:cs="Times New Roman"/>
            <w:bCs/>
          </w:rPr>
          <w:delText>a</w:delText>
        </w:r>
      </w:del>
      <w:r w:rsidR="00DE57D1">
        <w:rPr>
          <w:rFonts w:ascii="Times New Roman" w:hAnsi="Times New Roman" w:cs="Times New Roman"/>
          <w:bCs/>
        </w:rPr>
        <w:t xml:space="preserve">rther back in time </w:t>
      </w:r>
      <w:r w:rsidR="00D257C8">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0.02922.x","ISSN":"1755098X","abstract":"Molecular gut-content analysis enables detection of arthropod predation with minimal disruption of ecosystem processes. Mass-collection methods, such as sweep-netting, vacuum sampling and foliage beating, could lead to regurgitation or rupturing of predators along with uneaten prey, thereby contaminating specimens and compromising resultant gut-content data. Proponents of this 'cross-contamination hypothesis' advocate hand-collection as the best way to avoid cross-contamination. However, hand-collection is inefficient when large samples are needed, as with most ecological research. We tested the cross-contamination hypothesis by setting out onto potato plants immature Coleomegilla maculata and Podisus maculiventris that had been fed larvae of either Leptinotarsa decemlineata or Leptinotarsa juncta, or unfed individuals of these predator species along with L. decemlineata larvae. The animals were then immediately re-collected, either by knocking them vigorously off the plants onto a beat cloth and capturing them en masse with an aspirator ('rough' treatment) or by hand-searching and collection with a brush ('best practice'). Collected predators were transferred in the field to individual vials of chilled ethanol and subsequently assayed by PCR for fragments of cytochrome oxidase I of L. decemlineata and L. juncta. Ten to 39 per cent of re-collected fed predators tested positive by PCR for DNA of both Leptinotarsa species, and 14-38% of re-collected unfed predators contained L. decemlineata DNA. Overall levels of cross-contamination in the rough (31%) and best-practice (11%) samples were statistically different and supported the cross-contamination hypothesis. A pilot study on eliminating external DNA contamination with bleach prior to DNA extraction and amplification gave promising results. Published 2010. This article is a US Government work and is in the public domain in the USA.","author":[{"dropping-particle":"","family":"Greenstone","given":"Matthew H.","non-dropping-particle":"","parse-names":false,"suffix":""},{"dropping-particle":"","family":"Weber","given":"Donald C.","non-dropping-particle":"","parse-names":false,"suffix":""},{"dropping-particle":"","family":"Coudron","given":"Thomas C.","non-dropping-particle":"","parse-names":false,"suffix":""},{"dropping-particle":"","family":"Payton","given":"Mark E.","non-dropping-particle":"","parse-names":false,"suffix":""}],"container-title":"Molecular Ecology Resources","id":"ITEM-1","issue":"2","issued":{"date-parts":[["2011"]]},"page":"286-293","title":"Unnecessary roughness? Testing the hypothesis that predators destined for molecular gut-content analysis must be hand-collected to avoid cross-contamination","type":"article-journal","volume":"11"},"uris":["http://www.mendeley.com/documents/?uuid=c50e78b6-6f1a-48e0-982b-b90421d05175"]},{"id":"ITEM-2","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2","issue":"3","issued":{"date-parts":[["2012"]]},"page":"464-469","title":"Removing external DNA contamination from arthropod predators destined for molecular gut-content analysis","type":"article-journal","volume":"12"},"uris":["http://www.mendeley.com/documents/?uuid=aa9e793b-f6f2-4874-b805-aea6ae9ee10b"]},{"id":"ITEM-3","itemData":{"DOI":"10.1139/cjfas-55-7-1695","ISSN":"0706652X","abstract":"Capture success, handling time, prey vulnerability, and prey profitability were examined as a function of prey length/predator length ratio for age-0 juvenile bluefish (Pomatomus saltatrix) feeding on juvenile striped bass (Morone saxatilis) and Atlantic silverside (Menidia menidia).","author":[{"dropping-particle":"","family":"Scharf","given":"Frederick S.","non-dropping-particle":"","parse-names":false,"suffix":""},{"dropping-particle":"","family":"Buckel","given":"Jeffrey A.","non-dropping-particle":"","parse-names":false,"suffix":""},{"dropping-particle":"","family":"Juanes","given":"Francis","non-dropping-particle":"","parse-names":false,"suffix":""},{"dropping-particle":"","family":"Conover","given":"David O.","non-dropping-particle":"","parse-names":false,"suffix":""}],"container-title":"Canadian Journal of Fisheries and Aquatic Sciences","id":"ITEM-3","issue":"7","issued":{"date-parts":[["1998"]]},"page":"1695-1703","title":"Predation by juvenile piscivorous bluefish (&lt;i&gt;Pomatomus saltatrix&lt;/i&gt;): the influence of prey to predator size ratio and prey type on predator capture success and prey profitability","type":"article-journal","volume":"55"},"uris":["http://www.mendeley.com/documents/?uuid=853fb70b-2a1d-4c75-bd19-9510e5eaff82"]},{"id":"ITEM-4","itemData":{"DOI":"10.1890/0012-9615(2002)072[0095:PFRDBH]2.0.CO;2","ISSN":"00129615","abstract":"We present a handy mechanistic functional response model that realistically incorporates handling (i.e., attacking and eating) and digesting prey. We briefly review current functional response theory and thereby demonstrate that such a model has been lacking so far. In our model, we treat digestion as a background process that does not prevent further foraging activities (i.e., searching and handling). Instead, we let the hunger level determine the probability that the predator searches for new prey. Additionally, our model takes into account time wasted through unsuccessful attacks. Since a main assumption of our model is that the predator's hunger is in a steady state, we term it the steady-state satiation (SSS) equation. The SSS equation yields a new formula for the asymptotic maximum predation rate (i.e., asymptotic maximum number of prey eaten per unit time, for prey density approaching infinity). According to this formula, maximum predation rate is determined not by the sum of the time spent for handling and digesting prey, but solely by the larger of these two terms. As a consequence, predators can be categorized into two types: handling-limited predators (where maximum predation rate is limited by handling time) and digestion-limited predators (where maximum predation rate is limited by digestion time). We give examples of both predator types. Based on available data, we suggest that most predators are digestion limited. The SSS equation is a conceptual mechanistic model. Two possible applications of this model are that (1) it can be used to calculate the effects of changing predator or prey characteristics (e.g., defenses) on predation rate and (2) optimal foraging models based on the SSS equation are testable alternatives to other approaches. This may improve optimal foraging theory, since one of its major problems has been the lack of alternative models.","author":[{"dropping-particle":"","family":"Jeschke","given":"Jonathan M.","non-dropping-particle":"","parse-names":false,"suffix":""},{"dropping-particle":"","family":"Kopp","given":"Michael","non-dropping-particle":"","parse-names":false,"suffix":""},{"dropping-particle":"","family":"Tollrian","given":"Ralph","non-dropping-particle":"","parse-names":false,"suffix":""}],"container-title":"Ecological Monographs","id":"ITEM-4","issue":"1","issued":{"date-parts":[["2002"]]},"page":"95-112","title":"Predator functional responses: Discriminating between handling and digesting prey","type":"article-journal","volume":"72"},"uris":["http://www.mendeley.com/documents/?uuid=c75db069-27dc-4963-871d-b26d8728aeeb"]},{"id":"ITEM-5","itemData":{"ISSN":"1210-5759","abstract":"Feeding behaviour of the wolf spider Pardosa hortensis Thorell (Araneae: Lycosidae) was studied in the laboratory under different prey densities. Feeding characteristics were monitored by a behaviour registering computer program. The amount of prey eaten in the different prey density treatments indicated a Holling type II functional response. Handling time was negatively correlated with prey density. At higher prey densities spiders sometimes attacked and fed on more than one prey item at the same time. Consumption rate during such multiple feeding events was higher than during single feeding. However, multiple feeding was much less frequent than single feeding. Killing without feeding and the partial consumption of the prey was also observed in high prey densities. The degree of this behaviour was positively correlated with prey density. The observed feeding strategy of this wolf spider suggests that spiders can have a positive role in controlling agricultural pests in a density sensitive way.","author":[{"dropping-particle":"","family":"Samu","given":"Ferenc","non-dropping-particle":"","parse-names":false,"suffix":""},{"dropping-particle":"","family":"Biro","given":"Zsolt","non-dropping-particle":"","parse-names":false,"suffix":""}],"container-title":"European Journal of Entomology","id":"ITEM-5","issued":{"date-parts":[["1993"]]},"page":"471-476","title":"Functional response, multiple feeding and wasteful killing in a wolf spider (Araneae: Lycosidae)","type":"article-journal","volume":"90"},"uris":["http://www.mendeley.com/documents/?uuid=d4188fc3-5f35-4e1e-b2fc-73cd0280f8d0"]},{"id":"ITEM-6","itemData":{"DOI":"10.1371/journal.pone.0196589","ISBN":"1111111111","ISSN":"19326203","abstract":"Molecular gut-content analysis has revolutionized the study of food webs and feeding interactions, allowing the detection of prey DNA within the gut of many organisms. However, successful prey detection is a challenging procedure in which many factors affect every step, starting from the DNA extraction process. Spiders are liquid feeders with branched gut diver-ticula extending into their legs and throughout the prosoma, thus digestion takes places in different parts of the body and simple gut dissection is not possible. In this study, we investigated differences in prey detectability in DNA extracts from different parts of the spider´s body: legs, prosoma and opisthosoma, using prey-specific PCR and metabarcoding approaches. We performed feeding trials with the woodlouse hunter spider Dysdera verneaui Simon, 1883 (Dysderidae) to estimate the time at which prey DNA is detectable within the predator after feeding. Although we found that all parts of the spider body are suitable for gut-content analysis when using prey-specific PCR approach, results based on metabarcoding suggested the opisthosoma is optimal for detection of predation in spiders because it contained the highest concentration of prey DNA for longer post feeding periods. Other spiders may show different results compared to D. verneaui, but given similarities in the physiology and digestion in different families, it is reasonable to assume this to be common across species and this approach having broad utility across spiders.","author":[{"dropping-particle":"","family":"Macías-Hernández","given":"Nuria","non-dropping-particle":"","parse-names":false,"suffix":""},{"dropping-particle":"","family":"Athey","given":"Kacie","non-dropping-particle":"","parse-names":false,"suffix":""},{"dropping-particle":"","family":"Tonzo","given":"Vanina","non-dropping-particle":"","parse-names":false,"suffix":""},{"dropping-particle":"","family":"Wangensteen","given":"Owen S.","non-dropping-particle":"","parse-names":false,"suffix":""},{"dropping-particle":"","family":"Arnedo","given":"Miquel","non-dropping-particle":"","parse-names":false,"suffix":""},{"dropping-particle":"","family":"Harwood","given":"James D.file:///Users/Ana/Downloads/j.1365-2427.2005.01398.x.pdf","non-dropping-particle":"","parse-names":false,"suffix":""}],"container-title":"PLoS ONE","id":"ITEM-6","issue":"5","issued":{"date-parts":[["2018"]]},"page":"1-16","title":"Molecular gut content analysis of different spider body parts","type":"article-journal","volume":"13"},"uris":["http://www.mendeley.com/documents/?uuid=ef286e94-13cb-42a6-85e3-2c16dd16952f"]},{"id":"ITEM-7","itemData":{"DOI":"10.1016/S0169-5347(00)01908-X","ISSN":"01695347","PMID":"10884706","abstract":"To describe a predator-prey relationship, it is necessary to specify the rate of prey consumption by an average predator. This functional response largely determines dynamic stability, responses to environmental influences and the nature of indirect effects in the food web containing the predator- prey pair. Nevertheless, measurements of functional responses in nature are quite rare. Recently, much work has been devoted to comparing two idealized forms of the functional response: prey dependent and ratio dependent. Although we agree that predator abundance often affects the consumption rate of individual predators, this phenomenon requires more attention. Disagreement remains over which of the two idealized responses serves as a better starting point in building models when data on predator dependence are absent.","author":[{"dropping-particle":"","family":"Abrams","given":"Peter A.","non-dropping-particle":"","parse-names":false,"suffix":""},{"dropping-particle":"","family":"Ginzburg","given":"Lev R.","non-dropping-particle":"","parse-names":false,"suffix":""}],"container-title":"Trends in Ecology and Evolution","id":"ITEM-7","issue":"8","issued":{"date-parts":[["2000"]]},"page":"337-341","title":"The nature of predation: Prey dependent, ratio dependent or neither?","type":"article-journal","volume":"15"},"uris":["http://www.mendeley.com/documents/?uuid=472e0939-4534-46eb-926e-5074a7555532"]}],"mendeley":{"formattedCitation":"(Abrams &amp; Ginzburg, 2000; Greenstone et al., 2011, 2012; Jeschke et al., 2002; Macías-Hernández et al., 2018; Samu &amp; Biro, 1993; Scharf et al., 1998)","plainTextFormattedCitation":"(Abrams &amp; Ginzburg, 2000; Greenstone et al., 2011, 2012; Jeschke et al., 2002; Macías-Hernández et al., 2018; Samu &amp; Biro, 1993; Scharf et al., 1998)","previouslyFormattedCitation":"(Abrams &amp; Ginzburg, 2000; Greenstone et al., 2011, 2012; Jeschke et al., 2002; Macías-Hernández et al., 2018; Samu &amp; Biro, 1993; Scharf et al., 1998)"},"properties":{"noteIndex":0},"schema":"https://github.com/citation-style-language/schema/raw/master/csl-citation.json"}</w:instrText>
      </w:r>
      <w:r w:rsidR="00D257C8">
        <w:rPr>
          <w:rFonts w:ascii="Times New Roman" w:hAnsi="Times New Roman" w:cs="Times New Roman"/>
          <w:bCs/>
        </w:rPr>
        <w:fldChar w:fldCharType="separate"/>
      </w:r>
      <w:r w:rsidR="00D257C8" w:rsidRPr="00D257C8">
        <w:rPr>
          <w:rFonts w:ascii="Times New Roman" w:hAnsi="Times New Roman" w:cs="Times New Roman"/>
          <w:bCs/>
          <w:noProof/>
        </w:rPr>
        <w:t>(Abrams &amp; Ginzburg, 2000; Greenstone et al., 2011, 2012; Jeschke et al., 2002; Macías-Hernández et al., 2018; Samu &amp; Biro, 1993; Scharf et al., 1998)</w:t>
      </w:r>
      <w:r w:rsidR="00D257C8">
        <w:rPr>
          <w:rFonts w:ascii="Times New Roman" w:hAnsi="Times New Roman" w:cs="Times New Roman"/>
          <w:bCs/>
        </w:rPr>
        <w:fldChar w:fldCharType="end"/>
      </w:r>
      <w:r w:rsidR="00D257C8">
        <w:rPr>
          <w:rFonts w:ascii="Times New Roman" w:hAnsi="Times New Roman" w:cs="Times New Roman"/>
          <w:bCs/>
        </w:rPr>
        <w:t>.</w:t>
      </w:r>
      <w:r w:rsidR="00DE57D1">
        <w:rPr>
          <w:rFonts w:ascii="Times New Roman" w:hAnsi="Times New Roman" w:cs="Times New Roman"/>
          <w:bCs/>
        </w:rPr>
        <w:t xml:space="preserve"> Considering these aspects of any environment </w:t>
      </w:r>
      <w:r w:rsidR="005C7D4F">
        <w:rPr>
          <w:rFonts w:ascii="Times New Roman" w:hAnsi="Times New Roman" w:cs="Times New Roman"/>
          <w:bCs/>
        </w:rPr>
        <w:t xml:space="preserve">or consumer </w:t>
      </w:r>
      <w:r w:rsidR="00DE57D1">
        <w:rPr>
          <w:rFonts w:ascii="Times New Roman" w:hAnsi="Times New Roman" w:cs="Times New Roman"/>
          <w:bCs/>
        </w:rPr>
        <w:t xml:space="preserve">prior to </w:t>
      </w:r>
      <w:r w:rsidR="009D1EEB">
        <w:rPr>
          <w:rFonts w:ascii="Times New Roman" w:hAnsi="Times New Roman" w:cs="Times New Roman"/>
          <w:bCs/>
        </w:rPr>
        <w:t>conducting</w:t>
      </w:r>
      <w:r w:rsidR="00DE57D1">
        <w:rPr>
          <w:rFonts w:ascii="Times New Roman" w:hAnsi="Times New Roman" w:cs="Times New Roman"/>
          <w:bCs/>
        </w:rPr>
        <w:t xml:space="preserve"> a </w:t>
      </w:r>
      <w:r w:rsidR="009D1EEB">
        <w:rPr>
          <w:rFonts w:ascii="Times New Roman" w:hAnsi="Times New Roman" w:cs="Times New Roman"/>
          <w:bCs/>
        </w:rPr>
        <w:t xml:space="preserve">diet </w:t>
      </w:r>
      <w:r w:rsidR="00DE57D1">
        <w:rPr>
          <w:rFonts w:ascii="Times New Roman" w:hAnsi="Times New Roman" w:cs="Times New Roman"/>
          <w:bCs/>
        </w:rPr>
        <w:t>DNA metabarcoding study is key in confidently assigning consumptive interactions</w:t>
      </w:r>
      <w:r w:rsidR="00E22A17">
        <w:rPr>
          <w:rFonts w:ascii="Times New Roman" w:hAnsi="Times New Roman" w:cs="Times New Roman"/>
          <w:bCs/>
        </w:rPr>
        <w:t xml:space="preserve"> and could help build predictive frameworks of </w:t>
      </w:r>
      <w:r w:rsidR="005C7D4F">
        <w:rPr>
          <w:rFonts w:ascii="Times New Roman" w:hAnsi="Times New Roman" w:cs="Times New Roman"/>
          <w:bCs/>
        </w:rPr>
        <w:t xml:space="preserve">contexts </w:t>
      </w:r>
      <w:r w:rsidR="00E22A17">
        <w:rPr>
          <w:rFonts w:ascii="Times New Roman" w:hAnsi="Times New Roman" w:cs="Times New Roman"/>
          <w:bCs/>
        </w:rPr>
        <w:t>when surface sterilization may be necessary.</w:t>
      </w:r>
      <w:r w:rsidR="00BF536A">
        <w:rPr>
          <w:rFonts w:ascii="Times New Roman" w:hAnsi="Times New Roman" w:cs="Times New Roman"/>
          <w:bCs/>
        </w:rPr>
        <w:t xml:space="preserve"> </w:t>
      </w:r>
    </w:p>
    <w:p w14:paraId="59F3A117" w14:textId="77777777" w:rsidR="00CC3B68" w:rsidRDefault="00CC3B68" w:rsidP="001A318B">
      <w:pPr>
        <w:spacing w:line="480" w:lineRule="auto"/>
        <w:rPr>
          <w:rFonts w:ascii="Times New Roman" w:hAnsi="Times New Roman" w:cs="Times New Roman"/>
          <w:bCs/>
        </w:rPr>
      </w:pPr>
    </w:p>
    <w:p w14:paraId="35E9A251" w14:textId="4C6699DA" w:rsidR="00583031" w:rsidRPr="009A37DF" w:rsidRDefault="00583031" w:rsidP="001A318B">
      <w:pPr>
        <w:spacing w:line="480" w:lineRule="auto"/>
        <w:rPr>
          <w:rFonts w:ascii="Times New Roman" w:hAnsi="Times New Roman" w:cs="Times New Roman"/>
          <w:bCs/>
        </w:rPr>
      </w:pPr>
      <w:r>
        <w:rPr>
          <w:rFonts w:ascii="Times New Roman" w:hAnsi="Times New Roman" w:cs="Times New Roman"/>
          <w:bCs/>
        </w:rPr>
        <w:t>Future work</w:t>
      </w:r>
      <w:r w:rsidR="00354772">
        <w:rPr>
          <w:rFonts w:ascii="Times New Roman" w:hAnsi="Times New Roman" w:cs="Times New Roman"/>
          <w:bCs/>
        </w:rPr>
        <w:t xml:space="preserve"> on surface </w:t>
      </w:r>
      <w:r w:rsidR="00EE45CA">
        <w:rPr>
          <w:rFonts w:ascii="Times New Roman" w:hAnsi="Times New Roman" w:cs="Times New Roman"/>
          <w:bCs/>
        </w:rPr>
        <w:t>sterilization in diet DNA metabarcoding (particularly when extracting DNA from full body parts)</w:t>
      </w:r>
      <w:r w:rsidR="009F1514">
        <w:rPr>
          <w:rFonts w:ascii="Times New Roman" w:hAnsi="Times New Roman" w:cs="Times New Roman"/>
          <w:bCs/>
        </w:rPr>
        <w:t xml:space="preserve"> s</w:t>
      </w:r>
      <w:r>
        <w:rPr>
          <w:rFonts w:ascii="Times New Roman" w:hAnsi="Times New Roman" w:cs="Times New Roman"/>
          <w:bCs/>
        </w:rPr>
        <w:t>hould determine mechanisms and factors influencing contamination risk, such as factors contributing to contaminant persiste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2003-018-0192-6","ISSN":"23993642","PMID":"30417122","abstract":"As environmental DNA (eDNA) becomes an increasingly valuable resource for marine ecosystem monitoring, understanding variation in its persistence across contrasting environments is critical. Here, we quantify the breakdown of macrobial eDNA over a spatio-temporal axis of locally extreme conditions, varying from ocean-influenced offshore to urban-inshore, and between winter and summer. We report that eDNA degrades 1.6 times faster in the inshore environment than the offshore environment, but contrary to expectation we find no difference over season. Analysis of environmental covariables show a spatial gradient of salinity and a temporal gradient of pH, with salinity—or the biotic correlates thereof—most important. Based on our estimated inshore eDNA half-life and naturally occurring eDNA concentrations, we estimate that eDNA may be detected for around 48 h, offering potential to collect ecological community data of high local fidelity. We conclude by placing these results in the context of previously published eDNA decay rates.","author":[{"dropping-particle":"","family":"Collins","given":"Rupert A.","non-dropping-particle":"","parse-names":false,"suffix":""},{"dropping-particle":"","family":"Wangensteen","given":"Owen S.","non-dropping-particle":"","parse-names":false,"suffix":""},{"dropping-particle":"","family":"O’Gorman","given":"Eoin J.","non-dropping-particle":"","parse-names":false,"suffix":""},{"dropping-particle":"","family":"Mariani","given":"Stefano","non-dropping-particle":"","parse-names":false,"suffix":""},{"dropping-particle":"","family":"Sims","given":"David W.","non-dropping-particle":"","parse-names":false,"suffix":""},{"dropping-particle":"","family":"Genner","given":"Martin J.","non-dropping-particle":"","parse-names":false,"suffix":""}],"container-title":"Communications Biology","id":"ITEM-1","issue":"1","issued":{"date-parts":[["2018"]]},"page":"1-11","publisher":"Springer US","title":"Persistence of environmental DNA in marine systems","type":"article-journal","volume":"1"},"uris":["http://www.mendeley.com/documents/?uuid=34632869-3367-49cb-baad-3354f346eb47"]},{"id":"ITEM-2","itemData":{"DOI":"10.1016/j.biocon.2014.11.038","ISSN":"00063207","abstract":"Environmental DNA (eDNA) degradation is a primary mechanism limiting the detection of rare species using eDNA techniques. To better understand the environmental drivers of eDNA degradation, we conducted a laboratory experiment to quantify degradation rates. We held bullfrog (Lithobates catesbeianus) tadpoles in microcosms, then removed the tadpoles and assigned the microcosms to three levels each of temperature, ultraviolet B (UV-B) radiation, and pH in a full factorial design. We collected water samples from each microcosm at six time steps (0 to 58. days). In all microcosms, most degradation occurred in the first three to 10. days of the experiment, but eDNA remained detectable after 58. days in some treatments. Degradation rates were lowest under cold temperatures (5. °C), low UV-B levels, and alkaline conditions. Higher degradation rates were associated with factors that contribute to favorable environments for microbial growth (higher temperatures, neutral pH, moderately high UV-B), indicating that the effects of these factors may be biologically mediated. The results of this experiment indicate that aquatic habitats that are colder, more protected from solar radiation, and more alkaline are likely to hold detectable amounts of eDNA longer than those that are warmer, sunnier, and neutral or acidic. These results can be used to facilitate better characterization of environmental conditions that reduce eDNA persistence, improved design of temporal sampling intervals and inference, and more robust detection of aquatic species with eDNA methods.","author":[{"dropping-particle":"","family":"Strickler","given":"Katherine M.","non-dropping-particle":"","parse-names":false,"suffix":""},{"dropping-particle":"","family":"Fremier","given":"Alexander K.","non-dropping-particle":"","parse-names":false,"suffix":""},{"dropping-particle":"","family":"Goldberg","given":"Caren S.","non-dropping-particle":"","parse-names":false,"suffix":""}],"container-title":"Biological Conservation","id":"ITEM-2","issued":{"date-parts":[["2015"]]},"page":"85-92","publisher":"Elsevier Ltd","title":"Quantifying effects of UV-B, temperature, and pH on eDNA degradation in aquatic microcosms","type":"article-journal","volume":"183"},"uris":["http://www.mendeley.com/documents/?uuid=fb596833-952d-417e-8188-87766a9892a6"]},{"id":"ITEM-3","itemData":{"DOI":"10.1371/journal.pone.0195529","ISBN":"1111111111","ISSN":"19326203","abstract":"The use of environmental DNA (eDNA) as a species detection tool is attracting attention from both scientific and applied fields, especially for detecting invasive or rare species. In order to use eDNA as an efficient and reliable tool, however, we need to understand its origin and state as well as factors affecting its degradation. Various biotic and abiotic environmental factors have been proposed to affect degradation of eDNA in aquatic environments and thus to influence detection rates of species. Here, we were interested in two of them, namely UV light, which can break down DNA, and the presence of filter feeders, which can remove DNA and DNA-bound particles. A few, mostly laboratory-based studies have found minor effects of UVB on the degradation of eDNA. Ultraviolet A radiation (UVA), however, has been neglected although it also causes DNA lesions and is 10- to 100-fold more prevalent than UVB when reaching the earth’s surface. Filter feeders are common in aquatic ecosystem, but their effects on eDNA has hitherto been ignored. We conducted a full-factorial aquatic mesocosm experiment under near-natural outdoor conditions manipulating UV radiation as well as the presence of Dreissena polymorpha, a strong filter feeder capable of filtering cells or organelles containing DNA. Surprisingly, we found that neither UV radiation nor the presence of the filter feeder affected eDNA-based detection rates of macroinvertebrates, even though the experiment took place in summer when UV radiation intensity and filtration activity is high for the chosen experimental site and conditions. These results, in combination with studies from marine or laboratory settings finding no effect of sunlight and its UV components on the detectability of eDNA, suggest that eDNA based species assessments could be relatively robust with respect to our two factors studied.","author":[{"dropping-particle":"","family":"Mächler","given":"Elvira","non-dropping-particle":"","parse-names":false,"suffix":""},{"dropping-particle":"","family":"Osathanunkul","given":"Maslin","non-dropping-particle":"","parse-names":false,"suffix":""},{"dropping-particle":"","family":"Altermatt","given":"Florian","non-dropping-particle":"","parse-names":false,"suffix":""}],"container-title":"PLoS ONE","id":"ITEM-3","issue":"4","issued":{"date-parts":[["2018"]]},"page":"1-15","title":"Shedding light on eDNA: neither natural levels of UV radiation nor the presence of a filter feeder affect eDNA-based detection of aquatic organisms","type":"article-journal","volume":"13"},"uris":["http://www.mendeley.com/documents/?uuid=400afefd-c504-464f-a83c-061027fdffd2"]},{"id":"ITEM-4","itemData":{"DOI":"10.1111/1755-0998.12159","ISSN":"1755098X","abstract":"Environmental DNA (eDNA) methods for detecting and estimating abundance of aquatic species are emerging rapidly, but little is known about how processes such as secretion rate, environmental degradation, and time since colonization or extirpation from a given site affect eDNA measurements. Using stream-dwelling salamanders and quantitative PCR (qPCR) analysis, we conducted three experiments to assess eDNA: (i) production rate; (ii) persistence time under different temperature and light conditions; and (iii) detectability and concentration through time following experimental introduction and removal of salamanders into previously unoccupied streams. We found that 44-50 g individuals held in aquaria produced 77 ng eDNA/h for 2 h, after which production either slowed considerably or began to equilibrate with degradation. eDNA in both full-sun and shaded treatments degraded exponentially to &lt;1% of the original concentration after 3 days. eDNA was no longer detectable in full-sun samples after 8 days, whereas eDNA was detected in 20% of shaded samples after 11 days and 100% of refrigerated control samples after 18 days. When translocated into unoccupied streams, salamanders were detectable after 6 h, but only when densities were relatively high (0.2481 individuals/m2) and when samples were collected within 5 m of the animals. Concentrations of eDNA detected were very low and increased steadily from 6-24 h after introduction, reaching 0.0022 ng/L. Within 1 h of removing salamanders from the stream, eDNA was no longer detectable. These results suggest that eDNA detectability and concentration depend on production rates of individuals, environmental conditions, density of animals, and their residence time. © 2014 John Wiley &amp; Sons Ltd. This article is a U.S. Government work and is in the public domain in the USA.","author":[{"dropping-particle":"","family":"Pilliod","given":"David S.","non-dropping-particle":"","parse-names":false,"suffix":""},{"dropping-particle":"","family":"Goldberg","given":"Caren S.","non-dropping-particle":"","parse-names":false,"suffix":""},{"dropping-particle":"","family":"Arkle","given":"Robert S.","non-dropping-particle":"","parse-names":false,"suffix":""},{"dropping-particle":"","family":"Waits","given":"Lisette P.","non-dropping-particle":"","parse-names":false,"suffix":""}],"container-title":"Molecular Ecology Resources","id":"ITEM-4","issue":"1","issued":{"date-parts":[["2014"]]},"page":"109-116","title":"Factors influencing detection of eDNA from a stream-dwelling amphibian","type":"article-journal","volume":"14"},"uris":["http://www.mendeley.com/documents/?uuid=9a0c07f4-a5ae-4134-b352-abe4cb6d5b81"]}],"mendeley":{"formattedCitation":"(Collins et al., 2018; Mächler et al., 2018; Pilliod et al., 2014; Strickler et al., 2015)","plainTextFormattedCitation":"(Collins et al., 2018; Mächler et al., 2018; Pilliod et al., 2014; Strickler et al., 2015)","previouslyFormattedCitation":"(Collins et al., 2018; Mächler et al., 2018; Pilliod et al., 2014; Strickler et al., 2015)"},"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Collins et al., 2018; Mächler et al., 2018; Pilliod et al., 2014; Strickler et al., 2015)</w:t>
      </w:r>
      <w:r w:rsidR="00910D7D">
        <w:rPr>
          <w:rFonts w:ascii="Times New Roman" w:hAnsi="Times New Roman" w:cs="Times New Roman"/>
          <w:bCs/>
        </w:rPr>
        <w:fldChar w:fldCharType="end"/>
      </w:r>
      <w:r>
        <w:rPr>
          <w:rFonts w:ascii="Times New Roman" w:hAnsi="Times New Roman" w:cs="Times New Roman"/>
          <w:bCs/>
        </w:rPr>
        <w:t xml:space="preserve"> or ecological or methodological factors contributing to contamination </w:t>
      </w:r>
      <w:r w:rsidR="005C7D4F">
        <w:rPr>
          <w:rFonts w:ascii="Times New Roman" w:hAnsi="Times New Roman" w:cs="Times New Roman"/>
          <w:bCs/>
        </w:rPr>
        <w:t>contact</w:t>
      </w:r>
      <w:r>
        <w:rPr>
          <w:rFonts w:ascii="Times New Roman" w:hAnsi="Times New Roman" w:cs="Times New Roman"/>
          <w:bCs/>
        </w:rPr>
        <w:t xml:space="preserve"> and abundanc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111/j.1755-0998.2012.03112.x","ISSN":"1755098X","abstract":"Ecological research requires large samples for statistical validity, typically hundreds or thousands of individuals, which are most efficiently gathered by mass-collecting techniques. For the study of interspecific interactions, molecular gut-content analysis enables detection of arthropod predation with minimal disruption of community interactions. Field experiments have demonstrated that standard mass-collection methods, such as sweep netting, vacuum sampling and foliage beating, sometimes lead to contamination of predators with nontarget DNA, thereby compromising resultant gut-content data. We deliberately contaminated immature Coleomegilla maculata and Podisus maculiventris that had been fed larvae of Leptinotarsa decemlineata by topically applying homogenate of the alternate prey Leptinotarsa juncta. We then attempted to remove contaminating DNA by washing in ethanol or bleach. A 40-min wash with end-over-end rotation in 80% EtOH did not reliably reduce external DNA contamination. Identical treatment with 2.5% commercial bleach removed most externally contaminating DNA without affecting the detectability of the target prey DNA in the gut. Use of this bleaching protocol, perhaps with minor modifications tailored to different predator-prey systems, should reliably eliminate external DNA contamination, thereby alleviating concerns about this possible source of cross-contamination for mass-collected arthropod predators destined for molecular gut-content analysis. © 2012.","author":[{"dropping-particle":"","family":"Greenstone","given":"Matthew H.","non-dropping-particle":"","parse-names":false,"suffix":""},{"dropping-particle":"","family":"Weber","given":"Donald C.","non-dropping-particle":"","parse-names":false,"suffix":""},{"dropping-particle":"","family":"Coudron","given":"Thomas A.","non-dropping-particle":"","parse-names":false,"suffix":""},{"dropping-particle":"","family":"Payton","given":"Mark E.","non-dropping-particle":"","parse-names":false,"suffix":""},{"dropping-particle":"","family":"Hu","given":"Jing S.","non-dropping-particle":"","parse-names":false,"suffix":""}],"container-title":"Molecular Ecology Resources","id":"ITEM-1","issue":"3","issued":{"date-parts":[["2012"]]},"page":"464-469","title":"Removing external DNA contamination from arthropod predators destined for molecular gut-content analysis","type":"article-journal","volume":"12"},"uris":["http://www.mendeley.com/documents/?uuid=aa9e793b-f6f2-4874-b805-aea6ae9ee10b"]},{"id":"ITEM-2","itemData":{"DOI":"10.1002/ece3.3192","ISSN":"20457758","abstract":"Environmental bulk samples often contain many different taxa that vary several orders of magnitude in biomass. This can be problematic in DNA metabarcoding and metagenomic high-throughput sequencing approaches, as large specimens contribute disproportionately high amounts of DNA template. Thus, a few specimens of high biomass will dominate the dataset, potentially leading to smaller specimens remaining undetected. Sorting of samples by specimen size (as a proxy for biomass) and balancing the amounts of tissue used per size fraction should improve detection rates, but this approach has not been systematically tested. Here, we explored the effects of size sorting on taxa detection using two freshwater macroinvertebrate bulk samples, collected from a low-mountain stream in Germany. Specimens were morphologically identified and sorted into three size classes (body size &lt; 2.5 × 5, 5 × 10, and up to 10 × 20 mm). Tissue powder from each size category was extracted individually and pooled based on tissue weight to simulate samples that were not sorted by biomass (\"Unsorted\"). Additionally, size fractions were pooled so that each specimen contributed approximately equal amounts of biomass (\"Sorted\"). Mock samples were amplified using four different DNA metabarcoding primer sets targeting the Cytochrome c oxidase I (COI) gene. Sorting taxa by size and pooling them proportionately according to their abundance lead to a more equal amplification of taxa compared to the processing of complete samples without sorting. The sorted samples recovered 30% more taxa than the unsorted samples at the same sequencing depth. Our results imply that sequencing depth can be decreased approximately fivefold when sorting the samples into three size classes and pooling by specimen abundance. Even coarse size sorting can substantially improve taxa detection using DNA metabarcoding. While high-throughput sequencing will become more accessible and cheaper within the next years, sorting bulk samples by specimen biomass or size is a simple yet efficient method to reduce current sequencing costs.","author":[{"dropping-particle":"","family":"Elbrecht","given":"Vasco","non-dropping-particle":"","parse-names":false,"suffix":""},{"dropping-particle":"","family":"Peinert","given":"Bianca","non-dropping-particle":"","parse-names":false,"suffix":""},{"dropping-particle":"","family":"Leese","given":"Florian","non-dropping-particle":"","parse-names":false,"suffix":""}],"container-title":"Ecology and Evolution","id":"ITEM-2","issue":"17","issued":{"date-parts":[["2017"]]},"page":"6918-6926","title":"Sorting things out: Assessing effects of unequal specimen biomass on DNA metabarcoding","type":"article-journal","volume":"7"},"uris":["http://www.mendeley.com/documents/?uuid=058c69cc-b8ff-4a8f-996f-2e1024b5c941"]}],"mendeley":{"formattedCitation":"(Elbrecht et al., 2017; Greenstone et al., 2012)","plainTextFormattedCitation":"(Elbrecht et al., 2017; Greenstone et al., 2012)","previouslyFormattedCitation":"(Elbrecht et al., 2017; Greenstone et al., 2012)"},"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Elbrecht et al., 2017; Greenstone et al., 2012)</w:t>
      </w:r>
      <w:r w:rsidR="00910D7D">
        <w:rPr>
          <w:rFonts w:ascii="Times New Roman" w:hAnsi="Times New Roman" w:cs="Times New Roman"/>
          <w:bCs/>
        </w:rPr>
        <w:fldChar w:fldCharType="end"/>
      </w:r>
      <w:r>
        <w:rPr>
          <w:rFonts w:ascii="Times New Roman" w:hAnsi="Times New Roman" w:cs="Times New Roman"/>
          <w:bCs/>
        </w:rPr>
        <w:t xml:space="preserve">. </w:t>
      </w:r>
      <w:commentRangeStart w:id="516"/>
      <w:r>
        <w:rPr>
          <w:rFonts w:ascii="Times New Roman" w:hAnsi="Times New Roman" w:cs="Times New Roman"/>
          <w:bCs/>
        </w:rPr>
        <w:t xml:space="preserve">Given the low time and effort involved in pursuing </w:t>
      </w:r>
      <w:r w:rsidR="005C7D4F">
        <w:rPr>
          <w:rFonts w:ascii="Times New Roman" w:hAnsi="Times New Roman" w:cs="Times New Roman"/>
          <w:bCs/>
        </w:rPr>
        <w:t xml:space="preserve">the surface sterilization </w:t>
      </w:r>
      <w:r>
        <w:rPr>
          <w:rFonts w:ascii="Times New Roman" w:hAnsi="Times New Roman" w:cs="Times New Roman"/>
          <w:bCs/>
        </w:rPr>
        <w:t>approach</w:t>
      </w:r>
      <w:r w:rsidR="009F1514">
        <w:rPr>
          <w:rFonts w:ascii="Times New Roman" w:hAnsi="Times New Roman" w:cs="Times New Roman"/>
          <w:bCs/>
        </w:rPr>
        <w:t xml:space="preserve"> </w:t>
      </w:r>
      <w:r w:rsidR="005C7D4F">
        <w:rPr>
          <w:rFonts w:ascii="Times New Roman" w:hAnsi="Times New Roman" w:cs="Times New Roman"/>
          <w:bCs/>
        </w:rPr>
        <w:t xml:space="preserve">we employed </w:t>
      </w:r>
      <w:r w:rsidR="009F1514">
        <w:rPr>
          <w:rFonts w:ascii="Times New Roman" w:hAnsi="Times New Roman" w:cs="Times New Roman"/>
          <w:bCs/>
        </w:rPr>
        <w:t>(~5 minutes per sample)</w:t>
      </w:r>
      <w:r>
        <w:rPr>
          <w:rFonts w:ascii="Times New Roman" w:hAnsi="Times New Roman" w:cs="Times New Roman"/>
          <w:bCs/>
        </w:rPr>
        <w:t xml:space="preserve">, our current recommendation (if extensive pre-trial of benefits </w:t>
      </w:r>
      <w:r>
        <w:rPr>
          <w:rFonts w:ascii="Times New Roman" w:hAnsi="Times New Roman" w:cs="Times New Roman"/>
          <w:bCs/>
        </w:rPr>
        <w:lastRenderedPageBreak/>
        <w:t>of surface sterilization is not feasible) is to use surface sterilization in any system where it seems likely that there may be prolonged contact with potential</w:t>
      </w:r>
      <w:r w:rsidR="00E156B6">
        <w:rPr>
          <w:rFonts w:ascii="Times New Roman" w:hAnsi="Times New Roman" w:cs="Times New Roman"/>
          <w:bCs/>
        </w:rPr>
        <w:t xml:space="preserve"> diet</w:t>
      </w:r>
      <w:r>
        <w:rPr>
          <w:rFonts w:ascii="Times New Roman" w:hAnsi="Times New Roman" w:cs="Times New Roman"/>
          <w:bCs/>
        </w:rPr>
        <w:t xml:space="preserve"> items (</w:t>
      </w:r>
      <w:proofErr w:type="gramStart"/>
      <w:r>
        <w:rPr>
          <w:rFonts w:ascii="Times New Roman" w:hAnsi="Times New Roman" w:cs="Times New Roman"/>
          <w:bCs/>
        </w:rPr>
        <w:t>e.g.</w:t>
      </w:r>
      <w:proofErr w:type="gramEnd"/>
      <w:r>
        <w:rPr>
          <w:rFonts w:ascii="Times New Roman" w:hAnsi="Times New Roman" w:cs="Times New Roman"/>
          <w:bCs/>
        </w:rPr>
        <w:t xml:space="preserve"> when small habitats are shared and in mesocosms). Our data does not suggest that there are significant downsides in terms of data quality</w:t>
      </w:r>
      <w:r w:rsidR="00730DD1">
        <w:rPr>
          <w:rFonts w:ascii="Times New Roman" w:hAnsi="Times New Roman" w:cs="Times New Roman"/>
          <w:bCs/>
        </w:rPr>
        <w:t xml:space="preserve"> (</w:t>
      </w:r>
      <w:proofErr w:type="gramStart"/>
      <w:r w:rsidR="00730DD1">
        <w:rPr>
          <w:rFonts w:ascii="Times New Roman" w:hAnsi="Times New Roman" w:cs="Times New Roman"/>
          <w:bCs/>
        </w:rPr>
        <w:t>i.e.</w:t>
      </w:r>
      <w:proofErr w:type="gramEnd"/>
      <w:r w:rsidR="00730DD1">
        <w:rPr>
          <w:rFonts w:ascii="Times New Roman" w:hAnsi="Times New Roman" w:cs="Times New Roman"/>
          <w:bCs/>
        </w:rPr>
        <w:t xml:space="preserve"> sequencing depth, ASV denoising, or taxonomic assignment)</w:t>
      </w:r>
      <w:r>
        <w:rPr>
          <w:rFonts w:ascii="Times New Roman" w:hAnsi="Times New Roman" w:cs="Times New Roman"/>
          <w:bCs/>
        </w:rPr>
        <w:t xml:space="preserve"> from this approach.  However, this study was not designed to look for these negative effects; </w:t>
      </w:r>
      <w:proofErr w:type="gramStart"/>
      <w:r>
        <w:rPr>
          <w:rFonts w:ascii="Times New Roman" w:hAnsi="Times New Roman" w:cs="Times New Roman"/>
          <w:bCs/>
        </w:rPr>
        <w:t>thus</w:t>
      </w:r>
      <w:proofErr w:type="gramEnd"/>
      <w:r>
        <w:rPr>
          <w:rFonts w:ascii="Times New Roman" w:hAnsi="Times New Roman" w:cs="Times New Roman"/>
          <w:bCs/>
        </w:rPr>
        <w:t xml:space="preserve"> future work should explicitly explore the potential negative effects of surface sterilization treatments on DNA degradation </w:t>
      </w:r>
      <w:r w:rsidR="00730DD1">
        <w:rPr>
          <w:rFonts w:ascii="Times New Roman" w:hAnsi="Times New Roman" w:cs="Times New Roman"/>
          <w:bCs/>
        </w:rPr>
        <w:t xml:space="preserve">versus removal </w:t>
      </w:r>
      <w:r>
        <w:rPr>
          <w:rFonts w:ascii="Times New Roman" w:hAnsi="Times New Roman" w:cs="Times New Roman"/>
          <w:bCs/>
        </w:rPr>
        <w:t xml:space="preserve">due to physical or chemical treatments (e.g. Greenstone </w:t>
      </w:r>
      <w:r w:rsidR="00910D7D">
        <w:rPr>
          <w:rFonts w:ascii="Times New Roman" w:hAnsi="Times New Roman" w:cs="Times New Roman"/>
          <w:bCs/>
        </w:rPr>
        <w:t xml:space="preserve">et al., </w:t>
      </w:r>
      <w:r>
        <w:rPr>
          <w:rFonts w:ascii="Times New Roman" w:hAnsi="Times New Roman" w:cs="Times New Roman"/>
          <w:bCs/>
        </w:rPr>
        <w:t xml:space="preserve">2012). </w:t>
      </w:r>
      <w:commentRangeEnd w:id="516"/>
      <w:r w:rsidR="00426038">
        <w:rPr>
          <w:rStyle w:val="CommentReference"/>
        </w:rPr>
        <w:commentReference w:id="516"/>
      </w:r>
    </w:p>
    <w:p w14:paraId="522E519A" w14:textId="7ADE5C45" w:rsidR="00583031" w:rsidRDefault="00583031" w:rsidP="001A318B">
      <w:pPr>
        <w:spacing w:line="480" w:lineRule="auto"/>
        <w:rPr>
          <w:ins w:id="517" w:author="Ana Miller-Ter Kuile" w:date="2020-12-03T13:44:00Z"/>
          <w:rFonts w:ascii="Times New Roman" w:hAnsi="Times New Roman" w:cs="Times New Roman"/>
          <w:bCs/>
        </w:rPr>
      </w:pPr>
      <w:r>
        <w:rPr>
          <w:rFonts w:ascii="Times New Roman" w:hAnsi="Times New Roman" w:cs="Times New Roman"/>
          <w:bCs/>
        </w:rPr>
        <w:t xml:space="preserve">  </w:t>
      </w:r>
      <w:ins w:id="518" w:author="Ana Miller-Ter Kuile" w:date="2020-12-03T13:44:00Z">
        <w:r w:rsidR="008E10AA">
          <w:rPr>
            <w:rFonts w:ascii="Times New Roman" w:hAnsi="Times New Roman" w:cs="Times New Roman"/>
            <w:bCs/>
          </w:rPr>
          <w:t>CAVEATS:</w:t>
        </w:r>
      </w:ins>
    </w:p>
    <w:p w14:paraId="3F86C392" w14:textId="43B77F89" w:rsidR="008E10AA" w:rsidRDefault="008E10AA" w:rsidP="001A318B">
      <w:pPr>
        <w:spacing w:line="480" w:lineRule="auto"/>
        <w:rPr>
          <w:ins w:id="519" w:author="Ana Miller-Ter Kuile" w:date="2020-12-03T13:44:00Z"/>
          <w:rFonts w:ascii="Times New Roman" w:hAnsi="Times New Roman" w:cs="Times New Roman"/>
          <w:bCs/>
        </w:rPr>
      </w:pPr>
      <w:ins w:id="520" w:author="Ana Miller-Ter Kuile" w:date="2020-12-03T13:44:00Z">
        <w:r>
          <w:rPr>
            <w:rFonts w:ascii="Times New Roman" w:hAnsi="Times New Roman" w:cs="Times New Roman"/>
            <w:bCs/>
          </w:rPr>
          <w:t>Reviewer 2 comments:</w:t>
        </w:r>
      </w:ins>
    </w:p>
    <w:p w14:paraId="71A48F2C" w14:textId="3E03C72E" w:rsidR="008E10AA" w:rsidRDefault="008E10AA" w:rsidP="001A318B">
      <w:pPr>
        <w:spacing w:line="480" w:lineRule="auto"/>
        <w:rPr>
          <w:ins w:id="521" w:author="Ana Miller-Ter Kuile" w:date="2020-12-03T13:44:00Z"/>
          <w:rFonts w:ascii="Times New Roman" w:hAnsi="Times New Roman" w:cs="Times New Roman"/>
          <w:bCs/>
        </w:rPr>
      </w:pPr>
      <w:ins w:id="522" w:author="Ana Miller-Ter Kuile" w:date="2020-12-03T13:44:00Z">
        <w:r>
          <w:rPr>
            <w:rFonts w:ascii="Times New Roman" w:hAnsi="Times New Roman" w:cs="Times New Roman"/>
            <w:bCs/>
          </w:rPr>
          <w:t>Confirm ingestion</w:t>
        </w:r>
      </w:ins>
    </w:p>
    <w:p w14:paraId="31FCFD1D" w14:textId="5CBC452F" w:rsidR="008E10AA" w:rsidRDefault="008E10AA" w:rsidP="001A318B">
      <w:pPr>
        <w:spacing w:line="480" w:lineRule="auto"/>
        <w:rPr>
          <w:ins w:id="523" w:author="Ana Miller-Ter Kuile" w:date="2020-12-03T13:45:00Z"/>
          <w:rFonts w:ascii="Times New Roman" w:hAnsi="Times New Roman" w:cs="Times New Roman"/>
          <w:bCs/>
        </w:rPr>
      </w:pPr>
      <w:ins w:id="524" w:author="Ana Miller-Ter Kuile" w:date="2020-12-03T13:45:00Z">
        <w:r>
          <w:rPr>
            <w:rFonts w:ascii="Times New Roman" w:hAnsi="Times New Roman" w:cs="Times New Roman"/>
            <w:bCs/>
          </w:rPr>
          <w:t>Sample size</w:t>
        </w:r>
      </w:ins>
    </w:p>
    <w:p w14:paraId="3DB6F278" w14:textId="72BC4A68" w:rsidR="008E10AA" w:rsidRDefault="008E10AA" w:rsidP="001A318B">
      <w:pPr>
        <w:spacing w:line="480" w:lineRule="auto"/>
        <w:rPr>
          <w:ins w:id="525" w:author="Ana Miller-Ter Kuile" w:date="2020-12-03T13:45:00Z"/>
          <w:rFonts w:ascii="Times New Roman" w:hAnsi="Times New Roman" w:cs="Times New Roman"/>
          <w:bCs/>
        </w:rPr>
      </w:pPr>
      <w:ins w:id="526" w:author="Ana Miller-Ter Kuile" w:date="2020-12-03T13:45:00Z">
        <w:r>
          <w:rPr>
            <w:rFonts w:ascii="Times New Roman" w:hAnsi="Times New Roman" w:cs="Times New Roman"/>
            <w:bCs/>
          </w:rPr>
          <w:t>Sample storage</w:t>
        </w:r>
      </w:ins>
    </w:p>
    <w:p w14:paraId="3C7F7151" w14:textId="735A04D8" w:rsidR="008E10AA" w:rsidRDefault="008E10AA" w:rsidP="001A318B">
      <w:pPr>
        <w:spacing w:line="480" w:lineRule="auto"/>
        <w:rPr>
          <w:ins w:id="527" w:author="Ana Miller-Ter Kuile" w:date="2020-12-03T13:45:00Z"/>
          <w:rFonts w:ascii="Times New Roman" w:hAnsi="Times New Roman" w:cs="Times New Roman"/>
          <w:bCs/>
        </w:rPr>
      </w:pPr>
      <w:ins w:id="528" w:author="Ana Miller-Ter Kuile" w:date="2020-12-03T13:45:00Z">
        <w:r>
          <w:rPr>
            <w:rFonts w:ascii="Times New Roman" w:hAnsi="Times New Roman" w:cs="Times New Roman"/>
            <w:bCs/>
          </w:rPr>
          <w:t>Primer selection for really long barcodes vs. other shorter ones</w:t>
        </w:r>
      </w:ins>
      <w:ins w:id="529" w:author="Ana Miller-Ter Kuile" w:date="2020-12-03T13:52:00Z">
        <w:r>
          <w:rPr>
            <w:rFonts w:ascii="Times New Roman" w:hAnsi="Times New Roman" w:cs="Times New Roman"/>
            <w:bCs/>
          </w:rPr>
          <w:t>.</w:t>
        </w:r>
      </w:ins>
    </w:p>
    <w:p w14:paraId="38F0B3B6" w14:textId="77777777" w:rsidR="008E10AA" w:rsidRDefault="008E10AA" w:rsidP="001A318B">
      <w:pPr>
        <w:spacing w:line="480" w:lineRule="auto"/>
        <w:rPr>
          <w:rFonts w:ascii="Times New Roman" w:hAnsi="Times New Roman" w:cs="Times New Roman"/>
          <w:bCs/>
        </w:rPr>
      </w:pPr>
    </w:p>
    <w:p w14:paraId="35F10F27" w14:textId="05B43A95" w:rsidR="0058379C" w:rsidRDefault="00C25C76" w:rsidP="001A318B">
      <w:pPr>
        <w:spacing w:line="480" w:lineRule="auto"/>
        <w:rPr>
          <w:rFonts w:ascii="Times New Roman" w:hAnsi="Times New Roman" w:cs="Times New Roman"/>
          <w:bCs/>
        </w:rPr>
      </w:pPr>
      <w:r>
        <w:rPr>
          <w:rFonts w:ascii="Times New Roman" w:hAnsi="Times New Roman" w:cs="Times New Roman"/>
          <w:bCs/>
        </w:rPr>
        <w:t xml:space="preserve">Diet </w:t>
      </w:r>
      <w:r w:rsidR="00AF6206">
        <w:rPr>
          <w:rFonts w:ascii="Times New Roman" w:hAnsi="Times New Roman" w:cs="Times New Roman"/>
          <w:bCs/>
        </w:rPr>
        <w:t>DNA metabarcoding is providing</w:t>
      </w:r>
      <w:r w:rsidR="00072953">
        <w:rPr>
          <w:rFonts w:ascii="Times New Roman" w:hAnsi="Times New Roman" w:cs="Times New Roman"/>
          <w:bCs/>
        </w:rPr>
        <w:t xml:space="preserve"> the first glimpse at</w:t>
      </w:r>
      <w:r w:rsidR="00AF6206">
        <w:rPr>
          <w:rFonts w:ascii="Times New Roman" w:hAnsi="Times New Roman" w:cs="Times New Roman"/>
          <w:bCs/>
        </w:rPr>
        <w:t xml:space="preserve"> </w:t>
      </w:r>
      <w:r w:rsidR="00072953">
        <w:rPr>
          <w:rFonts w:ascii="Times New Roman" w:hAnsi="Times New Roman" w:cs="Times New Roman"/>
          <w:bCs/>
        </w:rPr>
        <w:t>comprehensive diet for a suite of consumers important to the field of food web ecology and to the maintenance of biodiversity on the planet</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2B2CF2">
        <w:rPr>
          <w:rFonts w:ascii="Times New Roman" w:hAnsi="Times New Roman" w:cs="Times New Roman"/>
          <w:bCs/>
        </w:rPr>
        <w:instrText>ADDIN CSL_CITATION {"citationItems":[{"id":"ITEM-1","itemData":{"DOI":"10.1111/2041-210X.12869","ISSN":"2041210X","abstract":"Determining diet is a key prerequisite for understanding species interactions, food web structure and ecological dynamics. In recent years, there has been considerable development in both the methodology and application of novel and more traditional dietary tracing methods, yet there is no comprehensive synthesis that systematically and quantitatively compares the different approaches. Here we conceptualise diet tracing in ecology, provide recommendations for method selection, and illustrate the advantages of method integration. We summarise empirical evidence on how different methods quantify diet mixtures, by contrasting estimates of dietary proportions from multiple methods applied to the same consumer-resource datasets, or from experimental studies with known diet compositions. Our data synthesis revealed an urgent need for more experiential comparisons among the dietary methods. The comparison of diet quantifications from field observations showed that different techniques aligned well in cases with less than six diet items, but diverged considerably when applied to more complex diet mixtures. Efforts are ongoing to further advance dietary estimation, including how reliably compound specific stable isotope analyses and fatty acid profiles can quantify more prey items than bulk stable isotope analyses. Similarly, DNA analyses, which can depict trophic interactions at a higher resolution than any other method, are generating new ways to better quantify diets and differentiate among life-stages of prey. Such efforts, combined with more empirical testing of each dietary method and establishment of open data repositories for dietary data, promise to greatly advance community and ecosystem ecology.","author":[{"dropping-particle":"","family":"Nielsen","given":"Jens M.","non-dropping-particle":"","parse-names":false,"suffix":""},{"dropping-particle":"","family":"Clare","given":"Elizabeth L.","non-dropping-particle":"","parse-names":false,"suffix":""},{"dropping-particle":"","family":"Hayden","given":"Brian","non-dropping-particle":"","parse-names":false,"suffix":""},{"dropping-particle":"","family":"Brett","given":"Michael T.","non-dropping-particle":"","parse-names":false,"suffix":""},{"dropping-particle":"","family":"Kratina","given":"Pavel","non-dropping-particle":"","parse-names":false,"suffix":""}],"container-title":"Methods in Ecology and Evolution","id":"ITEM-1","issue":"2","issued":{"date-parts":[["2018"]]},"page":"278-291","title":"Diet tracing in ecology: Method comparison and selection","type":"article-journal","volume":"9"},"uris":["http://www.mendeley.com/documents/?uuid=d1795e86-ea63-47d9-9102-328ed37dd52b"]},{"id":"ITEM-2","itemData":{"author":[{"dropping-particle":"","family":"Wilson","given":"E. O.","non-dropping-particle":"","parse-names":false,"suffix":""}],"container-title":"Conservation Biology","id":"ITEM-2","issue":"4","issued":{"date-parts":[["1987"]]},"page":"344-346","title":"The little things that run the world (The importance and conservation of invertebrates)","type":"article-journal","volume":"1"},"uris":["http://www.mendeley.com/documents/?uuid=f244689a-72a0-4aff-bc4e-03d22d521752"]},{"id":"ITEM-3","itemData":{"DOI":"10.1371/journal.pone.0185809","ISBN":"1111111111","ISSN":"19326203","PMID":"29045418","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 nomic groups only, rather than changes in insect biomass which is more relevant for ecologi- 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We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author":[{"dropping-particle":"","family":"Hallmann","given":"Caspar A.","non-dropping-particle":"","parse-names":false,"suffix":""},{"dropping-particle":"","family":"Sorg","given":"Martin","non-dropping-particle":"","parse-names":false,"suffix":""},{"dropping-particle":"","family":"Jongejans","given":"Eelke","non-dropping-particle":"","parse-names":false,"suffix":""},{"dropping-particle":"","family":"Siepel","given":"Henk","non-dropping-particle":"","parse-names":false,"suffix":""},{"dropping-particle":"","family":"Hofland","given":"Nick","non-dropping-particle":"","parse-names":false,"suffix":""},{"dropping-particle":"","family":"Schwan","given":"Heinz","non-dropping-particle":"","parse-names":false,"suffix":""},{"dropping-particle":"","family":"Stenmans","given":"Werner","non-dropping-particle":"","parse-names":false,"suffix":""},{"dropping-particle":"","family":"Müller","given":"Andreas","non-dropping-particle":"","parse-names":false,"suffix":""},{"dropping-particle":"","family":"Sumser","given":"Hubert","non-dropping-particle":"","parse-names":false,"suffix":""},{"dropping-particle":"","family":"Hörren","given":"Thomas","non-dropping-particle":"","parse-names":false,"suffix":""},{"dropping-particle":"","family":"Goulson","given":"Dave","non-dropping-particle":"","parse-names":false,"suffix":""},{"dropping-particle":"","family":"Kroon","given":"Hans","non-dropping-particle":"De","parse-names":false,"suffix":""}],"container-title":"PLoS ONE","id":"ITEM-3","issue":"10","issued":{"date-parts":[["2017"]]},"title":"More than 75 percent decline over 27 years in total flying insect biomass in protected areas","type":"article-journal","volume":"12"},"uris":["http://www.mendeley.com/documents/?uuid=2eec993c-fff8-46e2-9794-565e383ee83c"]}],"mendeley":{"formattedCitation":"(C. A. Hallmann et al., 2017; J. M. Nielsen et al., 2018; Wilson, 1987)","plainTextFormattedCitation":"(C. A. Hallmann et al., 2017; J. M. Nielsen et al., 2018; Wilson, 1987)","previouslyFormattedCitation":"(C. A. Hallmann et al., 2017; J. M. Nielsen et al., 2018; Wilson, 1987)"},"properties":{"noteIndex":0},"schema":"https://github.com/citation-style-language/schema/raw/master/csl-citation.json"}</w:instrText>
      </w:r>
      <w:r w:rsidR="00910D7D">
        <w:rPr>
          <w:rFonts w:ascii="Times New Roman" w:hAnsi="Times New Roman" w:cs="Times New Roman"/>
          <w:bCs/>
        </w:rPr>
        <w:fldChar w:fldCharType="separate"/>
      </w:r>
      <w:r w:rsidR="00354772" w:rsidRPr="00354772">
        <w:rPr>
          <w:rFonts w:ascii="Times New Roman" w:hAnsi="Times New Roman" w:cs="Times New Roman"/>
          <w:bCs/>
          <w:noProof/>
        </w:rPr>
        <w:t>(C. A. Hallmann et al., 2017; J. M. Nielsen et al., 2018; Wilson, 1987)</w:t>
      </w:r>
      <w:r w:rsidR="00910D7D">
        <w:rPr>
          <w:rFonts w:ascii="Times New Roman" w:hAnsi="Times New Roman" w:cs="Times New Roman"/>
          <w:bCs/>
        </w:rPr>
        <w:fldChar w:fldCharType="end"/>
      </w:r>
      <w:r w:rsidR="00072953">
        <w:rPr>
          <w:rFonts w:ascii="Times New Roman" w:hAnsi="Times New Roman" w:cs="Times New Roman"/>
          <w:bCs/>
        </w:rPr>
        <w:t xml:space="preserve">. </w:t>
      </w:r>
      <w:r w:rsidR="0058379C">
        <w:rPr>
          <w:rFonts w:ascii="Times New Roman" w:hAnsi="Times New Roman" w:cs="Times New Roman"/>
          <w:bCs/>
        </w:rPr>
        <w:t xml:space="preserve">Being able to determine consumptive interactions for many species and environments for the first time will continue to build a better picture of the complex structure of nature and how </w:t>
      </w:r>
      <w:r w:rsidR="005C7D4F">
        <w:rPr>
          <w:rFonts w:ascii="Times New Roman" w:hAnsi="Times New Roman" w:cs="Times New Roman"/>
          <w:bCs/>
        </w:rPr>
        <w:t>natural</w:t>
      </w:r>
      <w:r w:rsidR="0058379C">
        <w:rPr>
          <w:rFonts w:ascii="Times New Roman" w:hAnsi="Times New Roman" w:cs="Times New Roman"/>
          <w:bCs/>
        </w:rPr>
        <w:t xml:space="preserve"> systems will change with anthropogenic disturbance</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910D7D">
        <w:rPr>
          <w:rFonts w:ascii="Times New Roman" w:hAnsi="Times New Roman" w:cs="Times New Roman"/>
          <w:bCs/>
        </w:rPr>
        <w:instrText>ADDIN CSL_CITATION {"citationItems":[{"id":"ITEM-1","itemData":{"DOI":"10.1038/s41559-017-0101","author":[{"dropping-particle":"","family":"Pilosof","given":"Shai","non-dropping-particle":"","parse-names":false,"suffix":""},{"dropping-particle":"","family":"Porter","given":"Mason A","non-dropping-particle":"","parse-names":false,"suffix":""},{"dropping-particle":"","family":"Pascual","given":"Mercedes","non-dropping-particle":"","parse-names":false,"suffix":""},{"dropping-particle":"","family":"Kéfi","given":"Sonia","non-dropping-particle":"","parse-names":false,"suffix":""}],"container-title":"Nature Publishing Group","id":"ITEM-1","issue":"March","issued":{"date-parts":[["2017"]]},"page":"1-9","publisher":"Macmillan Publishers Limited","title":"The multilayer nature of ecological networks","type":"article-journal","volume":"1"},"uris":["http://www.mendeley.com/documents/?uuid=201fa4a1-f829-4c25-83ce-c65ce82352ef"]},{"id":"ITEM-2","itemData":{"DOI":"10.1111/j.1461-0248.2004.00698.x","ISSN":"1461023X","abstract":"The last 15 years has seen parallel surges of interest in two research areas that have rarely intersected: biodiversity and ecosystem functioning (BEF), and multispecies predator-prey interactions (PPI). Research addressing role of biodiversity in ecosystem functioning has focused primarily on single trophic-level systems, emphasizing additive effects of diversity that manifest through resource partitioning and the sampling effect. Conversely, research addressing predator-prey interactions has focused on two trophic-level systems, emphasizing indirect and non-additive interactions among species. Here, we use a suite of consumer-resource models to organize and synthesize the ways in which consumer species diversity affects the densities of both resources and consumer species. Specifically, we consider sampling effects, resource partitioning, indirect effects caused by intraguild interactions and non-additive effects. We show that the relationship between consumer diversity and the density of resources and consumer species are broadly similar for systems with one vs. two trophic levels, and that indirect and non-additive interactions generally do little more than modify the impacts of diversity established by the sampling effect and resource partitioning. The broad similarities between systems with one vs. two trophic levels argue for greater communication between researchers studying BEF, and researchers studying multispecies PPI.","author":[{"dropping-particle":"","family":"Ives","given":"Anthony R.","non-dropping-particle":"","parse-names":false,"suffix":""},{"dropping-particle":"","family":"Cardinale","given":"Bradley J.","non-dropping-particle":"","parse-names":false,"suffix":""},{"dropping-particle":"","family":"Snyder","given":"William E.","non-dropping-particle":"","parse-names":false,"suffix":""}],"container-title":"Ecology Letters","id":"ITEM-2","issue":"1","issued":{"date-parts":[["2005"]]},"page":"102-116","title":"A synthesis of subdisciplines: Predator-prey interactions, and biodiversity and ecosystem functioning","type":"article-journal","volume":"8"},"uris":["http://www.mendeley.com/documents/?uuid=a34a8138-c3f7-41db-885c-1eab461bdf8d"]},{"id":"ITEM-3","itemData":{"DOI":"10.1111/j.1461-0248.2010.01558.x","author":[{"dropping-particle":"","family":"Rudolf, V. H W, Lafferty","given":"K. D","non-dropping-particle":"","parse-names":false,"suffix":""}],"container-title":"Ecology Letters","id":"ITEM-3","issued":{"date-parts":[["2011"]]},"page":"75-79","title":"Stage structure alters how complexity affects stability of ecological networks","type":"article-journal","volume":"14"},"uris":["http://www.mendeley.com/documents/?uuid=ea7e29ee-325a-4889-84a0-b52a2bdf446c"]},{"id":"ITEM-4","itemData":{"DOI":"10.1002/ecy.1872","ISSN":"00129658","abstract":"Understanding the biodiversity and ecosystem function relationship can be challenging in species-rich ecosystems. Traditionally, species richness has been relied on heavily to explain changes in ecosystem function across diversity gradients. Diversity–Interactions models can test how ecosystem function is affected by species identity, species interactions, and evenness, in addition to richness. However, in a species-rich system, there may be too many species interactions to allow estimation of each coefficient, and if all interaction coefficients are estimable, they may be devoid of any sensible biological meaning. Parsimonious descriptions using constraints among interaction coefficients have been developed but important variability may still remain unexplained. Here, we extend Diversity–Interactions models to describe the effects of diversity on ecosystem function using a combination of fixed coefficients and random effects. Our approach provides improved standard errors for testing fixed coefficients and incorporates lack-of-fit tests for diversity effects. We illustrate our methods using data from a grassland and a microbial experiment. Our framework considerably reduces the complexities associated with understanding how species interactions contribute to ecosystem function in species-rich ecosystems.","author":[{"dropping-particle":"","family":"Brophy","given":"Caroline","non-dropping-particle":"","parse-names":false,"suffix":""},{"dropping-particle":"","family":"Dooley","given":"Áine","non-dropping-particle":"","parse-names":false,"suffix":""},{"dropping-particle":"","family":"Kirwan","given":"Laura","non-dropping-particle":"","parse-names":false,"suffix":""},{"dropping-particle":"","family":"Finn","given":"John A.","non-dropping-particle":"","parse-names":false,"suffix":""},{"dropping-particle":"","family":"McDonnell","given":"Jack","non-dropping-particle":"","parse-names":false,"suffix":""},{"dropping-particle":"","family":"Bell","given":"Thomas","non-dropping-particle":"","parse-names":false,"suffix":""},{"dropping-particle":"","family":"Cadotte","given":"Marc W.","non-dropping-particle":"","parse-names":false,"suffix":""},{"dropping-particle":"","family":"Connolly","given":"John","non-dropping-particle":"","parse-names":false,"suffix":""}],"container-title":"Ecology","id":"ITEM-4","issue":"7","issued":{"date-parts":[["2017"]]},"page":"1771-1778","title":"Biodiversity and ecosystem function: making sense of numerous species interactions in multi-species communities","type":"article-journal","volume":"98"},"uris":["http://www.mendeley.com/documents/?uuid=465f71fa-bc41-4ea0-9a13-0e5c135ff424"]},{"id":"ITEM-5","itemData":{"DOI":"10.1046/j.1461-0248.2002.00354.x","ISBN":"1461-023X","ISSN":"1461023X","PMID":"176644900015","abstract":"Food-web structure mediates dramatic effects of biodiversity loss including secondary and `cascading' extinctions. We studied these effects by simulating primary species loss in 16 food webs from terrestrial and aquatic ecosystems and measuring robustness in terms of the secondary extinctions that followed. As observed in other networks, food webs are more robust to random removal of species than to selective removal of species with the most trophic links to other species. More surprisingly, robustness increases with food-web connectance but appears independent of species richness and omnivory. In particular, food webs experience `rivet-like' thresholds past which they display extreme sensitivity to removal of highly connected species. Higher connectance delays the onset of this threshold. Removing species with few trophic connections generally has little effect though there are several striking exceptions. These findings emphasize how the number of species removed affects ecosystems differently depending on the trophic functions of species removed.","author":[{"dropping-particle":"","family":"Dunne","given":"Jennifer A.","non-dropping-particle":"","parse-names":false,"suffix":""},{"dropping-particle":"","family":"Williams","given":"Richard J","non-dropping-particle":"","parse-names":false,"suffix":""},{"dropping-particle":"","family":"Martinez","given":"Neo D.","non-dropping-particle":"","parse-names":false,"suffix":""}],"container-title":"Ecology Letters","id":"ITEM-5","issued":{"date-parts":[["2002"]]},"page":"558-567","title":"Network structure and biodiversity loss in food webs: robustness increase with connectance","type":"article-journal","volume":"5"},"uris":["http://www.mendeley.com/documents/?uuid=ddf7ecc9-ada9-44f1-9aad-ec74200d9811"]},{"id":"ITEM-6","itemData":{"DOI":"10.1111/j.1461-0248.2008.01250.x","abstract":"The main drivers of global environmental change (CO2 enrichment, nitrogen deposition, climate, biotic invasions and land use) cause extinctions and alter species distributions, and recent evidence shows that they exert pervasive impacts on various antagonistic and mutualistic interactions among species. In this review, we synthesize data from 688 published studies to show that these drivers often alter competitive interactions among plants and animals, exert multitrophic effects on the decomposer food web, increase intensity of pathogen infection, weaken mutualisms involving plants, and enhance herbivory while having variable effects on predation. A recurrent finding is that there is substantial variability among studies in both the magnitude and direction of effects of any given GEC driver on any given type of biotic interaction. Further, we show that higher order effects among multiple drivers acting simultaneously create challenges in predicting future responses to global environmental change, and that extrapolating these complex impacts across entire networks of species interactions yields unanticipated effects on ecosystems. Finally, we conclude that in order to reliably predict the effects of GEC on community and ecosystem processes, the greatest single challenge will be to determine how biotic and abiotic context alters the direction and magnitude of GEC effects on biotic interactions.","author":[{"dropping-particle":"","family":"Tylianakis","given":"Jason","non-dropping-particle":"","parse-names":false,"suffix":""},{"dropping-particle":"","family":"Didham","given":"Raphael","non-dropping-particle":"","parse-names":false,"suffix":""},{"dropping-particle":"","family":"Bascompte","given":"Jordi","non-dropping-particle":"","parse-names":false,"suffix":""},{"dropping-particle":"","family":"Wardle","given":"David","non-dropping-particle":"","parse-names":false,"suffix":""}],"container-title":"Ecology Letters","id":"ITEM-6","issued":{"date-parts":[["2008"]]},"page":"1351-1363","title":"Global change and species interactions in terrestrial ecosystems","type":"article-journal","volume":"11"},"uris":["http://www.mendeley.com/documents/?uuid=06681706-d075-4896-844d-66b10a5e589e"]},{"id":"ITEM-7","itemData":{"DOI":"10.1111/1365-2664.12769","ISBN":"9781613994450","ISSN":"13652664","author":[{"dropping-particle":"","family":"Harvey","given":"Eric","non-dropping-particle":"","parse-names":false,"suffix":""},{"dropping-particle":"","family":"Gounand","given":"Isabelle","non-dropping-particle":"","parse-names":false,"suffix":""},{"dropping-particle":"","family":"Ward","given":"Colette L.","non-dropping-particle":"","parse-names":false,"suffix":""},{"dropping-particle":"","family":"Altermatt","given":"Florian","non-dropping-particle":"","parse-names":false,"suffix":""}],"container-title":"Journal of Applied Ecology","id":"ITEM-7","issued":{"date-parts":[["2017"]]},"page":"371-379","title":"Bridging ecology and conservation: from ecological networks to ecosystem function","type":"article-journal","volume":"54"},"uris":["http://www.mendeley.com/documents/?uuid=30916a4d-dcca-4fcf-b326-3d5aecbf28e0"]}],"mendeley":{"formattedCitation":"(Brophy et al., 2017; Dunne et al., 2002; Harvey et al., 2017; Ives et al., 2005; Pilosof et al., 2017; Rudolf, V. H W, Lafferty, 2011; Tylianakis et al., 2008)","plainTextFormattedCitation":"(Brophy et al., 2017; Dunne et al., 2002; Harvey et al., 2017; Ives et al., 2005; Pilosof et al., 2017; Rudolf, V. H W, Lafferty, 2011; Tylianakis et al., 2008)","previouslyFormattedCitation":"(Brophy et al., 2017; Dunne et al., 2002; Harvey et al., 2017; Ives et al., 2005; Pilosof et al., 2017; Rudolf, V. H W, Lafferty, 2011; Tylianakis et al., 2008)"},"properties":{"noteIndex":0},"schema":"https://github.com/citation-style-language/schema/raw/master/csl-citation.json"}</w:instrText>
      </w:r>
      <w:r w:rsidR="00910D7D">
        <w:rPr>
          <w:rFonts w:ascii="Times New Roman" w:hAnsi="Times New Roman" w:cs="Times New Roman"/>
          <w:bCs/>
        </w:rPr>
        <w:fldChar w:fldCharType="separate"/>
      </w:r>
      <w:r w:rsidR="00910D7D" w:rsidRPr="00910D7D">
        <w:rPr>
          <w:rFonts w:ascii="Times New Roman" w:hAnsi="Times New Roman" w:cs="Times New Roman"/>
          <w:bCs/>
          <w:noProof/>
        </w:rPr>
        <w:t>(Brophy et al., 2017; Dunne et al., 2002; Harvey et al., 2017; Ives et al., 2005; Pilosof et al., 2017; Rudolf, V. H W, Lafferty, 2011; Tylianakis et al., 2008)</w:t>
      </w:r>
      <w:r w:rsidR="00910D7D">
        <w:rPr>
          <w:rFonts w:ascii="Times New Roman" w:hAnsi="Times New Roman" w:cs="Times New Roman"/>
          <w:bCs/>
        </w:rPr>
        <w:fldChar w:fldCharType="end"/>
      </w:r>
      <w:r w:rsidR="00910D7D">
        <w:rPr>
          <w:rFonts w:ascii="Times New Roman" w:hAnsi="Times New Roman" w:cs="Times New Roman"/>
          <w:bCs/>
        </w:rPr>
        <w:t xml:space="preserve">. </w:t>
      </w:r>
      <w:r w:rsidR="0058379C">
        <w:rPr>
          <w:rFonts w:ascii="Times New Roman" w:hAnsi="Times New Roman" w:cs="Times New Roman"/>
          <w:bCs/>
        </w:rPr>
        <w:t xml:space="preserve">Like any method for determining consumptive interactions in nature, DNA </w:t>
      </w:r>
      <w:r w:rsidR="0058379C">
        <w:rPr>
          <w:rFonts w:ascii="Times New Roman" w:hAnsi="Times New Roman" w:cs="Times New Roman"/>
          <w:bCs/>
        </w:rPr>
        <w:lastRenderedPageBreak/>
        <w:t>metabarcoding continues to be refined</w:t>
      </w:r>
      <w:r w:rsidR="009E7CA2">
        <w:rPr>
          <w:rFonts w:ascii="Times New Roman" w:hAnsi="Times New Roman" w:cs="Times New Roman"/>
          <w:bCs/>
        </w:rPr>
        <w:t>, especially as new tools and data are continually emerging</w:t>
      </w:r>
      <w:r w:rsidR="00910D7D">
        <w:rPr>
          <w:rFonts w:ascii="Times New Roman" w:hAnsi="Times New Roman" w:cs="Times New Roman"/>
          <w:bCs/>
        </w:rPr>
        <w:t xml:space="preserve"> </w:t>
      </w:r>
      <w:r w:rsidR="00910D7D">
        <w:rPr>
          <w:rFonts w:ascii="Times New Roman" w:hAnsi="Times New Roman" w:cs="Times New Roman"/>
          <w:bCs/>
        </w:rPr>
        <w:fldChar w:fldCharType="begin" w:fldLock="1"/>
      </w:r>
      <w:r w:rsidR="00B07DBA">
        <w:rPr>
          <w:rFonts w:ascii="Times New Roman" w:hAnsi="Times New Roman" w:cs="Times New Roman"/>
          <w:bCs/>
        </w:rPr>
        <w:instrText>ADDIN CSL_CITATION {"citationItems":[{"id":"ITEM-1","itemData":{"DOI":"10.1111/mec.15060","ISSN":"1365294X","author":[{"dropping-particle":"","family":"Zinger","given":"Lucie","non-dropping-particle":"","parse-names":false,"suffix":""},{"dropping-particle":"","family":"Bonin","given":"Aurélie","non-dropping-particle":"","parse-names":false,"suffix":""},{"dropping-particle":"","family":"Alsos","given":"Inger G.","non-dropping-particle":"","parse-names":false,"suffix":""},{"dropping-particle":"","family":"Bálint","given":"Miklós","non-dropping-particle":"","parse-names":false,"suffix":""},{"dropping-particle":"","family":"Bik","given":"Holly","non-dropping-particle":"","parse-names":false,"suffix":""},{"dropping-particle":"","family":"Boyer","given":"Frédéric","non-dropping-particle":"","parse-names":false,"suffix":""},{"dropping-particle":"","family":"Chariton","given":"Anthony A.","non-dropping-particle":"","parse-names":false,"suffix":""},{"dropping-particle":"","family":"Creer","given":"Simon","non-dropping-particle":"","parse-names":false,"suffix":""},{"dropping-particle":"","family":"Coissac","given":"Eric","non-dropping-particle":"","parse-names":false,"suffix":""},{"dropping-particle":"","family":"Deagle","given":"Bruce E.","non-dropping-particle":"","parse-names":false,"suffix":""},{"dropping-particle":"","family":"Barba","given":"Marta","non-dropping-particle":"De","parse-names":false,"suffix":""},{"dropping-particle":"","family":"Dickie","given":"Ian A.","non-dropping-particle":"","parse-names":false,"suffix":""},{"dropping-particle":"","family":"Dumbrell","given":"Alex J.","non-dropping-particle":"","parse-names":false,"suffix":""},{"dropping-particle":"","family":"Ficetola","given":"Gentile Francesco","non-dropping-particle":"","parse-names":false,"suffix":""},{"dropping-particle":"","family":"Fierer","given":"Noah","non-dropping-particle":"","parse-names":false,"suffix":""},{"dropping-particle":"","family":"Fumagalli","given":"Luca","non-dropping-particle":"","parse-names":false,"suffix":""},{"dropping-particle":"","family":"Gilbert","given":"M. Thomas P.","non-dropping-particle":"","parse-names":false,"suffix":""},{"dropping-particle":"","family":"Jarman","given":"Simon","non-dropping-particle":"","parse-names":false,"suffix":""},{"dropping-particle":"","family":"Jumpponen","given":"Ari","non-dropping-particle":"","parse-names":false,"suffix":""},{"dropping-particle":"","family":"Kauserud","given":"Håvard","non-dropping-particle":"","parse-names":false,"suffix":""},{"dropping-particle":"","family":"Orlando","given":"Ludovic","non-dropping-particle":"","parse-names":false,"suffix":""},{"dropping-particle":"","family":"Pansu","given":"Johan","non-dropping-particle":"","parse-names":false,"suffix":""},{"dropping-particle":"","family":"Pawlowski","given":"Jan","non-dropping-particle":"","parse-names":false,"suffix":""},{"dropping-particle":"","family":"Tedersoo","given":"Leho","non-dropping-particle":"","parse-names":false,"suffix":""},{"dropping-particle":"","family":"Thomsen","given":"Philip Francis","non-dropping-particle":"","parse-names":false,"suffix":""},{"dropping-particle":"","family":"Willerslev","given":"Eske","non-dropping-particle":"","parse-names":false,"suffix":""},{"dropping-particle":"","family":"Taberlet","given":"Pierre","non-dropping-particle":"","parse-names":false,"suffix":""}],"container-title":"Molecular Ecology","id":"ITEM-1","issue":"8","issued":{"date-parts":[["2019"]]},"page":"1857-1862","title":"DNA metabarcoding—Need for robust experimental designs to draw sound ecological conclusions","type":"article-journal","volume":"28"},"uris":["http://www.mendeley.com/documents/?uuid=d8d05100-bc88-4819-90cb-085200c0b77c"]},{"id":"ITEM-2","itemData":{"DOI":"10.1111/2041-210X.12667","ISSN":"2041210X","abstract":"Metagenomic shotgun sequencing, using Illumina technology, and de novo genome assembly of mixed field-collected samples of invertebrates readily produce mitochondrial genome sequences, allowing rapid identification and quantification of species diversity. However, intraspecific genetic variability present in the specimen pools is lost during mitogenome assembly, which limits the utility of ‘mitochondrial metagenomics’ for studies of population diversity. Using 10 natural communities (&gt;2600 individuals) of leaf beetles (Chrysomelidae), DNA variation in the mitochondrial cox1-5′ ‘barcode’ was compared for Sanger-sequenced individuals and Illumina shotgun-sequenced specimen pools. Generally, only a single mitochondrial contig was assembled per species, even in the presence of intraspecific variation. Ignoring ambiguity from the use of two different assemblers, the cox1 barcode regions from these assemblies were exact nucleotide matches of a Sanger-sequenced barcode in 90·7% of cases, which dropped to 76% in assemblies from samples with large intra- and interspecific variability. Nucleotide differences between barcodes from both data types were almost exclusively in synonymous 3rd codon positions, although the number of affected sites was very low, and the greatest discrepancies were correlated with poor quality of Sanger sequences. Unassembled shotgun reads were also used to score single nucleotide polymorphisms and to calculate intraspecific nucleotide diversity (pi) for all available populations at each site. These values correlated with Sanger-sequenced cox1 variation but were significantly higher. Overall, the assemblage-focused shotgun sequencing of pooled samples produced nucleotide variation data comparable to the well-established specimen-focused Sanger approach. The findings thus extend the application of mitochondrial metagenomics of complex biodiversity samples to the estimation of diversity below the species level.","author":[{"dropping-particle":"","family":"Gómez-Rodríguez","given":"Carola","non-dropping-particle":"","parse-names":false,"suffix":""},{"dropping-particle":"","family":"Timmermans","given":"Martijn J.T.N.","non-dropping-particle":"","parse-names":false,"suffix":""},{"dropping-particle":"","family":"Crampton-Platt","given":"Alex","non-dropping-particle":"","parse-names":false,"suffix":""},{"dropping-particle":"","family":"Vogler","given":"Alfried P.","non-dropping-particle":"","parse-names":false,"suffix":""}],"container-title":"Methods in Ecology and Evolution","id":"ITEM-2","issue":"2","issued":{"date-parts":[["2017"]]},"page":"248-256","title":"Intraspecific genetic variation in complex assemblages from mitochondrial metagenomics: comparison with DNA barcodes","type":"article-journal","volume":"8"},"uris":["http://www.mendeley.com/documents/?uuid=71022fdd-56a2-400a-80be-cb6574f19341"]},{"id":"ITEM-3","itemData":{"DOI":"10.1038/nmeth.3290","ISSN":"15487105","abstract":"Speed, single-base sensitivity and long read lengths make nanopores a promising technology for high-throughput sequencing. We evaluated and optimized the performance of the MinION nanopore sequencer using M13 genomic DNA and used expectation maximization to obtain robust maximum-likelihood estimates for insertion, deletion and substitution error rates (4.9%, 7.8% and 5.1%, respectively). Over 99% of high-quality 2D MinION reads mapped to the reference at a mean identity of 85%. We present a single-nucleotide-variant detection tool that uses maximum-likelihood parameter estimates and marginalization over many possible read alignments to achieve precision and recall of up to 99%. By pairing our high-confidence alignment strategy with long MinION reads, we resolved the copy number for a cancer-testis gene family (CT47) within an unresolved region of human chromosome Xq24.","author":[{"dropping-particle":"","family":"Jain","given":"Miten","non-dropping-particle":"","parse-names":false,"suffix":""},{"dropping-particle":"","family":"Fiddes","given":"Ian T.","non-dropping-particle":"","parse-names":false,"suffix":""},{"dropping-particle":"","family":"Miga","given":"Karen H.","non-dropping-particle":"","parse-names":false,"suffix":""},{"dropping-particle":"","family":"Olsen","given":"Hugh E.","non-dropping-particle":"","parse-names":false,"suffix":""},{"dropping-particle":"","family":"Paten","given":"Benedict","non-dropping-particle":"","parse-names":false,"suffix":""},{"dropping-particle":"","family":"Akeson","given":"Mark","non-dropping-particle":"","parse-names":false,"suffix":""}],"container-title":"Nature Methods","id":"ITEM-3","issue":"4","issued":{"date-parts":[["2015"]]},"page":"351-356","title":"Improved data analysis for the MinION nanopore sequencer","type":"article-journal","volume":"12"},"uris":["http://www.mendeley.com/documents/?uuid=3a744f06-e230-49d5-9d35-6e75a9cd08ef"]},{"id":"ITEM-4","itemData":{"DOI":"10.1016/j.ympev.2013.05.012","ISSN":"10557903","abstract":"The functionality of standard zoological DNA barcoding practice (the identification of unknown specimens by comparison of COI sequences) is contingent on working barcode databases with sufficient taxonomic coverage. It has already been established that the main barcoding repositories, NCBI and BOLD, are devoid of data for many animal groups but the specific taxonomic coverage of the repositories across animal biodiversity remains unexplored. Here, I shed light on this mystery by contrasting the number of unique taxon labels in the two databases with the number of currently recognized species for each animal phylum. The numbers reveal an overall paucity of COI sequence data in the repositories (15.13% total coverage across the recognized biodiversity on Earth, and 20.76% average taxonomic coverage for each phylum) and, more importantly, bear witness to the idleness towards numerous phyla, rendering current barcoding efforts either ineffective or inaccurate. The importance of further integrating taxonomic expertise into barcoding practice is briefly discussed and some guidelines, previously mentioned in the barcoding literature, are suggested anew. Finally, the asserted values concerning the taxonomic coverage in barcoding databases for Animalia are contrasted with those of Plantae and Fungi. © 2013 Elsevier Inc.","author":[{"dropping-particle":"","family":"Kvist","given":"Sebastian","non-dropping-particle":"","parse-names":false,"suffix":""}],"container-title":"Molecular Phylogenetics and Evolution","id":"ITEM-4","issue":"1","issued":{"date-parts":[["2013"]]},"page":"39-45","publisher":"Elsevier Inc.","title":"Barcoding in the dark?: A critical view of the sufficiency of zoological DNA barcoding databases and a plea for broader integration of taxonomic knowledge","type":"article-journal","volume":"69"},"uris":["http://www.mendeley.com/documents/?uuid=d6df3739-c164-45b8-b282-a9d86600ec9e"]}],"mendeley":{"formattedCitation":"(Gómez-Rodríguez et al., 2017; Jain et al., 2015; Kvist, 2013; Zinger et al., 2019)","plainTextFormattedCitation":"(Gómez-Rodríguez et al., 2017; Jain et al., 2015; Kvist, 2013; Zinger et al., 2019)","previouslyFormattedCitation":"(Gómez-Rodríguez et al., 2017; Jain et al., 2015; Kvist, 2013; Zinger et al., 2019)"},"properties":{"noteIndex":0},"schema":"https://github.com/citation-style-language/schema/raw/master/csl-citation.json"}</w:instrText>
      </w:r>
      <w:r w:rsidR="00910D7D">
        <w:rPr>
          <w:rFonts w:ascii="Times New Roman" w:hAnsi="Times New Roman" w:cs="Times New Roman"/>
          <w:bCs/>
        </w:rPr>
        <w:fldChar w:fldCharType="separate"/>
      </w:r>
      <w:r w:rsidR="00B07DBA" w:rsidRPr="00B07DBA">
        <w:rPr>
          <w:rFonts w:ascii="Times New Roman" w:hAnsi="Times New Roman" w:cs="Times New Roman"/>
          <w:bCs/>
          <w:noProof/>
        </w:rPr>
        <w:t>(Gómez-Rodríguez et al., 2017; Jain et al., 2015; Kvist, 2013; Zinger et al., 2019)</w:t>
      </w:r>
      <w:r w:rsidR="00910D7D">
        <w:rPr>
          <w:rFonts w:ascii="Times New Roman" w:hAnsi="Times New Roman" w:cs="Times New Roman"/>
          <w:bCs/>
        </w:rPr>
        <w:fldChar w:fldCharType="end"/>
      </w:r>
      <w:r w:rsidR="00B07DBA">
        <w:rPr>
          <w:rFonts w:ascii="Times New Roman" w:hAnsi="Times New Roman" w:cs="Times New Roman"/>
          <w:bCs/>
        </w:rPr>
        <w:t xml:space="preserve">. </w:t>
      </w:r>
      <w:r w:rsidR="0058379C">
        <w:rPr>
          <w:rFonts w:ascii="Times New Roman" w:hAnsi="Times New Roman" w:cs="Times New Roman"/>
          <w:bCs/>
        </w:rPr>
        <w:t xml:space="preserve">This study builds on past </w:t>
      </w:r>
      <w:r w:rsidR="00AC17EB">
        <w:rPr>
          <w:rFonts w:ascii="Times New Roman" w:hAnsi="Times New Roman" w:cs="Times New Roman"/>
          <w:bCs/>
        </w:rPr>
        <w:t>efforts</w:t>
      </w:r>
      <w:r w:rsidR="0058379C">
        <w:rPr>
          <w:rFonts w:ascii="Times New Roman" w:hAnsi="Times New Roman" w:cs="Times New Roman"/>
          <w:bCs/>
        </w:rPr>
        <w:t xml:space="preserve"> to refine the field of diet DNA metabarcoding by </w:t>
      </w:r>
      <w:r w:rsidR="00AC17EB">
        <w:rPr>
          <w:rFonts w:ascii="Times New Roman" w:hAnsi="Times New Roman" w:cs="Times New Roman"/>
          <w:bCs/>
        </w:rPr>
        <w:t>using surface sterilization to pinpoint potential sources of error in diet DNA data</w:t>
      </w:r>
      <w:r w:rsidR="005C7D4F">
        <w:rPr>
          <w:rFonts w:ascii="Times New Roman" w:hAnsi="Times New Roman" w:cs="Times New Roman"/>
          <w:bCs/>
        </w:rPr>
        <w:t xml:space="preserve">. </w:t>
      </w:r>
      <w:r w:rsidR="00737E79">
        <w:rPr>
          <w:rFonts w:ascii="Times New Roman" w:hAnsi="Times New Roman" w:cs="Times New Roman"/>
          <w:bCs/>
        </w:rPr>
        <w:t>Here</w:t>
      </w:r>
      <w:r w:rsidR="00E156B6">
        <w:rPr>
          <w:rFonts w:ascii="Times New Roman" w:hAnsi="Times New Roman" w:cs="Times New Roman"/>
          <w:bCs/>
        </w:rPr>
        <w:t xml:space="preserve"> we f</w:t>
      </w:r>
      <w:r w:rsidR="005C7D4F">
        <w:rPr>
          <w:rFonts w:ascii="Times New Roman" w:hAnsi="Times New Roman" w:cs="Times New Roman"/>
          <w:bCs/>
        </w:rPr>
        <w:t>ound</w:t>
      </w:r>
      <w:r w:rsidR="00E156B6">
        <w:rPr>
          <w:rFonts w:ascii="Times New Roman" w:hAnsi="Times New Roman" w:cs="Times New Roman"/>
          <w:bCs/>
        </w:rPr>
        <w:t xml:space="preserve"> that, on the whole, surface sterilization seems to be unnecessary in</w:t>
      </w:r>
      <w:r w:rsidR="00730DD1">
        <w:rPr>
          <w:rFonts w:ascii="Times New Roman" w:hAnsi="Times New Roman" w:cs="Times New Roman"/>
          <w:bCs/>
        </w:rPr>
        <w:t xml:space="preserve"> </w:t>
      </w:r>
      <w:r w:rsidR="00737E79">
        <w:rPr>
          <w:rFonts w:ascii="Times New Roman" w:hAnsi="Times New Roman" w:cs="Times New Roman"/>
          <w:bCs/>
        </w:rPr>
        <w:t>most</w:t>
      </w:r>
      <w:r w:rsidR="00E156B6">
        <w:rPr>
          <w:rFonts w:ascii="Times New Roman" w:hAnsi="Times New Roman" w:cs="Times New Roman"/>
          <w:bCs/>
        </w:rPr>
        <w:t xml:space="preserve"> context</w:t>
      </w:r>
      <w:r w:rsidR="00730DD1">
        <w:rPr>
          <w:rFonts w:ascii="Times New Roman" w:hAnsi="Times New Roman" w:cs="Times New Roman"/>
          <w:bCs/>
        </w:rPr>
        <w:t>s</w:t>
      </w:r>
      <w:r w:rsidR="00131FDD">
        <w:rPr>
          <w:rFonts w:ascii="Times New Roman" w:hAnsi="Times New Roman" w:cs="Times New Roman"/>
          <w:bCs/>
        </w:rPr>
        <w:t xml:space="preserve"> when extracting DNA from body parts of invertebrate taxa</w:t>
      </w:r>
      <w:r w:rsidR="00737E79">
        <w:rPr>
          <w:rFonts w:ascii="Times New Roman" w:hAnsi="Times New Roman" w:cs="Times New Roman"/>
          <w:bCs/>
        </w:rPr>
        <w:t>. However,</w:t>
      </w:r>
      <w:r w:rsidR="005C7D4F">
        <w:rPr>
          <w:rFonts w:ascii="Times New Roman" w:hAnsi="Times New Roman" w:cs="Times New Roman"/>
          <w:bCs/>
        </w:rPr>
        <w:t xml:space="preserve"> con</w:t>
      </w:r>
      <w:r w:rsidR="00AC17EB">
        <w:rPr>
          <w:rFonts w:ascii="Times New Roman" w:hAnsi="Times New Roman" w:cs="Times New Roman"/>
          <w:bCs/>
        </w:rPr>
        <w:t>tinu</w:t>
      </w:r>
      <w:r w:rsidR="005C7D4F">
        <w:rPr>
          <w:rFonts w:ascii="Times New Roman" w:hAnsi="Times New Roman" w:cs="Times New Roman"/>
          <w:bCs/>
        </w:rPr>
        <w:t>ed</w:t>
      </w:r>
      <w:r w:rsidR="00AC17EB">
        <w:rPr>
          <w:rFonts w:ascii="Times New Roman" w:hAnsi="Times New Roman" w:cs="Times New Roman"/>
          <w:bCs/>
        </w:rPr>
        <w:t xml:space="preserve"> context-specific refinements of surface sterilization protocols, along with other steps in diet DNA metabarcoding studies</w:t>
      </w:r>
      <w:r w:rsidR="005C7D4F">
        <w:rPr>
          <w:rFonts w:ascii="Times New Roman" w:hAnsi="Times New Roman" w:cs="Times New Roman"/>
          <w:bCs/>
        </w:rPr>
        <w:t>,</w:t>
      </w:r>
      <w:r w:rsidR="00AC17EB">
        <w:rPr>
          <w:rFonts w:ascii="Times New Roman" w:hAnsi="Times New Roman" w:cs="Times New Roman"/>
          <w:bCs/>
        </w:rPr>
        <w:t xml:space="preserve"> will </w:t>
      </w:r>
      <w:r w:rsidR="00800926">
        <w:rPr>
          <w:rFonts w:ascii="Times New Roman" w:hAnsi="Times New Roman" w:cs="Times New Roman"/>
          <w:bCs/>
        </w:rPr>
        <w:t xml:space="preserve">continue to </w:t>
      </w:r>
      <w:r w:rsidR="00AC17EB">
        <w:rPr>
          <w:rFonts w:ascii="Times New Roman" w:hAnsi="Times New Roman" w:cs="Times New Roman"/>
          <w:bCs/>
        </w:rPr>
        <w:t xml:space="preserve">increase the validity and widespread utility of diet DNA metabarcoding across consumer groups and environments. </w:t>
      </w:r>
    </w:p>
    <w:p w14:paraId="6C6C9FE8" w14:textId="20BABC2F" w:rsidR="0069730B" w:rsidRDefault="0069730B" w:rsidP="00072953">
      <w:pPr>
        <w:rPr>
          <w:rFonts w:ascii="Times New Roman" w:hAnsi="Times New Roman" w:cs="Times New Roman"/>
          <w:bCs/>
        </w:rPr>
      </w:pPr>
    </w:p>
    <w:p w14:paraId="36D20827" w14:textId="0A29CB81" w:rsidR="008264A3" w:rsidRDefault="008264A3" w:rsidP="00072953">
      <w:pPr>
        <w:rPr>
          <w:rFonts w:ascii="Times New Roman" w:hAnsi="Times New Roman" w:cs="Times New Roman"/>
          <w:b/>
        </w:rPr>
      </w:pPr>
      <w:r>
        <w:rPr>
          <w:rFonts w:ascii="Times New Roman" w:hAnsi="Times New Roman" w:cs="Times New Roman"/>
          <w:b/>
        </w:rPr>
        <w:t>Acknowledgements</w:t>
      </w:r>
    </w:p>
    <w:p w14:paraId="0070DA73" w14:textId="4FB72AFB" w:rsidR="008264A3" w:rsidRPr="000D7DA1" w:rsidRDefault="009F7C2F" w:rsidP="00072953">
      <w:pPr>
        <w:rPr>
          <w:rFonts w:ascii="Times New Roman" w:hAnsi="Times New Roman" w:cs="Times New Roman"/>
          <w:bCs/>
        </w:rPr>
      </w:pPr>
      <w:r>
        <w:rPr>
          <w:rFonts w:ascii="Times New Roman" w:hAnsi="Times New Roman" w:cs="Times New Roman"/>
          <w:bCs/>
        </w:rPr>
        <w:t xml:space="preserve">Field work for this project was funded by the National Science Foundation (DEB </w:t>
      </w:r>
      <w:r w:rsidRPr="00651B22">
        <w:rPr>
          <w:rFonts w:ascii="Times New Roman" w:hAnsi="Times New Roman" w:cs="Times New Roman"/>
          <w:bCs/>
        </w:rPr>
        <w:t>#1457371</w:t>
      </w:r>
      <w:r>
        <w:rPr>
          <w:rFonts w:ascii="Times New Roman" w:hAnsi="Times New Roman" w:cs="Times New Roman"/>
          <w:bCs/>
        </w:rPr>
        <w:t xml:space="preserve">), National Geographic Society, and a Faculty Research Grant from the UC Santa Barbara Academic Senate. We would like to thank field technicians Carina Motta and Michelle Lee for help collecting samples for this project and laboratory technicians Emily Lutz and Tessa Chou for helping prepare genetic samples. We would like to thank the U.S. Fish and Wildlife Service and Palmyra Atoll Research Consortium for supporting field work for this project. We would like to thank Dr. </w:t>
      </w:r>
      <w:proofErr w:type="spellStart"/>
      <w:r>
        <w:rPr>
          <w:rFonts w:ascii="Times New Roman" w:hAnsi="Times New Roman" w:cs="Times New Roman"/>
          <w:bCs/>
        </w:rPr>
        <w:t>Ryoko</w:t>
      </w:r>
      <w:proofErr w:type="spellEnd"/>
      <w:r>
        <w:rPr>
          <w:rFonts w:ascii="Times New Roman" w:hAnsi="Times New Roman" w:cs="Times New Roman"/>
          <w:bCs/>
        </w:rPr>
        <w:t xml:space="preserve"> </w:t>
      </w:r>
      <w:proofErr w:type="spellStart"/>
      <w:r>
        <w:rPr>
          <w:rFonts w:ascii="Times New Roman" w:hAnsi="Times New Roman" w:cs="Times New Roman"/>
          <w:bCs/>
        </w:rPr>
        <w:t>Oono</w:t>
      </w:r>
      <w:proofErr w:type="spellEnd"/>
      <w:r>
        <w:rPr>
          <w:rFonts w:ascii="Times New Roman" w:hAnsi="Times New Roman" w:cs="Times New Roman"/>
          <w:bCs/>
        </w:rPr>
        <w:t xml:space="preserve"> for use of her laboratory space and equipment. We acknowledge the use of the Biological Nanostructures Laboratory within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supported by the University of California (UC) Santa Barbara and the University of California Office of the President. We especially thank Dr. Jennifer Smith, manager of the Biological Nanostructures Laboratory for her assistance in preparing and troubleshooting our samples. We acknowledge the use of computational facilities at the Center for Scientific Computing (CSC), which was purchased with funds from the National Science Foundation (CNS-1725797) and is supported by the California </w:t>
      </w:r>
      <w:proofErr w:type="spellStart"/>
      <w:r>
        <w:rPr>
          <w:rFonts w:ascii="Times New Roman" w:hAnsi="Times New Roman" w:cs="Times New Roman"/>
          <w:bCs/>
        </w:rPr>
        <w:t>NanoSystems</w:t>
      </w:r>
      <w:proofErr w:type="spellEnd"/>
      <w:r>
        <w:rPr>
          <w:rFonts w:ascii="Times New Roman" w:hAnsi="Times New Roman" w:cs="Times New Roman"/>
          <w:bCs/>
        </w:rPr>
        <w:t xml:space="preserve"> Institute and the Materials Research Science and Engineering Center (MRSEC; NSF DMR 1720256) at UC Santa Barbara. </w:t>
      </w:r>
      <w:r w:rsidR="00E85E4D">
        <w:rPr>
          <w:rFonts w:ascii="Times New Roman" w:hAnsi="Times New Roman" w:cs="Times New Roman"/>
          <w:bCs/>
        </w:rPr>
        <w:t xml:space="preserve">We thank D. Orr, E. Forbes, H. Lowman, </w:t>
      </w:r>
      <w:r w:rsidR="00984A9F">
        <w:rPr>
          <w:rFonts w:ascii="Times New Roman" w:hAnsi="Times New Roman" w:cs="Times New Roman"/>
          <w:bCs/>
        </w:rPr>
        <w:t xml:space="preserve">A. Bui, </w:t>
      </w:r>
      <w:r w:rsidR="00E85E4D">
        <w:rPr>
          <w:rFonts w:ascii="Times New Roman" w:hAnsi="Times New Roman" w:cs="Times New Roman"/>
          <w:bCs/>
        </w:rPr>
        <w:t xml:space="preserve">D. Preston, D. </w:t>
      </w:r>
      <w:proofErr w:type="spellStart"/>
      <w:r w:rsidR="00E85E4D">
        <w:rPr>
          <w:rFonts w:ascii="Times New Roman" w:hAnsi="Times New Roman" w:cs="Times New Roman"/>
          <w:bCs/>
        </w:rPr>
        <w:t>Trovillion</w:t>
      </w:r>
      <w:proofErr w:type="spellEnd"/>
      <w:r w:rsidR="00E85E4D">
        <w:rPr>
          <w:rFonts w:ascii="Times New Roman" w:hAnsi="Times New Roman" w:cs="Times New Roman"/>
          <w:bCs/>
        </w:rPr>
        <w:t>, E. Crone, E. Sauer,</w:t>
      </w:r>
      <w:r w:rsidR="00FE2A42">
        <w:rPr>
          <w:rFonts w:ascii="Times New Roman" w:hAnsi="Times New Roman" w:cs="Times New Roman"/>
          <w:bCs/>
        </w:rPr>
        <w:t xml:space="preserve"> </w:t>
      </w:r>
      <w:r w:rsidR="00E85E4D">
        <w:rPr>
          <w:rFonts w:ascii="Times New Roman" w:hAnsi="Times New Roman" w:cs="Times New Roman"/>
          <w:bCs/>
        </w:rPr>
        <w:t xml:space="preserve">L. </w:t>
      </w:r>
      <w:proofErr w:type="spellStart"/>
      <w:r w:rsidR="00E85E4D">
        <w:rPr>
          <w:rFonts w:ascii="Times New Roman" w:hAnsi="Times New Roman" w:cs="Times New Roman"/>
          <w:bCs/>
        </w:rPr>
        <w:t>Falke</w:t>
      </w:r>
      <w:proofErr w:type="spellEnd"/>
      <w:r w:rsidR="00FE2A42">
        <w:rPr>
          <w:rFonts w:ascii="Times New Roman" w:hAnsi="Times New Roman" w:cs="Times New Roman"/>
          <w:bCs/>
        </w:rPr>
        <w:t xml:space="preserve">, B. DiFiore, C. </w:t>
      </w:r>
      <w:proofErr w:type="spellStart"/>
      <w:r w:rsidR="00FE2A42">
        <w:rPr>
          <w:rFonts w:ascii="Times New Roman" w:hAnsi="Times New Roman" w:cs="Times New Roman"/>
          <w:bCs/>
        </w:rPr>
        <w:t>Jerde</w:t>
      </w:r>
      <w:proofErr w:type="spellEnd"/>
      <w:r w:rsidR="00FE2A42">
        <w:rPr>
          <w:rFonts w:ascii="Times New Roman" w:hAnsi="Times New Roman" w:cs="Times New Roman"/>
          <w:bCs/>
        </w:rPr>
        <w:t>, M. Lee, and R. Ramiro</w:t>
      </w:r>
      <w:r w:rsidR="00E85E4D">
        <w:rPr>
          <w:rFonts w:ascii="Times New Roman" w:hAnsi="Times New Roman" w:cs="Times New Roman"/>
          <w:bCs/>
        </w:rPr>
        <w:t xml:space="preserve"> for help in</w:t>
      </w:r>
      <w:r w:rsidR="00FE2A42">
        <w:rPr>
          <w:rFonts w:ascii="Times New Roman" w:hAnsi="Times New Roman" w:cs="Times New Roman"/>
          <w:bCs/>
        </w:rPr>
        <w:t xml:space="preserve"> aspects of this manuscript, including statistics, bioinformatics,</w:t>
      </w:r>
      <w:r w:rsidR="00E85E4D">
        <w:rPr>
          <w:rFonts w:ascii="Times New Roman" w:hAnsi="Times New Roman" w:cs="Times New Roman"/>
          <w:bCs/>
        </w:rPr>
        <w:t xml:space="preserve"> framing</w:t>
      </w:r>
      <w:r w:rsidR="00FE2A42">
        <w:rPr>
          <w:rFonts w:ascii="Times New Roman" w:hAnsi="Times New Roman" w:cs="Times New Roman"/>
          <w:bCs/>
        </w:rPr>
        <w:t>,</w:t>
      </w:r>
      <w:r w:rsidR="00E85E4D">
        <w:rPr>
          <w:rFonts w:ascii="Times New Roman" w:hAnsi="Times New Roman" w:cs="Times New Roman"/>
          <w:bCs/>
        </w:rPr>
        <w:t xml:space="preserve"> and editing</w:t>
      </w:r>
      <w:r>
        <w:rPr>
          <w:rFonts w:ascii="Times New Roman" w:hAnsi="Times New Roman" w:cs="Times New Roman"/>
          <w:bCs/>
        </w:rPr>
        <w:t>. We thank XX anonymous reviewers for help revising this manuscript. This is publication number PARC-XXX from the Palmyra Atoll Research Consortium.</w:t>
      </w:r>
      <w:r w:rsidR="00F25FD5">
        <w:rPr>
          <w:rFonts w:ascii="Times New Roman" w:hAnsi="Times New Roman" w:cs="Times New Roman"/>
          <w:bCs/>
        </w:rPr>
        <w:t xml:space="preserve"> </w:t>
      </w:r>
    </w:p>
    <w:p w14:paraId="1F9FC68D" w14:textId="77777777" w:rsidR="000D7DA1" w:rsidRDefault="000D7DA1" w:rsidP="00072953">
      <w:pPr>
        <w:rPr>
          <w:rFonts w:ascii="Times New Roman" w:hAnsi="Times New Roman" w:cs="Times New Roman"/>
          <w:b/>
        </w:rPr>
      </w:pPr>
    </w:p>
    <w:p w14:paraId="3698C54E" w14:textId="44E4ED76" w:rsidR="008264A3" w:rsidRDefault="008264A3" w:rsidP="00072953">
      <w:pPr>
        <w:rPr>
          <w:rFonts w:ascii="Times New Roman" w:hAnsi="Times New Roman" w:cs="Times New Roman"/>
          <w:b/>
        </w:rPr>
      </w:pPr>
      <w:r>
        <w:rPr>
          <w:rFonts w:ascii="Times New Roman" w:hAnsi="Times New Roman" w:cs="Times New Roman"/>
          <w:b/>
        </w:rPr>
        <w:t>References</w:t>
      </w:r>
    </w:p>
    <w:p w14:paraId="3F49C603" w14:textId="7452F1B8" w:rsidR="00265B1F" w:rsidRPr="00265B1F" w:rsidRDefault="00304724" w:rsidP="00265B1F">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265B1F" w:rsidRPr="00265B1F">
        <w:rPr>
          <w:rFonts w:ascii="Times New Roman" w:hAnsi="Times New Roman" w:cs="Times New Roman"/>
          <w:noProof/>
        </w:rPr>
        <w:t xml:space="preserve">Abrams, P. A., &amp; Ginzburg, L. R. (2000). The nature of predation: Prey dependent, ratio dependent or neither? </w:t>
      </w:r>
      <w:r w:rsidR="00265B1F" w:rsidRPr="00265B1F">
        <w:rPr>
          <w:rFonts w:ascii="Times New Roman" w:hAnsi="Times New Roman" w:cs="Times New Roman"/>
          <w:i/>
          <w:iCs/>
          <w:noProof/>
        </w:rPr>
        <w:t>Trends in Ecology and Evolution</w:t>
      </w:r>
      <w:r w:rsidR="00265B1F" w:rsidRPr="00265B1F">
        <w:rPr>
          <w:rFonts w:ascii="Times New Roman" w:hAnsi="Times New Roman" w:cs="Times New Roman"/>
          <w:noProof/>
        </w:rPr>
        <w:t xml:space="preserve">, </w:t>
      </w:r>
      <w:r w:rsidR="00265B1F" w:rsidRPr="00265B1F">
        <w:rPr>
          <w:rFonts w:ascii="Times New Roman" w:hAnsi="Times New Roman" w:cs="Times New Roman"/>
          <w:i/>
          <w:iCs/>
          <w:noProof/>
        </w:rPr>
        <w:t>15</w:t>
      </w:r>
      <w:r w:rsidR="00265B1F" w:rsidRPr="00265B1F">
        <w:rPr>
          <w:rFonts w:ascii="Times New Roman" w:hAnsi="Times New Roman" w:cs="Times New Roman"/>
          <w:noProof/>
        </w:rPr>
        <w:t>(8), 337–341. https://doi.org/10.1016/S0169-5347(00)01908-X</w:t>
      </w:r>
    </w:p>
    <w:p w14:paraId="0C3E49FE"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Anslan, S., Bahram, M., &amp; Tedersoo, L. (2016). Temporal changes in fungal communities </w:t>
      </w:r>
      <w:r w:rsidRPr="00265B1F">
        <w:rPr>
          <w:rFonts w:ascii="Times New Roman" w:hAnsi="Times New Roman" w:cs="Times New Roman"/>
          <w:noProof/>
        </w:rPr>
        <w:lastRenderedPageBreak/>
        <w:t xml:space="preserve">associated with guts and appendages of Collembola as based on culturing and high-throughput sequencing. </w:t>
      </w:r>
      <w:r w:rsidRPr="00265B1F">
        <w:rPr>
          <w:rFonts w:ascii="Times New Roman" w:hAnsi="Times New Roman" w:cs="Times New Roman"/>
          <w:i/>
          <w:iCs/>
          <w:noProof/>
        </w:rPr>
        <w:t>Soil Biology and Biochemistry</w:t>
      </w:r>
      <w:r w:rsidRPr="00265B1F">
        <w:rPr>
          <w:rFonts w:ascii="Times New Roman" w:hAnsi="Times New Roman" w:cs="Times New Roman"/>
          <w:noProof/>
        </w:rPr>
        <w:t xml:space="preserve">, </w:t>
      </w:r>
      <w:r w:rsidRPr="00265B1F">
        <w:rPr>
          <w:rFonts w:ascii="Times New Roman" w:hAnsi="Times New Roman" w:cs="Times New Roman"/>
          <w:i/>
          <w:iCs/>
          <w:noProof/>
        </w:rPr>
        <w:t>96</w:t>
      </w:r>
      <w:r w:rsidRPr="00265B1F">
        <w:rPr>
          <w:rFonts w:ascii="Times New Roman" w:hAnsi="Times New Roman" w:cs="Times New Roman"/>
          <w:noProof/>
        </w:rPr>
        <w:t>, 152–159. https://doi.org/10.1016/j.soilbio.2016.02.006</w:t>
      </w:r>
    </w:p>
    <w:p w14:paraId="4CA95423"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Apigo, A., &amp; Oono, R. (2018). </w:t>
      </w:r>
      <w:r w:rsidRPr="00265B1F">
        <w:rPr>
          <w:rFonts w:ascii="Times New Roman" w:hAnsi="Times New Roman" w:cs="Times New Roman"/>
          <w:i/>
          <w:iCs/>
          <w:noProof/>
        </w:rPr>
        <w:t>MG840195 and MG840196</w:t>
      </w:r>
      <w:r w:rsidRPr="00265B1F">
        <w:rPr>
          <w:rFonts w:ascii="Times New Roman" w:hAnsi="Times New Roman" w:cs="Times New Roman"/>
          <w:noProof/>
        </w:rPr>
        <w:t>.</w:t>
      </w:r>
    </w:p>
    <w:p w14:paraId="170DABC4"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Baker, R., Buckland, A., &amp; Sheaves, M. (2014). Fish gut content analysis: Robust measures of diet composition. </w:t>
      </w:r>
      <w:r w:rsidRPr="00265B1F">
        <w:rPr>
          <w:rFonts w:ascii="Times New Roman" w:hAnsi="Times New Roman" w:cs="Times New Roman"/>
          <w:i/>
          <w:iCs/>
          <w:noProof/>
        </w:rPr>
        <w:t>Fish and Fisheries</w:t>
      </w:r>
      <w:r w:rsidRPr="00265B1F">
        <w:rPr>
          <w:rFonts w:ascii="Times New Roman" w:hAnsi="Times New Roman" w:cs="Times New Roman"/>
          <w:noProof/>
        </w:rPr>
        <w:t xml:space="preserve">, </w:t>
      </w:r>
      <w:r w:rsidRPr="00265B1F">
        <w:rPr>
          <w:rFonts w:ascii="Times New Roman" w:hAnsi="Times New Roman" w:cs="Times New Roman"/>
          <w:i/>
          <w:iCs/>
          <w:noProof/>
        </w:rPr>
        <w:t>15</w:t>
      </w:r>
      <w:r w:rsidRPr="00265B1F">
        <w:rPr>
          <w:rFonts w:ascii="Times New Roman" w:hAnsi="Times New Roman" w:cs="Times New Roman"/>
          <w:noProof/>
        </w:rPr>
        <w:t>(1), 170–177. https://doi.org/10.1111/faf.12026</w:t>
      </w:r>
    </w:p>
    <w:p w14:paraId="02834B02"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Bolker, B. M., Brooks, M. E., Clark, C. J., Geange, S. W., Poulsen, J. R., Stevens, M. H. H., &amp; White, J. S. S. (2009). Generalized linear mixed models: a practical guide for ecology and evolution. </w:t>
      </w:r>
      <w:r w:rsidRPr="00265B1F">
        <w:rPr>
          <w:rFonts w:ascii="Times New Roman" w:hAnsi="Times New Roman" w:cs="Times New Roman"/>
          <w:i/>
          <w:iCs/>
          <w:noProof/>
        </w:rPr>
        <w:t>Trends in Ecology and Evolution</w:t>
      </w:r>
      <w:r w:rsidRPr="00265B1F">
        <w:rPr>
          <w:rFonts w:ascii="Times New Roman" w:hAnsi="Times New Roman" w:cs="Times New Roman"/>
          <w:noProof/>
        </w:rPr>
        <w:t xml:space="preserve">, </w:t>
      </w:r>
      <w:r w:rsidRPr="00265B1F">
        <w:rPr>
          <w:rFonts w:ascii="Times New Roman" w:hAnsi="Times New Roman" w:cs="Times New Roman"/>
          <w:i/>
          <w:iCs/>
          <w:noProof/>
        </w:rPr>
        <w:t>24</w:t>
      </w:r>
      <w:r w:rsidRPr="00265B1F">
        <w:rPr>
          <w:rFonts w:ascii="Times New Roman" w:hAnsi="Times New Roman" w:cs="Times New Roman"/>
          <w:noProof/>
        </w:rPr>
        <w:t>(3), 127–135. https://doi.org/10.1016/j.tree.2008.10.008</w:t>
      </w:r>
    </w:p>
    <w:p w14:paraId="01E1462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Brooks, M. E., Kristensen, K., van Benthem, K. J., Magnusson, A., Berg, C. W., Nielsen, A., Skaug, H. J., Maechler, M., &amp; Bolker, B. M. (2017). Modeling Zero-Inflated Count Data With glmmTMB. </w:t>
      </w:r>
      <w:r w:rsidRPr="00265B1F">
        <w:rPr>
          <w:rFonts w:ascii="Times New Roman" w:hAnsi="Times New Roman" w:cs="Times New Roman"/>
          <w:i/>
          <w:iCs/>
          <w:noProof/>
        </w:rPr>
        <w:t>BioRxiv</w:t>
      </w:r>
      <w:r w:rsidRPr="00265B1F">
        <w:rPr>
          <w:rFonts w:ascii="Times New Roman" w:hAnsi="Times New Roman" w:cs="Times New Roman"/>
          <w:noProof/>
        </w:rPr>
        <w:t>, 132753. https://doi.org/10.1101/132753</w:t>
      </w:r>
    </w:p>
    <w:p w14:paraId="3A4DD38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Brophy, C., Dooley, Á., Kirwan, L., Finn, J. A., McDonnell, J., Bell, T., Cadotte, M. W., &amp; Connolly, J. (2017). Biodiversity and ecosystem function: making sense of numerous species interactions in multi-species communities. </w:t>
      </w:r>
      <w:r w:rsidRPr="00265B1F">
        <w:rPr>
          <w:rFonts w:ascii="Times New Roman" w:hAnsi="Times New Roman" w:cs="Times New Roman"/>
          <w:i/>
          <w:iCs/>
          <w:noProof/>
        </w:rPr>
        <w:t>Ecology</w:t>
      </w:r>
      <w:r w:rsidRPr="00265B1F">
        <w:rPr>
          <w:rFonts w:ascii="Times New Roman" w:hAnsi="Times New Roman" w:cs="Times New Roman"/>
          <w:noProof/>
        </w:rPr>
        <w:t xml:space="preserve">, </w:t>
      </w:r>
      <w:r w:rsidRPr="00265B1F">
        <w:rPr>
          <w:rFonts w:ascii="Times New Roman" w:hAnsi="Times New Roman" w:cs="Times New Roman"/>
          <w:i/>
          <w:iCs/>
          <w:noProof/>
        </w:rPr>
        <w:t>98</w:t>
      </w:r>
      <w:r w:rsidRPr="00265B1F">
        <w:rPr>
          <w:rFonts w:ascii="Times New Roman" w:hAnsi="Times New Roman" w:cs="Times New Roman"/>
          <w:noProof/>
        </w:rPr>
        <w:t>(7), 1771–1778. https://doi.org/10.1002/ecy.1872</w:t>
      </w:r>
    </w:p>
    <w:p w14:paraId="56B91F88"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Brown, J. H., Whitham, T. G., Morgan Ernest, S. K., &amp; Gehring, C. A. (2001). Complex species interactions and the dynamics of ecological systems: Long-term experiments. </w:t>
      </w:r>
      <w:r w:rsidRPr="00265B1F">
        <w:rPr>
          <w:rFonts w:ascii="Times New Roman" w:hAnsi="Times New Roman" w:cs="Times New Roman"/>
          <w:i/>
          <w:iCs/>
          <w:noProof/>
        </w:rPr>
        <w:t>Science</w:t>
      </w:r>
      <w:r w:rsidRPr="00265B1F">
        <w:rPr>
          <w:rFonts w:ascii="Times New Roman" w:hAnsi="Times New Roman" w:cs="Times New Roman"/>
          <w:noProof/>
        </w:rPr>
        <w:t xml:space="preserve">, </w:t>
      </w:r>
      <w:r w:rsidRPr="00265B1F">
        <w:rPr>
          <w:rFonts w:ascii="Times New Roman" w:hAnsi="Times New Roman" w:cs="Times New Roman"/>
          <w:i/>
          <w:iCs/>
          <w:noProof/>
        </w:rPr>
        <w:t>293</w:t>
      </w:r>
      <w:r w:rsidRPr="00265B1F">
        <w:rPr>
          <w:rFonts w:ascii="Times New Roman" w:hAnsi="Times New Roman" w:cs="Times New Roman"/>
          <w:noProof/>
        </w:rPr>
        <w:t>(5530), 643–650. https://doi.org/10.1126/science.293.5530.643</w:t>
      </w:r>
    </w:p>
    <w:p w14:paraId="16FB84C4"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Brown, S. P., Leopold, D. R., &amp; Busby, P. E. (2018). Protocols for Investigating the Leaf Mycobiome Using High-Throughput DNA Sequenci. In </w:t>
      </w:r>
      <w:r w:rsidRPr="00265B1F">
        <w:rPr>
          <w:rFonts w:ascii="Times New Roman" w:hAnsi="Times New Roman" w:cs="Times New Roman"/>
          <w:i/>
          <w:iCs/>
          <w:noProof/>
        </w:rPr>
        <w:t>Plant Pathogenic Fungi and Oomycetes: Methods and Protocols</w:t>
      </w:r>
      <w:r w:rsidRPr="00265B1F">
        <w:rPr>
          <w:rFonts w:ascii="Times New Roman" w:hAnsi="Times New Roman" w:cs="Times New Roman"/>
          <w:noProof/>
        </w:rPr>
        <w:t xml:space="preserve"> (Vol. 1848). https://doi.org/10.1007/978-1-4939-8724-5</w:t>
      </w:r>
    </w:p>
    <w:p w14:paraId="4A211D4F"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Burgdorf, R. J., Laing, M. D., Morris, C. D., &amp; Jamal-Ally, S. F. (2014). A procedure to evaluate the efficiency of surface sterilization methods in culture-independent fungal endophyte studies. </w:t>
      </w:r>
      <w:r w:rsidRPr="00265B1F">
        <w:rPr>
          <w:rFonts w:ascii="Times New Roman" w:hAnsi="Times New Roman" w:cs="Times New Roman"/>
          <w:i/>
          <w:iCs/>
          <w:noProof/>
        </w:rPr>
        <w:t>Brazilian Journal of Microbiology</w:t>
      </w:r>
      <w:r w:rsidRPr="00265B1F">
        <w:rPr>
          <w:rFonts w:ascii="Times New Roman" w:hAnsi="Times New Roman" w:cs="Times New Roman"/>
          <w:noProof/>
        </w:rPr>
        <w:t xml:space="preserve">, </w:t>
      </w:r>
      <w:r w:rsidRPr="00265B1F">
        <w:rPr>
          <w:rFonts w:ascii="Times New Roman" w:hAnsi="Times New Roman" w:cs="Times New Roman"/>
          <w:i/>
          <w:iCs/>
          <w:noProof/>
        </w:rPr>
        <w:t>45</w:t>
      </w:r>
      <w:r w:rsidRPr="00265B1F">
        <w:rPr>
          <w:rFonts w:ascii="Times New Roman" w:hAnsi="Times New Roman" w:cs="Times New Roman"/>
          <w:noProof/>
        </w:rPr>
        <w:t>(3), 977–983. https://doi.org/10.1590/S1517-83822014000300030</w:t>
      </w:r>
    </w:p>
    <w:p w14:paraId="736E2BD3"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Bushnell, B. (2019). </w:t>
      </w:r>
      <w:r w:rsidRPr="00265B1F">
        <w:rPr>
          <w:rFonts w:ascii="Times New Roman" w:hAnsi="Times New Roman" w:cs="Times New Roman"/>
          <w:i/>
          <w:iCs/>
          <w:noProof/>
        </w:rPr>
        <w:t>BBMap</w:t>
      </w:r>
      <w:r w:rsidRPr="00265B1F">
        <w:rPr>
          <w:rFonts w:ascii="Times New Roman" w:hAnsi="Times New Roman" w:cs="Times New Roman"/>
          <w:noProof/>
        </w:rPr>
        <w:t>.</w:t>
      </w:r>
    </w:p>
    <w:p w14:paraId="64942C78"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Callahan, B. J., McMurdie, P. J., Rosen, M. J., Han, A. W., Johnson, A. J. A., &amp; Holmes, S. P. (2016). DADA2: High-resolution sample inference from Illumina amplicon data. </w:t>
      </w:r>
      <w:r w:rsidRPr="00265B1F">
        <w:rPr>
          <w:rFonts w:ascii="Times New Roman" w:hAnsi="Times New Roman" w:cs="Times New Roman"/>
          <w:i/>
          <w:iCs/>
          <w:noProof/>
        </w:rPr>
        <w:t>Nature Methods</w:t>
      </w:r>
      <w:r w:rsidRPr="00265B1F">
        <w:rPr>
          <w:rFonts w:ascii="Times New Roman" w:hAnsi="Times New Roman" w:cs="Times New Roman"/>
          <w:noProof/>
        </w:rPr>
        <w:t xml:space="preserve">, </w:t>
      </w:r>
      <w:r w:rsidRPr="00265B1F">
        <w:rPr>
          <w:rFonts w:ascii="Times New Roman" w:hAnsi="Times New Roman" w:cs="Times New Roman"/>
          <w:i/>
          <w:iCs/>
          <w:noProof/>
        </w:rPr>
        <w:t>13</w:t>
      </w:r>
      <w:r w:rsidRPr="00265B1F">
        <w:rPr>
          <w:rFonts w:ascii="Times New Roman" w:hAnsi="Times New Roman" w:cs="Times New Roman"/>
          <w:noProof/>
        </w:rPr>
        <w:t>(7), 581–583. https://doi.org/10.1038/nmeth.3869</w:t>
      </w:r>
    </w:p>
    <w:p w14:paraId="237AEA50"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Clark, K., Karsch-Mizrachi, I., Lipman, D. J., Ostell, J., &amp; Sayers, E. W. (2016). GenBank. </w:t>
      </w:r>
      <w:r w:rsidRPr="00265B1F">
        <w:rPr>
          <w:rFonts w:ascii="Times New Roman" w:hAnsi="Times New Roman" w:cs="Times New Roman"/>
          <w:i/>
          <w:iCs/>
          <w:noProof/>
        </w:rPr>
        <w:t>Nucleic Acids Research</w:t>
      </w:r>
      <w:r w:rsidRPr="00265B1F">
        <w:rPr>
          <w:rFonts w:ascii="Times New Roman" w:hAnsi="Times New Roman" w:cs="Times New Roman"/>
          <w:noProof/>
        </w:rPr>
        <w:t xml:space="preserve">, </w:t>
      </w:r>
      <w:r w:rsidRPr="00265B1F">
        <w:rPr>
          <w:rFonts w:ascii="Times New Roman" w:hAnsi="Times New Roman" w:cs="Times New Roman"/>
          <w:i/>
          <w:iCs/>
          <w:noProof/>
        </w:rPr>
        <w:t>44</w:t>
      </w:r>
      <w:r w:rsidRPr="00265B1F">
        <w:rPr>
          <w:rFonts w:ascii="Times New Roman" w:hAnsi="Times New Roman" w:cs="Times New Roman"/>
          <w:noProof/>
        </w:rPr>
        <w:t>(D1), D67–D72. https://doi.org/10.1093/nar/gkv1276</w:t>
      </w:r>
    </w:p>
    <w:p w14:paraId="3D7BB60F"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Collins, R. A., Wangensteen, O. S., O’Gorman, E. J., Mariani, S., Sims, D. W., &amp; Genner, M. J. (2018). Persistence of environmental DNA in marine systems. </w:t>
      </w:r>
      <w:r w:rsidRPr="00265B1F">
        <w:rPr>
          <w:rFonts w:ascii="Times New Roman" w:hAnsi="Times New Roman" w:cs="Times New Roman"/>
          <w:i/>
          <w:iCs/>
          <w:noProof/>
        </w:rPr>
        <w:t>Communications Biology</w:t>
      </w:r>
      <w:r w:rsidRPr="00265B1F">
        <w:rPr>
          <w:rFonts w:ascii="Times New Roman" w:hAnsi="Times New Roman" w:cs="Times New Roman"/>
          <w:noProof/>
        </w:rPr>
        <w:t xml:space="preserve">, </w:t>
      </w:r>
      <w:r w:rsidRPr="00265B1F">
        <w:rPr>
          <w:rFonts w:ascii="Times New Roman" w:hAnsi="Times New Roman" w:cs="Times New Roman"/>
          <w:i/>
          <w:iCs/>
          <w:noProof/>
        </w:rPr>
        <w:t>1</w:t>
      </w:r>
      <w:r w:rsidRPr="00265B1F">
        <w:rPr>
          <w:rFonts w:ascii="Times New Roman" w:hAnsi="Times New Roman" w:cs="Times New Roman"/>
          <w:noProof/>
        </w:rPr>
        <w:t>(1), 1–11. https://doi.org/10.1038/s42003-018-0192-6</w:t>
      </w:r>
    </w:p>
    <w:p w14:paraId="4E0443B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Colston, T. J., &amp; Jackson, C. R. (2016). Microbiome evolution along divergent branches of the vertebrate tree of life: what is known and unknown. </w:t>
      </w:r>
      <w:r w:rsidRPr="00265B1F">
        <w:rPr>
          <w:rFonts w:ascii="Times New Roman" w:hAnsi="Times New Roman" w:cs="Times New Roman"/>
          <w:i/>
          <w:iCs/>
          <w:noProof/>
        </w:rPr>
        <w:t>Molecular Ecology</w:t>
      </w:r>
      <w:r w:rsidRPr="00265B1F">
        <w:rPr>
          <w:rFonts w:ascii="Times New Roman" w:hAnsi="Times New Roman" w:cs="Times New Roman"/>
          <w:noProof/>
        </w:rPr>
        <w:t xml:space="preserve">, </w:t>
      </w:r>
      <w:r w:rsidRPr="00265B1F">
        <w:rPr>
          <w:rFonts w:ascii="Times New Roman" w:hAnsi="Times New Roman" w:cs="Times New Roman"/>
          <w:i/>
          <w:iCs/>
          <w:noProof/>
        </w:rPr>
        <w:t>25</w:t>
      </w:r>
      <w:r w:rsidRPr="00265B1F">
        <w:rPr>
          <w:rFonts w:ascii="Times New Roman" w:hAnsi="Times New Roman" w:cs="Times New Roman"/>
          <w:noProof/>
        </w:rPr>
        <w:t>(16), 3776–3800. https://doi.org/10.1111/mec.13730</w:t>
      </w:r>
    </w:p>
    <w:p w14:paraId="14A70E17"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De Meester, L., Declerck, S., Stoks, R., Louette, G., Van De Meutter, F., De Bie, T., Michels, E., &amp; Brendonck, L. (2005). Ponds and pools as model systems in conservation biology, ecology and evolutionary biology. </w:t>
      </w:r>
      <w:r w:rsidRPr="00265B1F">
        <w:rPr>
          <w:rFonts w:ascii="Times New Roman" w:hAnsi="Times New Roman" w:cs="Times New Roman"/>
          <w:i/>
          <w:iCs/>
          <w:noProof/>
        </w:rPr>
        <w:t>Aquatic Conservation: Marine and Freshwater Ecosystems</w:t>
      </w:r>
      <w:r w:rsidRPr="00265B1F">
        <w:rPr>
          <w:rFonts w:ascii="Times New Roman" w:hAnsi="Times New Roman" w:cs="Times New Roman"/>
          <w:noProof/>
        </w:rPr>
        <w:t xml:space="preserve">, </w:t>
      </w:r>
      <w:r w:rsidRPr="00265B1F">
        <w:rPr>
          <w:rFonts w:ascii="Times New Roman" w:hAnsi="Times New Roman" w:cs="Times New Roman"/>
          <w:i/>
          <w:iCs/>
          <w:noProof/>
        </w:rPr>
        <w:t>15</w:t>
      </w:r>
      <w:r w:rsidRPr="00265B1F">
        <w:rPr>
          <w:rFonts w:ascii="Times New Roman" w:hAnsi="Times New Roman" w:cs="Times New Roman"/>
          <w:noProof/>
        </w:rPr>
        <w:t>(6), 715–725. https://doi.org/10.1002/aqc.748</w:t>
      </w:r>
    </w:p>
    <w:p w14:paraId="67D441D3"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Delmas, E., Besson, M., Brice, M. H., Burkle, L. A., Dalla Riva, G. V., Fortin, M. J., Gravel, D., Guimarães, P. R., Hembry, D. H., Newman, E. A., Olesen, J. M., Pires, M. M., Yeakel, J. D., &amp; Poisot, T. (2019). Analysing ecological networks of species interactions. </w:t>
      </w:r>
      <w:r w:rsidRPr="00265B1F">
        <w:rPr>
          <w:rFonts w:ascii="Times New Roman" w:hAnsi="Times New Roman" w:cs="Times New Roman"/>
          <w:i/>
          <w:iCs/>
          <w:noProof/>
        </w:rPr>
        <w:t xml:space="preserve">Biological </w:t>
      </w:r>
      <w:r w:rsidRPr="00265B1F">
        <w:rPr>
          <w:rFonts w:ascii="Times New Roman" w:hAnsi="Times New Roman" w:cs="Times New Roman"/>
          <w:i/>
          <w:iCs/>
          <w:noProof/>
        </w:rPr>
        <w:lastRenderedPageBreak/>
        <w:t>Reviews</w:t>
      </w:r>
      <w:r w:rsidRPr="00265B1F">
        <w:rPr>
          <w:rFonts w:ascii="Times New Roman" w:hAnsi="Times New Roman" w:cs="Times New Roman"/>
          <w:noProof/>
        </w:rPr>
        <w:t xml:space="preserve">, </w:t>
      </w:r>
      <w:r w:rsidRPr="00265B1F">
        <w:rPr>
          <w:rFonts w:ascii="Times New Roman" w:hAnsi="Times New Roman" w:cs="Times New Roman"/>
          <w:i/>
          <w:iCs/>
          <w:noProof/>
        </w:rPr>
        <w:t>94</w:t>
      </w:r>
      <w:r w:rsidRPr="00265B1F">
        <w:rPr>
          <w:rFonts w:ascii="Times New Roman" w:hAnsi="Times New Roman" w:cs="Times New Roman"/>
          <w:noProof/>
        </w:rPr>
        <w:t>(1), 16–36. https://doi.org/10.1111/brv.12433</w:t>
      </w:r>
    </w:p>
    <w:p w14:paraId="54EE21B4"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Després, V. R., Alex Huffman, J., Burrows, S. M., Hoose, C., Safatov, A. S., Buryak, G., Fröhlich-Nowoisky, J., Elbert, W., Andreae, M. O., Pöschl, U., &amp; Jaenicke, R. (2012). Primary biological aerosol particles in the atmosphere: A review. </w:t>
      </w:r>
      <w:r w:rsidRPr="00265B1F">
        <w:rPr>
          <w:rFonts w:ascii="Times New Roman" w:hAnsi="Times New Roman" w:cs="Times New Roman"/>
          <w:i/>
          <w:iCs/>
          <w:noProof/>
        </w:rPr>
        <w:t>Tellus, Series B: Chemical and Physical Meteorology</w:t>
      </w:r>
      <w:r w:rsidRPr="00265B1F">
        <w:rPr>
          <w:rFonts w:ascii="Times New Roman" w:hAnsi="Times New Roman" w:cs="Times New Roman"/>
          <w:noProof/>
        </w:rPr>
        <w:t xml:space="preserve">, </w:t>
      </w:r>
      <w:r w:rsidRPr="00265B1F">
        <w:rPr>
          <w:rFonts w:ascii="Times New Roman" w:hAnsi="Times New Roman" w:cs="Times New Roman"/>
          <w:i/>
          <w:iCs/>
          <w:noProof/>
        </w:rPr>
        <w:t>64</w:t>
      </w:r>
      <w:r w:rsidRPr="00265B1F">
        <w:rPr>
          <w:rFonts w:ascii="Times New Roman" w:hAnsi="Times New Roman" w:cs="Times New Roman"/>
          <w:noProof/>
        </w:rPr>
        <w:t>(1). https://doi.org/10.3402/tellusb.v64i0.15598</w:t>
      </w:r>
    </w:p>
    <w:p w14:paraId="4E8FDF5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Doña, J., Proctor, H., Serrano, D., Johnson, K. P., Oploo, A. O. van, Huguet-Tapia, J. C., Ascunce, M. S., &amp; Jovani, R. (2019). Feather mites play a role in cleaning host feathers: New insights from DNA metabarcoding and microscopy. </w:t>
      </w:r>
      <w:r w:rsidRPr="00265B1F">
        <w:rPr>
          <w:rFonts w:ascii="Times New Roman" w:hAnsi="Times New Roman" w:cs="Times New Roman"/>
          <w:i/>
          <w:iCs/>
          <w:noProof/>
        </w:rPr>
        <w:t>Molecular Ecology</w:t>
      </w:r>
      <w:r w:rsidRPr="00265B1F">
        <w:rPr>
          <w:rFonts w:ascii="Times New Roman" w:hAnsi="Times New Roman" w:cs="Times New Roman"/>
          <w:noProof/>
        </w:rPr>
        <w:t xml:space="preserve">, </w:t>
      </w:r>
      <w:r w:rsidRPr="00265B1F">
        <w:rPr>
          <w:rFonts w:ascii="Times New Roman" w:hAnsi="Times New Roman" w:cs="Times New Roman"/>
          <w:i/>
          <w:iCs/>
          <w:noProof/>
        </w:rPr>
        <w:t>28</w:t>
      </w:r>
      <w:r w:rsidRPr="00265B1F">
        <w:rPr>
          <w:rFonts w:ascii="Times New Roman" w:hAnsi="Times New Roman" w:cs="Times New Roman"/>
          <w:noProof/>
        </w:rPr>
        <w:t>(2), 203–218. https://doi.org/10.1111/mec.14581</w:t>
      </w:r>
    </w:p>
    <w:p w14:paraId="0078DEFC"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Duffy, D. C., &amp; Jackson, S. (1986). Diet Studies of Seabirds: A Review of Methods. </w:t>
      </w:r>
      <w:r w:rsidRPr="00265B1F">
        <w:rPr>
          <w:rFonts w:ascii="Times New Roman" w:hAnsi="Times New Roman" w:cs="Times New Roman"/>
          <w:i/>
          <w:iCs/>
          <w:noProof/>
        </w:rPr>
        <w:t>Colonial Waterbirds</w:t>
      </w:r>
      <w:r w:rsidRPr="00265B1F">
        <w:rPr>
          <w:rFonts w:ascii="Times New Roman" w:hAnsi="Times New Roman" w:cs="Times New Roman"/>
          <w:noProof/>
        </w:rPr>
        <w:t xml:space="preserve">, </w:t>
      </w:r>
      <w:r w:rsidRPr="00265B1F">
        <w:rPr>
          <w:rFonts w:ascii="Times New Roman" w:hAnsi="Times New Roman" w:cs="Times New Roman"/>
          <w:i/>
          <w:iCs/>
          <w:noProof/>
        </w:rPr>
        <w:t>9</w:t>
      </w:r>
      <w:r w:rsidRPr="00265B1F">
        <w:rPr>
          <w:rFonts w:ascii="Times New Roman" w:hAnsi="Times New Roman" w:cs="Times New Roman"/>
          <w:noProof/>
        </w:rPr>
        <w:t>(1), 1–17.</w:t>
      </w:r>
    </w:p>
    <w:p w14:paraId="380F281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Dunne, J. A., Williams, R. J., &amp; Martinez, N. D. (2002). Network structure and biodiversity loss in food webs: robustness increase with connectance. </w:t>
      </w:r>
      <w:r w:rsidRPr="00265B1F">
        <w:rPr>
          <w:rFonts w:ascii="Times New Roman" w:hAnsi="Times New Roman" w:cs="Times New Roman"/>
          <w:i/>
          <w:iCs/>
          <w:noProof/>
        </w:rPr>
        <w:t>Ecology Letters</w:t>
      </w:r>
      <w:r w:rsidRPr="00265B1F">
        <w:rPr>
          <w:rFonts w:ascii="Times New Roman" w:hAnsi="Times New Roman" w:cs="Times New Roman"/>
          <w:noProof/>
        </w:rPr>
        <w:t xml:space="preserve">, </w:t>
      </w:r>
      <w:r w:rsidRPr="00265B1F">
        <w:rPr>
          <w:rFonts w:ascii="Times New Roman" w:hAnsi="Times New Roman" w:cs="Times New Roman"/>
          <w:i/>
          <w:iCs/>
          <w:noProof/>
        </w:rPr>
        <w:t>5</w:t>
      </w:r>
      <w:r w:rsidRPr="00265B1F">
        <w:rPr>
          <w:rFonts w:ascii="Times New Roman" w:hAnsi="Times New Roman" w:cs="Times New Roman"/>
          <w:noProof/>
        </w:rPr>
        <w:t>, 558–567. https://doi.org/10.1046/j.1461-0248.2002.00354.x</w:t>
      </w:r>
    </w:p>
    <w:p w14:paraId="3882ADB7"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Edgar, R. C. (2016). UNOISE2: improved error-correction for Illumina 16S and ITS amplicon sequencing. </w:t>
      </w:r>
      <w:r w:rsidRPr="00265B1F">
        <w:rPr>
          <w:rFonts w:ascii="Times New Roman" w:hAnsi="Times New Roman" w:cs="Times New Roman"/>
          <w:i/>
          <w:iCs/>
          <w:noProof/>
        </w:rPr>
        <w:t>BioRxiv</w:t>
      </w:r>
      <w:r w:rsidRPr="00265B1F">
        <w:rPr>
          <w:rFonts w:ascii="Times New Roman" w:hAnsi="Times New Roman" w:cs="Times New Roman"/>
          <w:noProof/>
        </w:rPr>
        <w:t>, 081257. https://doi.org/10.1101/081257</w:t>
      </w:r>
    </w:p>
    <w:p w14:paraId="084F07DF"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Elbrecht, V., Peinert, B., &amp; Leese, F. (2017). Sorting things out: Assessing effects of unequal specimen biomass on DNA metabarcoding. </w:t>
      </w:r>
      <w:r w:rsidRPr="00265B1F">
        <w:rPr>
          <w:rFonts w:ascii="Times New Roman" w:hAnsi="Times New Roman" w:cs="Times New Roman"/>
          <w:i/>
          <w:iCs/>
          <w:noProof/>
        </w:rPr>
        <w:t>Ecology and Evolution</w:t>
      </w:r>
      <w:r w:rsidRPr="00265B1F">
        <w:rPr>
          <w:rFonts w:ascii="Times New Roman" w:hAnsi="Times New Roman" w:cs="Times New Roman"/>
          <w:noProof/>
        </w:rPr>
        <w:t xml:space="preserve">, </w:t>
      </w:r>
      <w:r w:rsidRPr="00265B1F">
        <w:rPr>
          <w:rFonts w:ascii="Times New Roman" w:hAnsi="Times New Roman" w:cs="Times New Roman"/>
          <w:i/>
          <w:iCs/>
          <w:noProof/>
        </w:rPr>
        <w:t>7</w:t>
      </w:r>
      <w:r w:rsidRPr="00265B1F">
        <w:rPr>
          <w:rFonts w:ascii="Times New Roman" w:hAnsi="Times New Roman" w:cs="Times New Roman"/>
          <w:noProof/>
        </w:rPr>
        <w:t>(17), 6918–6926. https://doi.org/10.1002/ece3.3192</w:t>
      </w:r>
    </w:p>
    <w:p w14:paraId="5AEDA6F0"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Fulton, T. M., Chunwongse, J., &amp; Tanksley, S. D. (1995). Microprep protocol for extraction of DNA from tomato and other herbaceous plants. </w:t>
      </w:r>
      <w:r w:rsidRPr="00265B1F">
        <w:rPr>
          <w:rFonts w:ascii="Times New Roman" w:hAnsi="Times New Roman" w:cs="Times New Roman"/>
          <w:i/>
          <w:iCs/>
          <w:noProof/>
        </w:rPr>
        <w:t>Plant Molecular Biology Reporter</w:t>
      </w:r>
      <w:r w:rsidRPr="00265B1F">
        <w:rPr>
          <w:rFonts w:ascii="Times New Roman" w:hAnsi="Times New Roman" w:cs="Times New Roman"/>
          <w:noProof/>
        </w:rPr>
        <w:t xml:space="preserve">, </w:t>
      </w:r>
      <w:r w:rsidRPr="00265B1F">
        <w:rPr>
          <w:rFonts w:ascii="Times New Roman" w:hAnsi="Times New Roman" w:cs="Times New Roman"/>
          <w:i/>
          <w:iCs/>
          <w:noProof/>
        </w:rPr>
        <w:t>13</w:t>
      </w:r>
      <w:r w:rsidRPr="00265B1F">
        <w:rPr>
          <w:rFonts w:ascii="Times New Roman" w:hAnsi="Times New Roman" w:cs="Times New Roman"/>
          <w:noProof/>
        </w:rPr>
        <w:t>(3), 207–209. https://doi.org/10.1007/BF02670897</w:t>
      </w:r>
    </w:p>
    <w:p w14:paraId="6A2A367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Gao, M., Taylor, M. K., &amp; Callaham, M. A. (2017). Trophic dynamics in a simple experimental ecosystem: Interactions among centipedes, Collembola and introduced earthworms. </w:t>
      </w:r>
      <w:r w:rsidRPr="00265B1F">
        <w:rPr>
          <w:rFonts w:ascii="Times New Roman" w:hAnsi="Times New Roman" w:cs="Times New Roman"/>
          <w:i/>
          <w:iCs/>
          <w:noProof/>
        </w:rPr>
        <w:t>Soil Biology and Biochemistry</w:t>
      </w:r>
      <w:r w:rsidRPr="00265B1F">
        <w:rPr>
          <w:rFonts w:ascii="Times New Roman" w:hAnsi="Times New Roman" w:cs="Times New Roman"/>
          <w:noProof/>
        </w:rPr>
        <w:t xml:space="preserve">, </w:t>
      </w:r>
      <w:r w:rsidRPr="00265B1F">
        <w:rPr>
          <w:rFonts w:ascii="Times New Roman" w:hAnsi="Times New Roman" w:cs="Times New Roman"/>
          <w:i/>
          <w:iCs/>
          <w:noProof/>
        </w:rPr>
        <w:t>115</w:t>
      </w:r>
      <w:r w:rsidRPr="00265B1F">
        <w:rPr>
          <w:rFonts w:ascii="Times New Roman" w:hAnsi="Times New Roman" w:cs="Times New Roman"/>
          <w:noProof/>
        </w:rPr>
        <w:t>, 66–72. https://doi.org/10.1016/j.soilbio.2017.08.001</w:t>
      </w:r>
    </w:p>
    <w:p w14:paraId="7078D8BC"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Gómez-Rodríguez, C., Timmermans, M. J. T. N., Crampton-Platt, A., &amp; Vogler, A. P. (2017). Intraspecific genetic variation in complex assemblages from mitochondrial metagenomics: comparison with DNA barcodes. </w:t>
      </w:r>
      <w:r w:rsidRPr="00265B1F">
        <w:rPr>
          <w:rFonts w:ascii="Times New Roman" w:hAnsi="Times New Roman" w:cs="Times New Roman"/>
          <w:i/>
          <w:iCs/>
          <w:noProof/>
        </w:rPr>
        <w:t>Methods in Ecology and Evolution</w:t>
      </w:r>
      <w:r w:rsidRPr="00265B1F">
        <w:rPr>
          <w:rFonts w:ascii="Times New Roman" w:hAnsi="Times New Roman" w:cs="Times New Roman"/>
          <w:noProof/>
        </w:rPr>
        <w:t xml:space="preserve">, </w:t>
      </w:r>
      <w:r w:rsidRPr="00265B1F">
        <w:rPr>
          <w:rFonts w:ascii="Times New Roman" w:hAnsi="Times New Roman" w:cs="Times New Roman"/>
          <w:i/>
          <w:iCs/>
          <w:noProof/>
        </w:rPr>
        <w:t>8</w:t>
      </w:r>
      <w:r w:rsidRPr="00265B1F">
        <w:rPr>
          <w:rFonts w:ascii="Times New Roman" w:hAnsi="Times New Roman" w:cs="Times New Roman"/>
          <w:noProof/>
        </w:rPr>
        <w:t>(2), 248–256. https://doi.org/10.1111/2041-210X.12667</w:t>
      </w:r>
    </w:p>
    <w:p w14:paraId="671F8C25"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Greenstone, M. H., Weber, D. C., Coudron, T. A., Payton, M. E., &amp; Hu, J. S. (2012). Removing external DNA contamination from arthropod predators destined for molecular gut-content analysis. </w:t>
      </w:r>
      <w:r w:rsidRPr="00265B1F">
        <w:rPr>
          <w:rFonts w:ascii="Times New Roman" w:hAnsi="Times New Roman" w:cs="Times New Roman"/>
          <w:i/>
          <w:iCs/>
          <w:noProof/>
        </w:rPr>
        <w:t>Molecular Ecology Resources</w:t>
      </w:r>
      <w:r w:rsidRPr="00265B1F">
        <w:rPr>
          <w:rFonts w:ascii="Times New Roman" w:hAnsi="Times New Roman" w:cs="Times New Roman"/>
          <w:noProof/>
        </w:rPr>
        <w:t xml:space="preserve">, </w:t>
      </w:r>
      <w:r w:rsidRPr="00265B1F">
        <w:rPr>
          <w:rFonts w:ascii="Times New Roman" w:hAnsi="Times New Roman" w:cs="Times New Roman"/>
          <w:i/>
          <w:iCs/>
          <w:noProof/>
        </w:rPr>
        <w:t>12</w:t>
      </w:r>
      <w:r w:rsidRPr="00265B1F">
        <w:rPr>
          <w:rFonts w:ascii="Times New Roman" w:hAnsi="Times New Roman" w:cs="Times New Roman"/>
          <w:noProof/>
        </w:rPr>
        <w:t>(3), 464–469. https://doi.org/10.1111/j.1755-0998.2012.03112.x</w:t>
      </w:r>
    </w:p>
    <w:p w14:paraId="40505E5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Greenstone, M. H., Weber, D. C., Coudron, T. C., &amp; Payton, M. E. (2011). Unnecessary roughness? Testing the hypothesis that predators destined for molecular gut-content analysis must be hand-collected to avoid cross-contamination. </w:t>
      </w:r>
      <w:r w:rsidRPr="00265B1F">
        <w:rPr>
          <w:rFonts w:ascii="Times New Roman" w:hAnsi="Times New Roman" w:cs="Times New Roman"/>
          <w:i/>
          <w:iCs/>
          <w:noProof/>
        </w:rPr>
        <w:t>Molecular Ecology Resources</w:t>
      </w:r>
      <w:r w:rsidRPr="00265B1F">
        <w:rPr>
          <w:rFonts w:ascii="Times New Roman" w:hAnsi="Times New Roman" w:cs="Times New Roman"/>
          <w:noProof/>
        </w:rPr>
        <w:t xml:space="preserve">, </w:t>
      </w:r>
      <w:r w:rsidRPr="00265B1F">
        <w:rPr>
          <w:rFonts w:ascii="Times New Roman" w:hAnsi="Times New Roman" w:cs="Times New Roman"/>
          <w:i/>
          <w:iCs/>
          <w:noProof/>
        </w:rPr>
        <w:t>11</w:t>
      </w:r>
      <w:r w:rsidRPr="00265B1F">
        <w:rPr>
          <w:rFonts w:ascii="Times New Roman" w:hAnsi="Times New Roman" w:cs="Times New Roman"/>
          <w:noProof/>
        </w:rPr>
        <w:t>(2), 286–293. https://doi.org/10.1111/j.1755-0998.2010.02922.x</w:t>
      </w:r>
    </w:p>
    <w:p w14:paraId="664086A6"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Hallmann, C. A., Sorg, M., Jongejans, E., Siepel, H., Hofland, N., Schwan, H., Stenmans, W., Müller, A., Sumser, H., Hörren, T., Goulson, D., &amp; De Kroon, H. (2017). More than 75 percent decline over 27 years in total flying insect biomass in protected areas. </w:t>
      </w:r>
      <w:r w:rsidRPr="00265B1F">
        <w:rPr>
          <w:rFonts w:ascii="Times New Roman" w:hAnsi="Times New Roman" w:cs="Times New Roman"/>
          <w:i/>
          <w:iCs/>
          <w:noProof/>
        </w:rPr>
        <w:t>PLoS ONE</w:t>
      </w:r>
      <w:r w:rsidRPr="00265B1F">
        <w:rPr>
          <w:rFonts w:ascii="Times New Roman" w:hAnsi="Times New Roman" w:cs="Times New Roman"/>
          <w:noProof/>
        </w:rPr>
        <w:t xml:space="preserve">, </w:t>
      </w:r>
      <w:r w:rsidRPr="00265B1F">
        <w:rPr>
          <w:rFonts w:ascii="Times New Roman" w:hAnsi="Times New Roman" w:cs="Times New Roman"/>
          <w:i/>
          <w:iCs/>
          <w:noProof/>
        </w:rPr>
        <w:t>12</w:t>
      </w:r>
      <w:r w:rsidRPr="00265B1F">
        <w:rPr>
          <w:rFonts w:ascii="Times New Roman" w:hAnsi="Times New Roman" w:cs="Times New Roman"/>
          <w:noProof/>
        </w:rPr>
        <w:t>(10). https://doi.org/10.1371/journal.pone.0185809</w:t>
      </w:r>
    </w:p>
    <w:p w14:paraId="547A73FB"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Hallmann, J., Quadt-Hallmann, A., Mahaffee, W. F., &amp; Kloepper, J. W. (1997). Bacterial endophytes in agricultural crops. </w:t>
      </w:r>
      <w:r w:rsidRPr="00265B1F">
        <w:rPr>
          <w:rFonts w:ascii="Times New Roman" w:hAnsi="Times New Roman" w:cs="Times New Roman"/>
          <w:i/>
          <w:iCs/>
          <w:noProof/>
        </w:rPr>
        <w:t>Canadian Journal of Microbiology</w:t>
      </w:r>
      <w:r w:rsidRPr="00265B1F">
        <w:rPr>
          <w:rFonts w:ascii="Times New Roman" w:hAnsi="Times New Roman" w:cs="Times New Roman"/>
          <w:noProof/>
        </w:rPr>
        <w:t xml:space="preserve">, </w:t>
      </w:r>
      <w:r w:rsidRPr="00265B1F">
        <w:rPr>
          <w:rFonts w:ascii="Times New Roman" w:hAnsi="Times New Roman" w:cs="Times New Roman"/>
          <w:i/>
          <w:iCs/>
          <w:noProof/>
        </w:rPr>
        <w:t>43</w:t>
      </w:r>
      <w:r w:rsidRPr="00265B1F">
        <w:rPr>
          <w:rFonts w:ascii="Times New Roman" w:hAnsi="Times New Roman" w:cs="Times New Roman"/>
          <w:noProof/>
        </w:rPr>
        <w:t>(10), 895–914. https://doi.org/10.1139/m97-131</w:t>
      </w:r>
    </w:p>
    <w:p w14:paraId="78C050A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Handler, A., Gruner, D., Haines, W., Lange, M., &amp; Kaneshiro, K. (2007). Arthropod surveys on Palmyra Atoll, Line Islands, and insights into the decline of the native tree Pisonia grandis </w:t>
      </w:r>
      <w:r w:rsidRPr="00265B1F">
        <w:rPr>
          <w:rFonts w:ascii="Times New Roman" w:hAnsi="Times New Roman" w:cs="Times New Roman"/>
          <w:noProof/>
        </w:rPr>
        <w:lastRenderedPageBreak/>
        <w:t xml:space="preserve">(Nyctaginaceae). </w:t>
      </w:r>
      <w:r w:rsidRPr="00265B1F">
        <w:rPr>
          <w:rFonts w:ascii="Times New Roman" w:hAnsi="Times New Roman" w:cs="Times New Roman"/>
          <w:i/>
          <w:iCs/>
          <w:noProof/>
        </w:rPr>
        <w:t>Pacific Science</w:t>
      </w:r>
      <w:r w:rsidRPr="00265B1F">
        <w:rPr>
          <w:rFonts w:ascii="Times New Roman" w:hAnsi="Times New Roman" w:cs="Times New Roman"/>
          <w:noProof/>
        </w:rPr>
        <w:t xml:space="preserve">, </w:t>
      </w:r>
      <w:r w:rsidRPr="00265B1F">
        <w:rPr>
          <w:rFonts w:ascii="Times New Roman" w:hAnsi="Times New Roman" w:cs="Times New Roman"/>
          <w:i/>
          <w:iCs/>
          <w:noProof/>
        </w:rPr>
        <w:t>61</w:t>
      </w:r>
      <w:r w:rsidRPr="00265B1F">
        <w:rPr>
          <w:rFonts w:ascii="Times New Roman" w:hAnsi="Times New Roman" w:cs="Times New Roman"/>
          <w:noProof/>
        </w:rPr>
        <w:t>(4), 485–502. https://doi.org/10.2984/1534-6188(2007)61</w:t>
      </w:r>
    </w:p>
    <w:p w14:paraId="04E3FDA7"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Harvey, E., Gounand, I., Ward, C. L., &amp; Altermatt, F. (2017). Bridging ecology and conservation: from ecological networks to ecosystem function. </w:t>
      </w:r>
      <w:r w:rsidRPr="00265B1F">
        <w:rPr>
          <w:rFonts w:ascii="Times New Roman" w:hAnsi="Times New Roman" w:cs="Times New Roman"/>
          <w:i/>
          <w:iCs/>
          <w:noProof/>
        </w:rPr>
        <w:t>Journal of Applied Ecology</w:t>
      </w:r>
      <w:r w:rsidRPr="00265B1F">
        <w:rPr>
          <w:rFonts w:ascii="Times New Roman" w:hAnsi="Times New Roman" w:cs="Times New Roman"/>
          <w:noProof/>
        </w:rPr>
        <w:t xml:space="preserve">, </w:t>
      </w:r>
      <w:r w:rsidRPr="00265B1F">
        <w:rPr>
          <w:rFonts w:ascii="Times New Roman" w:hAnsi="Times New Roman" w:cs="Times New Roman"/>
          <w:i/>
          <w:iCs/>
          <w:noProof/>
        </w:rPr>
        <w:t>54</w:t>
      </w:r>
      <w:r w:rsidRPr="00265B1F">
        <w:rPr>
          <w:rFonts w:ascii="Times New Roman" w:hAnsi="Times New Roman" w:cs="Times New Roman"/>
          <w:noProof/>
        </w:rPr>
        <w:t>, 371–379. https://doi.org/10.1111/1365-2664.12769</w:t>
      </w:r>
    </w:p>
    <w:p w14:paraId="3986AC6F"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Hooper, D. U., Chapin, F. S., Ewel, J. J., Hector, A., Inchausti, P., Lavorel, S., Lawton, J. H., Lodge, D. M., Loreau, M., Naeem, S., Schmid, B., Setala, H., Symstad, A. J., Vandermeer, J., &amp; Wardle, D. A. (2005). Effects of biodiversity on ecosystem functioning: a consensus of current knowledge. </w:t>
      </w:r>
      <w:r w:rsidRPr="00265B1F">
        <w:rPr>
          <w:rFonts w:ascii="Times New Roman" w:hAnsi="Times New Roman" w:cs="Times New Roman"/>
          <w:i/>
          <w:iCs/>
          <w:noProof/>
        </w:rPr>
        <w:t>Ecological Monographs</w:t>
      </w:r>
      <w:r w:rsidRPr="00265B1F">
        <w:rPr>
          <w:rFonts w:ascii="Times New Roman" w:hAnsi="Times New Roman" w:cs="Times New Roman"/>
          <w:noProof/>
        </w:rPr>
        <w:t xml:space="preserve">, </w:t>
      </w:r>
      <w:r w:rsidRPr="00265B1F">
        <w:rPr>
          <w:rFonts w:ascii="Times New Roman" w:hAnsi="Times New Roman" w:cs="Times New Roman"/>
          <w:i/>
          <w:iCs/>
          <w:noProof/>
        </w:rPr>
        <w:t>75</w:t>
      </w:r>
      <w:r w:rsidRPr="00265B1F">
        <w:rPr>
          <w:rFonts w:ascii="Times New Roman" w:hAnsi="Times New Roman" w:cs="Times New Roman"/>
          <w:noProof/>
        </w:rPr>
        <w:t>(1), 3–35. https://doi.org/10.1890/04-0922</w:t>
      </w:r>
    </w:p>
    <w:p w14:paraId="7E920413"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Hsieh, T. C., &amp; Chao, A. (2017). Rarefaction and extrapolation: Making fair comparison of abundance-sensitive phylogenetic diversity among multiple assemblages. </w:t>
      </w:r>
      <w:r w:rsidRPr="00265B1F">
        <w:rPr>
          <w:rFonts w:ascii="Times New Roman" w:hAnsi="Times New Roman" w:cs="Times New Roman"/>
          <w:i/>
          <w:iCs/>
          <w:noProof/>
        </w:rPr>
        <w:t>Systematic Biology</w:t>
      </w:r>
      <w:r w:rsidRPr="00265B1F">
        <w:rPr>
          <w:rFonts w:ascii="Times New Roman" w:hAnsi="Times New Roman" w:cs="Times New Roman"/>
          <w:noProof/>
        </w:rPr>
        <w:t xml:space="preserve">, </w:t>
      </w:r>
      <w:r w:rsidRPr="00265B1F">
        <w:rPr>
          <w:rFonts w:ascii="Times New Roman" w:hAnsi="Times New Roman" w:cs="Times New Roman"/>
          <w:i/>
          <w:iCs/>
          <w:noProof/>
        </w:rPr>
        <w:t>66</w:t>
      </w:r>
      <w:r w:rsidRPr="00265B1F">
        <w:rPr>
          <w:rFonts w:ascii="Times New Roman" w:hAnsi="Times New Roman" w:cs="Times New Roman"/>
          <w:noProof/>
        </w:rPr>
        <w:t>(1), 100–111. https://doi.org/10.1093/sysbio/syw073</w:t>
      </w:r>
    </w:p>
    <w:p w14:paraId="42B3405E"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Huson, D. H., Beier, S., Flade, I., Górska, A., El-Hadidi, M., Mitra, S., Ruscheweyh, H. J., &amp; Tappu, R. (2016). MEGAN Community Edition - Interactive Exploration and Analysis of Large-Scale Microbiome Sequencing Data. </w:t>
      </w:r>
      <w:r w:rsidRPr="00265B1F">
        <w:rPr>
          <w:rFonts w:ascii="Times New Roman" w:hAnsi="Times New Roman" w:cs="Times New Roman"/>
          <w:i/>
          <w:iCs/>
          <w:noProof/>
        </w:rPr>
        <w:t>PLoS Computational Biology</w:t>
      </w:r>
      <w:r w:rsidRPr="00265B1F">
        <w:rPr>
          <w:rFonts w:ascii="Times New Roman" w:hAnsi="Times New Roman" w:cs="Times New Roman"/>
          <w:noProof/>
        </w:rPr>
        <w:t xml:space="preserve">, </w:t>
      </w:r>
      <w:r w:rsidRPr="00265B1F">
        <w:rPr>
          <w:rFonts w:ascii="Times New Roman" w:hAnsi="Times New Roman" w:cs="Times New Roman"/>
          <w:i/>
          <w:iCs/>
          <w:noProof/>
        </w:rPr>
        <w:t>12</w:t>
      </w:r>
      <w:r w:rsidRPr="00265B1F">
        <w:rPr>
          <w:rFonts w:ascii="Times New Roman" w:hAnsi="Times New Roman" w:cs="Times New Roman"/>
          <w:noProof/>
        </w:rPr>
        <w:t>(6), 1–12. https://doi.org/10.1371/journal.pcbi.1004957</w:t>
      </w:r>
    </w:p>
    <w:p w14:paraId="71B92C8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Hyslop, E. J. (1980). Stomach contents analysis - a review of methods and their application. </w:t>
      </w:r>
      <w:r w:rsidRPr="00265B1F">
        <w:rPr>
          <w:rFonts w:ascii="Times New Roman" w:hAnsi="Times New Roman" w:cs="Times New Roman"/>
          <w:i/>
          <w:iCs/>
          <w:noProof/>
        </w:rPr>
        <w:t>Journal of Fish Biology</w:t>
      </w:r>
      <w:r w:rsidRPr="00265B1F">
        <w:rPr>
          <w:rFonts w:ascii="Times New Roman" w:hAnsi="Times New Roman" w:cs="Times New Roman"/>
          <w:noProof/>
        </w:rPr>
        <w:t xml:space="preserve">, </w:t>
      </w:r>
      <w:r w:rsidRPr="00265B1F">
        <w:rPr>
          <w:rFonts w:ascii="Times New Roman" w:hAnsi="Times New Roman" w:cs="Times New Roman"/>
          <w:i/>
          <w:iCs/>
          <w:noProof/>
        </w:rPr>
        <w:t>17</w:t>
      </w:r>
      <w:r w:rsidRPr="00265B1F">
        <w:rPr>
          <w:rFonts w:ascii="Times New Roman" w:hAnsi="Times New Roman" w:cs="Times New Roman"/>
          <w:noProof/>
        </w:rPr>
        <w:t>(4), 411–429. https://doi.org/10.1111/j.1095-8649.1980.tb02775.x</w:t>
      </w:r>
    </w:p>
    <w:p w14:paraId="67EE9487"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Ings, T. C., Montoya, J. M., Bascompte, J., Bluthgren, N., Brown, L., Dormann, C., Edwards, F., Figueroa, D., Jacob, U., Jones, J. I., Lauridsen, R. B., Ledger, M. E., Lewis, H. M., Olesen, J. M., Van Veen, F. J. F., Warren, P. H., &amp; Woodward, G. (2009). Ecological networks - Beyond food webs. </w:t>
      </w:r>
      <w:r w:rsidRPr="00265B1F">
        <w:rPr>
          <w:rFonts w:ascii="Times New Roman" w:hAnsi="Times New Roman" w:cs="Times New Roman"/>
          <w:i/>
          <w:iCs/>
          <w:noProof/>
        </w:rPr>
        <w:t>Journal of Animal Ecology</w:t>
      </w:r>
      <w:r w:rsidRPr="00265B1F">
        <w:rPr>
          <w:rFonts w:ascii="Times New Roman" w:hAnsi="Times New Roman" w:cs="Times New Roman"/>
          <w:noProof/>
        </w:rPr>
        <w:t xml:space="preserve">, </w:t>
      </w:r>
      <w:r w:rsidRPr="00265B1F">
        <w:rPr>
          <w:rFonts w:ascii="Times New Roman" w:hAnsi="Times New Roman" w:cs="Times New Roman"/>
          <w:i/>
          <w:iCs/>
          <w:noProof/>
        </w:rPr>
        <w:t>78</w:t>
      </w:r>
      <w:r w:rsidRPr="00265B1F">
        <w:rPr>
          <w:rFonts w:ascii="Times New Roman" w:hAnsi="Times New Roman" w:cs="Times New Roman"/>
          <w:noProof/>
        </w:rPr>
        <w:t>(1), 253–269. https://doi.org/10.1111/j.1365-2656.2008.01460.x</w:t>
      </w:r>
    </w:p>
    <w:p w14:paraId="46C4FC8C"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Ives, A. R., Cardinale, B. J., &amp; Snyder, W. E. (2005). A synthesis of subdisciplines: Predator-prey interactions, and biodiversity and ecosystem functioning. </w:t>
      </w:r>
      <w:r w:rsidRPr="00265B1F">
        <w:rPr>
          <w:rFonts w:ascii="Times New Roman" w:hAnsi="Times New Roman" w:cs="Times New Roman"/>
          <w:i/>
          <w:iCs/>
          <w:noProof/>
        </w:rPr>
        <w:t>Ecology Letters</w:t>
      </w:r>
      <w:r w:rsidRPr="00265B1F">
        <w:rPr>
          <w:rFonts w:ascii="Times New Roman" w:hAnsi="Times New Roman" w:cs="Times New Roman"/>
          <w:noProof/>
        </w:rPr>
        <w:t xml:space="preserve">, </w:t>
      </w:r>
      <w:r w:rsidRPr="00265B1F">
        <w:rPr>
          <w:rFonts w:ascii="Times New Roman" w:hAnsi="Times New Roman" w:cs="Times New Roman"/>
          <w:i/>
          <w:iCs/>
          <w:noProof/>
        </w:rPr>
        <w:t>8</w:t>
      </w:r>
      <w:r w:rsidRPr="00265B1F">
        <w:rPr>
          <w:rFonts w:ascii="Times New Roman" w:hAnsi="Times New Roman" w:cs="Times New Roman"/>
          <w:noProof/>
        </w:rPr>
        <w:t>(1), 102–116. https://doi.org/10.1111/j.1461-0248.2004.00698.x</w:t>
      </w:r>
    </w:p>
    <w:p w14:paraId="0E196A38"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Jacobsen, R. M., Sverdrup-Thygeson, A., Kauserud, H., &amp; Birkemoe, T. (2018). Revealing hidden insect-fungus interactions; moderately specialized, modular and anti-nested detritivore networks. </w:t>
      </w:r>
      <w:r w:rsidRPr="00265B1F">
        <w:rPr>
          <w:rFonts w:ascii="Times New Roman" w:hAnsi="Times New Roman" w:cs="Times New Roman"/>
          <w:i/>
          <w:iCs/>
          <w:noProof/>
        </w:rPr>
        <w:t>Proceedings. Biological Sciences</w:t>
      </w:r>
      <w:r w:rsidRPr="00265B1F">
        <w:rPr>
          <w:rFonts w:ascii="Times New Roman" w:hAnsi="Times New Roman" w:cs="Times New Roman"/>
          <w:noProof/>
        </w:rPr>
        <w:t xml:space="preserve">, </w:t>
      </w:r>
      <w:r w:rsidRPr="00265B1F">
        <w:rPr>
          <w:rFonts w:ascii="Times New Roman" w:hAnsi="Times New Roman" w:cs="Times New Roman"/>
          <w:i/>
          <w:iCs/>
          <w:noProof/>
        </w:rPr>
        <w:t>285</w:t>
      </w:r>
      <w:r w:rsidRPr="00265B1F">
        <w:rPr>
          <w:rFonts w:ascii="Times New Roman" w:hAnsi="Times New Roman" w:cs="Times New Roman"/>
          <w:noProof/>
        </w:rPr>
        <w:t>(1876), 20172833. https://doi.org/10.1098/rspb.2017.2833</w:t>
      </w:r>
    </w:p>
    <w:p w14:paraId="000C9447"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Jain, M., Fiddes, I. T., Miga, K. H., Olsen, H. E., Paten, B., &amp; Akeson, M. (2015). Improved data analysis for the MinION nanopore sequencer. </w:t>
      </w:r>
      <w:r w:rsidRPr="00265B1F">
        <w:rPr>
          <w:rFonts w:ascii="Times New Roman" w:hAnsi="Times New Roman" w:cs="Times New Roman"/>
          <w:i/>
          <w:iCs/>
          <w:noProof/>
        </w:rPr>
        <w:t>Nature Methods</w:t>
      </w:r>
      <w:r w:rsidRPr="00265B1F">
        <w:rPr>
          <w:rFonts w:ascii="Times New Roman" w:hAnsi="Times New Roman" w:cs="Times New Roman"/>
          <w:noProof/>
        </w:rPr>
        <w:t xml:space="preserve">, </w:t>
      </w:r>
      <w:r w:rsidRPr="00265B1F">
        <w:rPr>
          <w:rFonts w:ascii="Times New Roman" w:hAnsi="Times New Roman" w:cs="Times New Roman"/>
          <w:i/>
          <w:iCs/>
          <w:noProof/>
        </w:rPr>
        <w:t>12</w:t>
      </w:r>
      <w:r w:rsidRPr="00265B1F">
        <w:rPr>
          <w:rFonts w:ascii="Times New Roman" w:hAnsi="Times New Roman" w:cs="Times New Roman"/>
          <w:noProof/>
        </w:rPr>
        <w:t>(4), 351–356. https://doi.org/10.1038/nmeth.3290</w:t>
      </w:r>
    </w:p>
    <w:p w14:paraId="7DA12887"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Jeschke, J. M., Kopp, M., &amp; Tollrian, R. (2002). Predator functional responses: Discriminating between handling and digesting prey. </w:t>
      </w:r>
      <w:r w:rsidRPr="00265B1F">
        <w:rPr>
          <w:rFonts w:ascii="Times New Roman" w:hAnsi="Times New Roman" w:cs="Times New Roman"/>
          <w:i/>
          <w:iCs/>
          <w:noProof/>
        </w:rPr>
        <w:t>Ecological Monographs</w:t>
      </w:r>
      <w:r w:rsidRPr="00265B1F">
        <w:rPr>
          <w:rFonts w:ascii="Times New Roman" w:hAnsi="Times New Roman" w:cs="Times New Roman"/>
          <w:noProof/>
        </w:rPr>
        <w:t xml:space="preserve">, </w:t>
      </w:r>
      <w:r w:rsidRPr="00265B1F">
        <w:rPr>
          <w:rFonts w:ascii="Times New Roman" w:hAnsi="Times New Roman" w:cs="Times New Roman"/>
          <w:i/>
          <w:iCs/>
          <w:noProof/>
        </w:rPr>
        <w:t>72</w:t>
      </w:r>
      <w:r w:rsidRPr="00265B1F">
        <w:rPr>
          <w:rFonts w:ascii="Times New Roman" w:hAnsi="Times New Roman" w:cs="Times New Roman"/>
          <w:noProof/>
        </w:rPr>
        <w:t>(1), 95–112. https://doi.org/10.1890/0012-9615(2002)072[0095:PFRDBH]2.0.CO;2</w:t>
      </w:r>
    </w:p>
    <w:p w14:paraId="2A9CC0D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Kartzinel, T. R., Chen, P. a., Coverdale, T. C., Erickson, D. L., Kress, W. J., Kuzmina, M. L., Rubenstein, D. I., Wang, W., &amp; Pringle, R. M. (2015). DNA metabarcoding illuminates dietary niche partitioning by African large herbivores. </w:t>
      </w:r>
      <w:r w:rsidRPr="00265B1F">
        <w:rPr>
          <w:rFonts w:ascii="Times New Roman" w:hAnsi="Times New Roman" w:cs="Times New Roman"/>
          <w:i/>
          <w:iCs/>
          <w:noProof/>
        </w:rPr>
        <w:t>Proceedings of the National Academy of Sciences</w:t>
      </w:r>
      <w:r w:rsidRPr="00265B1F">
        <w:rPr>
          <w:rFonts w:ascii="Times New Roman" w:hAnsi="Times New Roman" w:cs="Times New Roman"/>
          <w:noProof/>
        </w:rPr>
        <w:t xml:space="preserve">, </w:t>
      </w:r>
      <w:r w:rsidRPr="00265B1F">
        <w:rPr>
          <w:rFonts w:ascii="Times New Roman" w:hAnsi="Times New Roman" w:cs="Times New Roman"/>
          <w:i/>
          <w:iCs/>
          <w:noProof/>
        </w:rPr>
        <w:t>112</w:t>
      </w:r>
      <w:r w:rsidRPr="00265B1F">
        <w:rPr>
          <w:rFonts w:ascii="Times New Roman" w:hAnsi="Times New Roman" w:cs="Times New Roman"/>
          <w:noProof/>
        </w:rPr>
        <w:t>(26), 8019–8024. https://doi.org/10.1073/pnas.1503283112</w:t>
      </w:r>
    </w:p>
    <w:p w14:paraId="5A9F2B68"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Krehenwinkel, H., Kennedy, S., Pekár, S., &amp; Gillespie, R. G. (2017). A cost‐efficient and simple protocol to enrich prey DNA from extractions of predatory arthropods for large‐scale gut content analysis by Illumina sequencing. </w:t>
      </w:r>
      <w:r w:rsidRPr="00265B1F">
        <w:rPr>
          <w:rFonts w:ascii="Times New Roman" w:hAnsi="Times New Roman" w:cs="Times New Roman"/>
          <w:i/>
          <w:iCs/>
          <w:noProof/>
        </w:rPr>
        <w:t>Methods in Ecology and Evolution</w:t>
      </w:r>
      <w:r w:rsidRPr="00265B1F">
        <w:rPr>
          <w:rFonts w:ascii="Times New Roman" w:hAnsi="Times New Roman" w:cs="Times New Roman"/>
          <w:noProof/>
        </w:rPr>
        <w:t xml:space="preserve">, </w:t>
      </w:r>
      <w:r w:rsidRPr="00265B1F">
        <w:rPr>
          <w:rFonts w:ascii="Times New Roman" w:hAnsi="Times New Roman" w:cs="Times New Roman"/>
          <w:i/>
          <w:iCs/>
          <w:noProof/>
        </w:rPr>
        <w:t>8</w:t>
      </w:r>
      <w:r w:rsidRPr="00265B1F">
        <w:rPr>
          <w:rFonts w:ascii="Times New Roman" w:hAnsi="Times New Roman" w:cs="Times New Roman"/>
          <w:noProof/>
        </w:rPr>
        <w:t>(1), 126–134. https://doi.org/10.1111/2041-210X.12647</w:t>
      </w:r>
    </w:p>
    <w:p w14:paraId="2751282C"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lastRenderedPageBreak/>
        <w:t xml:space="preserve">Kvist, S. (2013). Barcoding in the dark?: A critical view of the sufficiency of zoological DNA barcoding databases and a plea for broader integration of taxonomic knowledge. </w:t>
      </w:r>
      <w:r w:rsidRPr="00265B1F">
        <w:rPr>
          <w:rFonts w:ascii="Times New Roman" w:hAnsi="Times New Roman" w:cs="Times New Roman"/>
          <w:i/>
          <w:iCs/>
          <w:noProof/>
        </w:rPr>
        <w:t>Molecular Phylogenetics and Evolution</w:t>
      </w:r>
      <w:r w:rsidRPr="00265B1F">
        <w:rPr>
          <w:rFonts w:ascii="Times New Roman" w:hAnsi="Times New Roman" w:cs="Times New Roman"/>
          <w:noProof/>
        </w:rPr>
        <w:t xml:space="preserve">, </w:t>
      </w:r>
      <w:r w:rsidRPr="00265B1F">
        <w:rPr>
          <w:rFonts w:ascii="Times New Roman" w:hAnsi="Times New Roman" w:cs="Times New Roman"/>
          <w:i/>
          <w:iCs/>
          <w:noProof/>
        </w:rPr>
        <w:t>69</w:t>
      </w:r>
      <w:r w:rsidRPr="00265B1F">
        <w:rPr>
          <w:rFonts w:ascii="Times New Roman" w:hAnsi="Times New Roman" w:cs="Times New Roman"/>
          <w:noProof/>
        </w:rPr>
        <w:t>(1), 39–45. https://doi.org/10.1016/j.ympev.2013.05.012</w:t>
      </w:r>
    </w:p>
    <w:p w14:paraId="6F7EEF55"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Leray, M., Yang, J. Y., Meyer, C. P., Mills, S. C., Agudelo, N., Ranwez, V., Boehm, J. T., &amp; Machida, R. J. (2013). A new versatile primer set targeting a short fragment of the mitochondrial COI region for metabarcoding metazoan diversity: Application for characterizing coral reef fish gut contents. </w:t>
      </w:r>
      <w:r w:rsidRPr="00265B1F">
        <w:rPr>
          <w:rFonts w:ascii="Times New Roman" w:hAnsi="Times New Roman" w:cs="Times New Roman"/>
          <w:i/>
          <w:iCs/>
          <w:noProof/>
        </w:rPr>
        <w:t>Frontiers in Zoology</w:t>
      </w:r>
      <w:r w:rsidRPr="00265B1F">
        <w:rPr>
          <w:rFonts w:ascii="Times New Roman" w:hAnsi="Times New Roman" w:cs="Times New Roman"/>
          <w:noProof/>
        </w:rPr>
        <w:t xml:space="preserve">, </w:t>
      </w:r>
      <w:r w:rsidRPr="00265B1F">
        <w:rPr>
          <w:rFonts w:ascii="Times New Roman" w:hAnsi="Times New Roman" w:cs="Times New Roman"/>
          <w:i/>
          <w:iCs/>
          <w:noProof/>
        </w:rPr>
        <w:t>10</w:t>
      </w:r>
      <w:r w:rsidRPr="00265B1F">
        <w:rPr>
          <w:rFonts w:ascii="Times New Roman" w:hAnsi="Times New Roman" w:cs="Times New Roman"/>
          <w:noProof/>
        </w:rPr>
        <w:t>(1), 1. https://doi.org/10.1186/1742-9994-10-34</w:t>
      </w:r>
    </w:p>
    <w:p w14:paraId="73B0776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Linville, J. G., &amp; Wells, J. D. (2002). Surface sterilization of a maggot using bleach does not interfere with mitochondrial DNA analysis of crop contents. </w:t>
      </w:r>
      <w:r w:rsidRPr="00265B1F">
        <w:rPr>
          <w:rFonts w:ascii="Times New Roman" w:hAnsi="Times New Roman" w:cs="Times New Roman"/>
          <w:i/>
          <w:iCs/>
          <w:noProof/>
        </w:rPr>
        <w:t>Journal of Forensic Sciences</w:t>
      </w:r>
      <w:r w:rsidRPr="00265B1F">
        <w:rPr>
          <w:rFonts w:ascii="Times New Roman" w:hAnsi="Times New Roman" w:cs="Times New Roman"/>
          <w:noProof/>
        </w:rPr>
        <w:t xml:space="preserve">, </w:t>
      </w:r>
      <w:r w:rsidRPr="00265B1F">
        <w:rPr>
          <w:rFonts w:ascii="Times New Roman" w:hAnsi="Times New Roman" w:cs="Times New Roman"/>
          <w:i/>
          <w:iCs/>
          <w:noProof/>
        </w:rPr>
        <w:t>47</w:t>
      </w:r>
      <w:r w:rsidRPr="00265B1F">
        <w:rPr>
          <w:rFonts w:ascii="Times New Roman" w:hAnsi="Times New Roman" w:cs="Times New Roman"/>
          <w:noProof/>
        </w:rPr>
        <w:t>(5), 15532J. https://doi.org/10.1520/jfs15532j</w:t>
      </w:r>
    </w:p>
    <w:p w14:paraId="53E291FF"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Lucas, A., Bodger, O., Brosi, B. J., Ford, C. R., Forman, D. W., Greig, C., Hegarty, M., Jones, L., Neyland, P. J., &amp; De Vere, N. (2018). Floral resource partitioning by individuals within generalised hoverfly pollination networks revealed by DNA metabarcoding. </w:t>
      </w:r>
      <w:r w:rsidRPr="00265B1F">
        <w:rPr>
          <w:rFonts w:ascii="Times New Roman" w:hAnsi="Times New Roman" w:cs="Times New Roman"/>
          <w:i/>
          <w:iCs/>
          <w:noProof/>
        </w:rPr>
        <w:t>Scientific Reports</w:t>
      </w:r>
      <w:r w:rsidRPr="00265B1F">
        <w:rPr>
          <w:rFonts w:ascii="Times New Roman" w:hAnsi="Times New Roman" w:cs="Times New Roman"/>
          <w:noProof/>
        </w:rPr>
        <w:t xml:space="preserve">, </w:t>
      </w:r>
      <w:r w:rsidRPr="00265B1F">
        <w:rPr>
          <w:rFonts w:ascii="Times New Roman" w:hAnsi="Times New Roman" w:cs="Times New Roman"/>
          <w:i/>
          <w:iCs/>
          <w:noProof/>
        </w:rPr>
        <w:t>8</w:t>
      </w:r>
      <w:r w:rsidRPr="00265B1F">
        <w:rPr>
          <w:rFonts w:ascii="Times New Roman" w:hAnsi="Times New Roman" w:cs="Times New Roman"/>
          <w:noProof/>
        </w:rPr>
        <w:t>(1), 1–11. https://doi.org/10.1038/s41598-018-23103-0</w:t>
      </w:r>
    </w:p>
    <w:p w14:paraId="3607D827"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Mächler, E., Osathanunkul, M., &amp; Altermatt, F. (2018). Shedding light on eDNA: neither natural levels of UV radiation nor the presence of a filter feeder affect eDNA-based detection of aquatic organisms. </w:t>
      </w:r>
      <w:r w:rsidRPr="00265B1F">
        <w:rPr>
          <w:rFonts w:ascii="Times New Roman" w:hAnsi="Times New Roman" w:cs="Times New Roman"/>
          <w:i/>
          <w:iCs/>
          <w:noProof/>
        </w:rPr>
        <w:t>PLoS ONE</w:t>
      </w:r>
      <w:r w:rsidRPr="00265B1F">
        <w:rPr>
          <w:rFonts w:ascii="Times New Roman" w:hAnsi="Times New Roman" w:cs="Times New Roman"/>
          <w:noProof/>
        </w:rPr>
        <w:t xml:space="preserve">, </w:t>
      </w:r>
      <w:r w:rsidRPr="00265B1F">
        <w:rPr>
          <w:rFonts w:ascii="Times New Roman" w:hAnsi="Times New Roman" w:cs="Times New Roman"/>
          <w:i/>
          <w:iCs/>
          <w:noProof/>
        </w:rPr>
        <w:t>13</w:t>
      </w:r>
      <w:r w:rsidRPr="00265B1F">
        <w:rPr>
          <w:rFonts w:ascii="Times New Roman" w:hAnsi="Times New Roman" w:cs="Times New Roman"/>
          <w:noProof/>
        </w:rPr>
        <w:t>(4), 1–15. https://doi.org/10.1371/journal.pone.0195529</w:t>
      </w:r>
    </w:p>
    <w:p w14:paraId="65FC14F3"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Macías-Hernández, N., Athey, K., Tonzo, V., Wangensteen, O. S., Arnedo, M., &amp; Harwood, J. D. file:///Users/Ana/Downloads/j. 136.-2427. 2005. 01398. x. pd. (2018). Molecular gut content analysis of different spider body parts. </w:t>
      </w:r>
      <w:r w:rsidRPr="00265B1F">
        <w:rPr>
          <w:rFonts w:ascii="Times New Roman" w:hAnsi="Times New Roman" w:cs="Times New Roman"/>
          <w:i/>
          <w:iCs/>
          <w:noProof/>
        </w:rPr>
        <w:t>PLoS ONE</w:t>
      </w:r>
      <w:r w:rsidRPr="00265B1F">
        <w:rPr>
          <w:rFonts w:ascii="Times New Roman" w:hAnsi="Times New Roman" w:cs="Times New Roman"/>
          <w:noProof/>
        </w:rPr>
        <w:t xml:space="preserve">, </w:t>
      </w:r>
      <w:r w:rsidRPr="00265B1F">
        <w:rPr>
          <w:rFonts w:ascii="Times New Roman" w:hAnsi="Times New Roman" w:cs="Times New Roman"/>
          <w:i/>
          <w:iCs/>
          <w:noProof/>
        </w:rPr>
        <w:t>13</w:t>
      </w:r>
      <w:r w:rsidRPr="00265B1F">
        <w:rPr>
          <w:rFonts w:ascii="Times New Roman" w:hAnsi="Times New Roman" w:cs="Times New Roman"/>
          <w:noProof/>
        </w:rPr>
        <w:t>(5), 1–16. https://doi.org/10.1371/journal.pone.0196589</w:t>
      </w:r>
    </w:p>
    <w:p w14:paraId="12BCA4BE"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MacKenzie, D. I., &amp; Kendall, W. C. (2002). How should detection probability be incorporated into estimates of relative abundance? </w:t>
      </w:r>
      <w:r w:rsidRPr="00265B1F">
        <w:rPr>
          <w:rFonts w:ascii="Times New Roman" w:hAnsi="Times New Roman" w:cs="Times New Roman"/>
          <w:i/>
          <w:iCs/>
          <w:noProof/>
        </w:rPr>
        <w:t>Ecology</w:t>
      </w:r>
      <w:r w:rsidRPr="00265B1F">
        <w:rPr>
          <w:rFonts w:ascii="Times New Roman" w:hAnsi="Times New Roman" w:cs="Times New Roman"/>
          <w:noProof/>
        </w:rPr>
        <w:t xml:space="preserve">, </w:t>
      </w:r>
      <w:r w:rsidRPr="00265B1F">
        <w:rPr>
          <w:rFonts w:ascii="Times New Roman" w:hAnsi="Times New Roman" w:cs="Times New Roman"/>
          <w:i/>
          <w:iCs/>
          <w:noProof/>
        </w:rPr>
        <w:t>83</w:t>
      </w:r>
      <w:r w:rsidRPr="00265B1F">
        <w:rPr>
          <w:rFonts w:ascii="Times New Roman" w:hAnsi="Times New Roman" w:cs="Times New Roman"/>
          <w:noProof/>
        </w:rPr>
        <w:t>(9), 2387–2393. https://doi.org/10.1890/0012-9658(2002)083[2387:HSDPBI]2.0.CO;2</w:t>
      </w:r>
    </w:p>
    <w:p w14:paraId="6A08C72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Martin, M. (2011). Cutadapt removes adapter sequences from high-throughput sequencing reads. </w:t>
      </w:r>
      <w:r w:rsidRPr="00265B1F">
        <w:rPr>
          <w:rFonts w:ascii="Times New Roman" w:hAnsi="Times New Roman" w:cs="Times New Roman"/>
          <w:i/>
          <w:iCs/>
          <w:noProof/>
        </w:rPr>
        <w:t>EMBNet Journal</w:t>
      </w:r>
      <w:r w:rsidRPr="00265B1F">
        <w:rPr>
          <w:rFonts w:ascii="Times New Roman" w:hAnsi="Times New Roman" w:cs="Times New Roman"/>
          <w:noProof/>
        </w:rPr>
        <w:t xml:space="preserve">, </w:t>
      </w:r>
      <w:r w:rsidRPr="00265B1F">
        <w:rPr>
          <w:rFonts w:ascii="Times New Roman" w:hAnsi="Times New Roman" w:cs="Times New Roman"/>
          <w:i/>
          <w:iCs/>
          <w:noProof/>
        </w:rPr>
        <w:t>17</w:t>
      </w:r>
      <w:r w:rsidRPr="00265B1F">
        <w:rPr>
          <w:rFonts w:ascii="Times New Roman" w:hAnsi="Times New Roman" w:cs="Times New Roman"/>
          <w:noProof/>
        </w:rPr>
        <w:t>(1).</w:t>
      </w:r>
    </w:p>
    <w:p w14:paraId="6DCD94A9"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McKnight, D. T., Huerlimann, R., Bower, D. S., Schwarzkopf, L., Alford, R. A., &amp; Zenger, K. R. (2019). Methods for normalizing microbiome data: An ecological perspective. </w:t>
      </w:r>
      <w:r w:rsidRPr="00265B1F">
        <w:rPr>
          <w:rFonts w:ascii="Times New Roman" w:hAnsi="Times New Roman" w:cs="Times New Roman"/>
          <w:i/>
          <w:iCs/>
          <w:noProof/>
        </w:rPr>
        <w:t>Methods in Ecology and Evolution</w:t>
      </w:r>
      <w:r w:rsidRPr="00265B1F">
        <w:rPr>
          <w:rFonts w:ascii="Times New Roman" w:hAnsi="Times New Roman" w:cs="Times New Roman"/>
          <w:noProof/>
        </w:rPr>
        <w:t xml:space="preserve">, </w:t>
      </w:r>
      <w:r w:rsidRPr="00265B1F">
        <w:rPr>
          <w:rFonts w:ascii="Times New Roman" w:hAnsi="Times New Roman" w:cs="Times New Roman"/>
          <w:i/>
          <w:iCs/>
          <w:noProof/>
        </w:rPr>
        <w:t>10</w:t>
      </w:r>
      <w:r w:rsidRPr="00265B1F">
        <w:rPr>
          <w:rFonts w:ascii="Times New Roman" w:hAnsi="Times New Roman" w:cs="Times New Roman"/>
          <w:noProof/>
        </w:rPr>
        <w:t>(3), 389–400. https://doi.org/10.1111/2041-210X.13115</w:t>
      </w:r>
    </w:p>
    <w:p w14:paraId="02CD01A6"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Miller-ter Kuile, A. (2020a). </w:t>
      </w:r>
      <w:r w:rsidRPr="00265B1F">
        <w:rPr>
          <w:rFonts w:ascii="Times New Roman" w:hAnsi="Times New Roman" w:cs="Times New Roman"/>
          <w:i/>
          <w:iCs/>
          <w:noProof/>
        </w:rPr>
        <w:t>BioProject: PRJNA639981</w:t>
      </w:r>
      <w:r w:rsidRPr="00265B1F">
        <w:rPr>
          <w:rFonts w:ascii="Times New Roman" w:hAnsi="Times New Roman" w:cs="Times New Roman"/>
          <w:noProof/>
        </w:rPr>
        <w:t>. NCBI BioProject Database.</w:t>
      </w:r>
    </w:p>
    <w:p w14:paraId="0DC4E04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Miller-ter Kuile, A. (2020b). </w:t>
      </w:r>
      <w:r w:rsidRPr="00265B1F">
        <w:rPr>
          <w:rFonts w:ascii="Times New Roman" w:hAnsi="Times New Roman" w:cs="Times New Roman"/>
          <w:i/>
          <w:iCs/>
          <w:noProof/>
        </w:rPr>
        <w:t>DNA_Diet_Methods</w:t>
      </w:r>
      <w:r w:rsidRPr="00265B1F">
        <w:rPr>
          <w:rFonts w:ascii="Times New Roman" w:hAnsi="Times New Roman" w:cs="Times New Roman"/>
          <w:noProof/>
        </w:rPr>
        <w:t>. Github Repository.</w:t>
      </w:r>
    </w:p>
    <w:p w14:paraId="54DD96C8"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Murphy, M. A., Waits, L. P., Kendall, K. C., Wasser, S. K., Higbee, J. A., &amp; Bogden, R. (2002). An evaluation of long-term preservation methods for brown bear (Ursus arctos) faecal DNA samples. </w:t>
      </w:r>
      <w:r w:rsidRPr="00265B1F">
        <w:rPr>
          <w:rFonts w:ascii="Times New Roman" w:hAnsi="Times New Roman" w:cs="Times New Roman"/>
          <w:i/>
          <w:iCs/>
          <w:noProof/>
        </w:rPr>
        <w:t>Conservation Genetics</w:t>
      </w:r>
      <w:r w:rsidRPr="00265B1F">
        <w:rPr>
          <w:rFonts w:ascii="Times New Roman" w:hAnsi="Times New Roman" w:cs="Times New Roman"/>
          <w:noProof/>
        </w:rPr>
        <w:t xml:space="preserve">, </w:t>
      </w:r>
      <w:r w:rsidRPr="00265B1F">
        <w:rPr>
          <w:rFonts w:ascii="Times New Roman" w:hAnsi="Times New Roman" w:cs="Times New Roman"/>
          <w:i/>
          <w:iCs/>
          <w:noProof/>
        </w:rPr>
        <w:t>3</w:t>
      </w:r>
      <w:r w:rsidRPr="00265B1F">
        <w:rPr>
          <w:rFonts w:ascii="Times New Roman" w:hAnsi="Times New Roman" w:cs="Times New Roman"/>
          <w:noProof/>
        </w:rPr>
        <w:t>, 435–440.</w:t>
      </w:r>
    </w:p>
    <w:p w14:paraId="53EE58F6"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Nielsen, J. M., Clare, E. L., Hayden, B., Brett, M. T., &amp; Kratina, P. (2018). Diet tracing in ecology: Method comparison and selection. </w:t>
      </w:r>
      <w:r w:rsidRPr="00265B1F">
        <w:rPr>
          <w:rFonts w:ascii="Times New Roman" w:hAnsi="Times New Roman" w:cs="Times New Roman"/>
          <w:i/>
          <w:iCs/>
          <w:noProof/>
        </w:rPr>
        <w:t>Methods in Ecology and Evolution</w:t>
      </w:r>
      <w:r w:rsidRPr="00265B1F">
        <w:rPr>
          <w:rFonts w:ascii="Times New Roman" w:hAnsi="Times New Roman" w:cs="Times New Roman"/>
          <w:noProof/>
        </w:rPr>
        <w:t xml:space="preserve">, </w:t>
      </w:r>
      <w:r w:rsidRPr="00265B1F">
        <w:rPr>
          <w:rFonts w:ascii="Times New Roman" w:hAnsi="Times New Roman" w:cs="Times New Roman"/>
          <w:i/>
          <w:iCs/>
          <w:noProof/>
        </w:rPr>
        <w:t>9</w:t>
      </w:r>
      <w:r w:rsidRPr="00265B1F">
        <w:rPr>
          <w:rFonts w:ascii="Times New Roman" w:hAnsi="Times New Roman" w:cs="Times New Roman"/>
          <w:noProof/>
        </w:rPr>
        <w:t>(2), 278–291. https://doi.org/10.1111/2041-210X.12869</w:t>
      </w:r>
    </w:p>
    <w:p w14:paraId="79D7BB31"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Nielsen, K. M., Johnsen, P. J., Bensasson, D., &amp; Daffonchio, D. (2007). Release and persistence of extracellular DNA in the environment. </w:t>
      </w:r>
      <w:r w:rsidRPr="00265B1F">
        <w:rPr>
          <w:rFonts w:ascii="Times New Roman" w:hAnsi="Times New Roman" w:cs="Times New Roman"/>
          <w:i/>
          <w:iCs/>
          <w:noProof/>
        </w:rPr>
        <w:t>Environ. Biosafety Res</w:t>
      </w:r>
      <w:r w:rsidRPr="00265B1F">
        <w:rPr>
          <w:rFonts w:ascii="Times New Roman" w:hAnsi="Times New Roman" w:cs="Times New Roman"/>
          <w:noProof/>
        </w:rPr>
        <w:t xml:space="preserve">, </w:t>
      </w:r>
      <w:r w:rsidRPr="00265B1F">
        <w:rPr>
          <w:rFonts w:ascii="Times New Roman" w:hAnsi="Times New Roman" w:cs="Times New Roman"/>
          <w:i/>
          <w:iCs/>
          <w:noProof/>
        </w:rPr>
        <w:t>6</w:t>
      </w:r>
      <w:r w:rsidRPr="00265B1F">
        <w:rPr>
          <w:rFonts w:ascii="Times New Roman" w:hAnsi="Times New Roman" w:cs="Times New Roman"/>
          <w:noProof/>
        </w:rPr>
        <w:t>(2007), 37–53. https://doi.org/10.1051/ebr:2007031</w:t>
      </w:r>
    </w:p>
    <w:p w14:paraId="6435413B"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Philippot, L., Raaijmakers, J. M., Lemanceau, P., &amp; Van Der Putten, W. H. (2013). Going back to the roots: The microbial ecology of the rhizosphere. </w:t>
      </w:r>
      <w:r w:rsidRPr="00265B1F">
        <w:rPr>
          <w:rFonts w:ascii="Times New Roman" w:hAnsi="Times New Roman" w:cs="Times New Roman"/>
          <w:i/>
          <w:iCs/>
          <w:noProof/>
        </w:rPr>
        <w:t>Nature Reviews Microbiology</w:t>
      </w:r>
      <w:r w:rsidRPr="00265B1F">
        <w:rPr>
          <w:rFonts w:ascii="Times New Roman" w:hAnsi="Times New Roman" w:cs="Times New Roman"/>
          <w:noProof/>
        </w:rPr>
        <w:t xml:space="preserve">, </w:t>
      </w:r>
      <w:r w:rsidRPr="00265B1F">
        <w:rPr>
          <w:rFonts w:ascii="Times New Roman" w:hAnsi="Times New Roman" w:cs="Times New Roman"/>
          <w:i/>
          <w:iCs/>
          <w:noProof/>
        </w:rPr>
        <w:t>11</w:t>
      </w:r>
      <w:r w:rsidRPr="00265B1F">
        <w:rPr>
          <w:rFonts w:ascii="Times New Roman" w:hAnsi="Times New Roman" w:cs="Times New Roman"/>
          <w:noProof/>
        </w:rPr>
        <w:t>(11), 789–799. https://doi.org/10.1038/nrmicro3109</w:t>
      </w:r>
    </w:p>
    <w:p w14:paraId="6A146D24"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Pilliod, D. S., Goldberg, C. S., Arkle, R. S., &amp; Waits, L. P. (2014). Factors influencing detection of eDNA from a stream-dwelling amphibian. </w:t>
      </w:r>
      <w:r w:rsidRPr="00265B1F">
        <w:rPr>
          <w:rFonts w:ascii="Times New Roman" w:hAnsi="Times New Roman" w:cs="Times New Roman"/>
          <w:i/>
          <w:iCs/>
          <w:noProof/>
        </w:rPr>
        <w:t>Molecular Ecology Resources</w:t>
      </w:r>
      <w:r w:rsidRPr="00265B1F">
        <w:rPr>
          <w:rFonts w:ascii="Times New Roman" w:hAnsi="Times New Roman" w:cs="Times New Roman"/>
          <w:noProof/>
        </w:rPr>
        <w:t xml:space="preserve">, </w:t>
      </w:r>
      <w:r w:rsidRPr="00265B1F">
        <w:rPr>
          <w:rFonts w:ascii="Times New Roman" w:hAnsi="Times New Roman" w:cs="Times New Roman"/>
          <w:i/>
          <w:iCs/>
          <w:noProof/>
        </w:rPr>
        <w:t>14</w:t>
      </w:r>
      <w:r w:rsidRPr="00265B1F">
        <w:rPr>
          <w:rFonts w:ascii="Times New Roman" w:hAnsi="Times New Roman" w:cs="Times New Roman"/>
          <w:noProof/>
        </w:rPr>
        <w:t>(1), 109–</w:t>
      </w:r>
      <w:r w:rsidRPr="00265B1F">
        <w:rPr>
          <w:rFonts w:ascii="Times New Roman" w:hAnsi="Times New Roman" w:cs="Times New Roman"/>
          <w:noProof/>
        </w:rPr>
        <w:lastRenderedPageBreak/>
        <w:t>116. https://doi.org/10.1111/1755-0998.12159</w:t>
      </w:r>
    </w:p>
    <w:p w14:paraId="2CABEFD2"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Pilosof, S., Porter, M. A., Pascual, M., &amp; Kéfi, S. (2017). The multilayer nature of ecological networks. </w:t>
      </w:r>
      <w:r w:rsidRPr="00265B1F">
        <w:rPr>
          <w:rFonts w:ascii="Times New Roman" w:hAnsi="Times New Roman" w:cs="Times New Roman"/>
          <w:i/>
          <w:iCs/>
          <w:noProof/>
        </w:rPr>
        <w:t>Nature Publishing Group</w:t>
      </w:r>
      <w:r w:rsidRPr="00265B1F">
        <w:rPr>
          <w:rFonts w:ascii="Times New Roman" w:hAnsi="Times New Roman" w:cs="Times New Roman"/>
          <w:noProof/>
        </w:rPr>
        <w:t xml:space="preserve">, </w:t>
      </w:r>
      <w:r w:rsidRPr="00265B1F">
        <w:rPr>
          <w:rFonts w:ascii="Times New Roman" w:hAnsi="Times New Roman" w:cs="Times New Roman"/>
          <w:i/>
          <w:iCs/>
          <w:noProof/>
        </w:rPr>
        <w:t>1</w:t>
      </w:r>
      <w:r w:rsidRPr="00265B1F">
        <w:rPr>
          <w:rFonts w:ascii="Times New Roman" w:hAnsi="Times New Roman" w:cs="Times New Roman"/>
          <w:noProof/>
        </w:rPr>
        <w:t>(March), 1–9. https://doi.org/10.1038/s41559-017-0101</w:t>
      </w:r>
    </w:p>
    <w:p w14:paraId="5B1C1AC9"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Pompanon, F., Deagle, B. E., Symondson, W. O. C., Brown, D. S., Jarman, S. N., &amp; Taberlet, P. (2012). Who is eating what: Diet assessment using next generation sequencing. </w:t>
      </w:r>
      <w:r w:rsidRPr="00265B1F">
        <w:rPr>
          <w:rFonts w:ascii="Times New Roman" w:hAnsi="Times New Roman" w:cs="Times New Roman"/>
          <w:i/>
          <w:iCs/>
          <w:noProof/>
        </w:rPr>
        <w:t>Molecular Ecology</w:t>
      </w:r>
      <w:r w:rsidRPr="00265B1F">
        <w:rPr>
          <w:rFonts w:ascii="Times New Roman" w:hAnsi="Times New Roman" w:cs="Times New Roman"/>
          <w:noProof/>
        </w:rPr>
        <w:t xml:space="preserve">, </w:t>
      </w:r>
      <w:r w:rsidRPr="00265B1F">
        <w:rPr>
          <w:rFonts w:ascii="Times New Roman" w:hAnsi="Times New Roman" w:cs="Times New Roman"/>
          <w:i/>
          <w:iCs/>
          <w:noProof/>
        </w:rPr>
        <w:t>21</w:t>
      </w:r>
      <w:r w:rsidRPr="00265B1F">
        <w:rPr>
          <w:rFonts w:ascii="Times New Roman" w:hAnsi="Times New Roman" w:cs="Times New Roman"/>
          <w:noProof/>
        </w:rPr>
        <w:t>(8), 1931–1950. https://doi.org/10.1111/j.1365-294X.2011.05403.x</w:t>
      </w:r>
    </w:p>
    <w:p w14:paraId="603C8681"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Porter, T. M., &amp; Hajibabaei, M. (2018). Over 2.5 million COI sequences in GenBank and growing. </w:t>
      </w:r>
      <w:r w:rsidRPr="00265B1F">
        <w:rPr>
          <w:rFonts w:ascii="Times New Roman" w:hAnsi="Times New Roman" w:cs="Times New Roman"/>
          <w:i/>
          <w:iCs/>
          <w:noProof/>
        </w:rPr>
        <w:t>PLoS ONE</w:t>
      </w:r>
      <w:r w:rsidRPr="00265B1F">
        <w:rPr>
          <w:rFonts w:ascii="Times New Roman" w:hAnsi="Times New Roman" w:cs="Times New Roman"/>
          <w:noProof/>
        </w:rPr>
        <w:t xml:space="preserve">, </w:t>
      </w:r>
      <w:r w:rsidRPr="00265B1F">
        <w:rPr>
          <w:rFonts w:ascii="Times New Roman" w:hAnsi="Times New Roman" w:cs="Times New Roman"/>
          <w:i/>
          <w:iCs/>
          <w:noProof/>
        </w:rPr>
        <w:t>13</w:t>
      </w:r>
      <w:r w:rsidRPr="00265B1F">
        <w:rPr>
          <w:rFonts w:ascii="Times New Roman" w:hAnsi="Times New Roman" w:cs="Times New Roman"/>
          <w:noProof/>
        </w:rPr>
        <w:t>(9), 1–16. https://doi.org/10.1371/journal.pone.0200177</w:t>
      </w:r>
    </w:p>
    <w:p w14:paraId="0D00FBE0"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Quéméré, E., Hibert, F., Miquel, C., Lhuillier, E., Rasolondraibe, E., Champeau, J., Rabarivola, C., Nusbaumer, L., Chatelain, C., Gautier, L., Ranirison, P., Crouau-Roy, B., Taberlet, P., &amp; Chikhi, L. (2013). A DNA metabarcoding study of a primate dietary diversity and plasticity across its entire fragmented range. </w:t>
      </w:r>
      <w:r w:rsidRPr="00265B1F">
        <w:rPr>
          <w:rFonts w:ascii="Times New Roman" w:hAnsi="Times New Roman" w:cs="Times New Roman"/>
          <w:i/>
          <w:iCs/>
          <w:noProof/>
        </w:rPr>
        <w:t>PLoS ONE</w:t>
      </w:r>
      <w:r w:rsidRPr="00265B1F">
        <w:rPr>
          <w:rFonts w:ascii="Times New Roman" w:hAnsi="Times New Roman" w:cs="Times New Roman"/>
          <w:noProof/>
        </w:rPr>
        <w:t xml:space="preserve">, </w:t>
      </w:r>
      <w:r w:rsidRPr="00265B1F">
        <w:rPr>
          <w:rFonts w:ascii="Times New Roman" w:hAnsi="Times New Roman" w:cs="Times New Roman"/>
          <w:i/>
          <w:iCs/>
          <w:noProof/>
        </w:rPr>
        <w:t>8</w:t>
      </w:r>
      <w:r w:rsidRPr="00265B1F">
        <w:rPr>
          <w:rFonts w:ascii="Times New Roman" w:hAnsi="Times New Roman" w:cs="Times New Roman"/>
          <w:noProof/>
        </w:rPr>
        <w:t>(3). https://doi.org/10.1371/journal.pone.0058971</w:t>
      </w:r>
    </w:p>
    <w:p w14:paraId="79CB8142"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Rudolf, V. H W, Lafferty, K. D. (2011). Stage structure alters how complexity affects stability of ecological networks. </w:t>
      </w:r>
      <w:r w:rsidRPr="00265B1F">
        <w:rPr>
          <w:rFonts w:ascii="Times New Roman" w:hAnsi="Times New Roman" w:cs="Times New Roman"/>
          <w:i/>
          <w:iCs/>
          <w:noProof/>
        </w:rPr>
        <w:t>Ecology Letters</w:t>
      </w:r>
      <w:r w:rsidRPr="00265B1F">
        <w:rPr>
          <w:rFonts w:ascii="Times New Roman" w:hAnsi="Times New Roman" w:cs="Times New Roman"/>
          <w:noProof/>
        </w:rPr>
        <w:t xml:space="preserve">, </w:t>
      </w:r>
      <w:r w:rsidRPr="00265B1F">
        <w:rPr>
          <w:rFonts w:ascii="Times New Roman" w:hAnsi="Times New Roman" w:cs="Times New Roman"/>
          <w:i/>
          <w:iCs/>
          <w:noProof/>
        </w:rPr>
        <w:t>14</w:t>
      </w:r>
      <w:r w:rsidRPr="00265B1F">
        <w:rPr>
          <w:rFonts w:ascii="Times New Roman" w:hAnsi="Times New Roman" w:cs="Times New Roman"/>
          <w:noProof/>
        </w:rPr>
        <w:t>, 75–79. https://doi.org/10.1111/j.1461-0248.2010.01558.x</w:t>
      </w:r>
    </w:p>
    <w:p w14:paraId="0F2ACCB9"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Rudolf, V. H. W., Rasmussen, N. L., Dibble, C. J., &amp; Allen, B. G. Van. (2014). Resolving the roles of body size and species identity in driving functional diversity. </w:t>
      </w:r>
      <w:r w:rsidRPr="00265B1F">
        <w:rPr>
          <w:rFonts w:ascii="Times New Roman" w:hAnsi="Times New Roman" w:cs="Times New Roman"/>
          <w:i/>
          <w:iCs/>
          <w:noProof/>
        </w:rPr>
        <w:t>Proceedings of the Royal Society B</w:t>
      </w:r>
      <w:r w:rsidRPr="00265B1F">
        <w:rPr>
          <w:rFonts w:ascii="Times New Roman" w:hAnsi="Times New Roman" w:cs="Times New Roman"/>
          <w:noProof/>
        </w:rPr>
        <w:t xml:space="preserve">, </w:t>
      </w:r>
      <w:r w:rsidRPr="00265B1F">
        <w:rPr>
          <w:rFonts w:ascii="Times New Roman" w:hAnsi="Times New Roman" w:cs="Times New Roman"/>
          <w:i/>
          <w:iCs/>
          <w:noProof/>
        </w:rPr>
        <w:t>281</w:t>
      </w:r>
      <w:r w:rsidRPr="00265B1F">
        <w:rPr>
          <w:rFonts w:ascii="Times New Roman" w:hAnsi="Times New Roman" w:cs="Times New Roman"/>
          <w:noProof/>
        </w:rPr>
        <w:t>, 20133203.</w:t>
      </w:r>
    </w:p>
    <w:p w14:paraId="77FC7F8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Samu, F., &amp; Biro, Z. (1993). Functional response, multiple feeding and wasteful killing in a wolf spider (Araneae: Lycosidae). </w:t>
      </w:r>
      <w:r w:rsidRPr="00265B1F">
        <w:rPr>
          <w:rFonts w:ascii="Times New Roman" w:hAnsi="Times New Roman" w:cs="Times New Roman"/>
          <w:i/>
          <w:iCs/>
          <w:noProof/>
        </w:rPr>
        <w:t>European Journal of Entomology</w:t>
      </w:r>
      <w:r w:rsidRPr="00265B1F">
        <w:rPr>
          <w:rFonts w:ascii="Times New Roman" w:hAnsi="Times New Roman" w:cs="Times New Roman"/>
          <w:noProof/>
        </w:rPr>
        <w:t xml:space="preserve">, </w:t>
      </w:r>
      <w:r w:rsidRPr="00265B1F">
        <w:rPr>
          <w:rFonts w:ascii="Times New Roman" w:hAnsi="Times New Roman" w:cs="Times New Roman"/>
          <w:i/>
          <w:iCs/>
          <w:noProof/>
        </w:rPr>
        <w:t>90</w:t>
      </w:r>
      <w:r w:rsidRPr="00265B1F">
        <w:rPr>
          <w:rFonts w:ascii="Times New Roman" w:hAnsi="Times New Roman" w:cs="Times New Roman"/>
          <w:noProof/>
        </w:rPr>
        <w:t>, 471–476.</w:t>
      </w:r>
    </w:p>
    <w:p w14:paraId="2CB5C306"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Scharf, F. S., Buckel, J. A., Juanes, F., &amp; Conover, D. O. (1998). Predation by juvenile piscivorous bluefish (</w:t>
      </w:r>
      <w:r w:rsidRPr="00265B1F">
        <w:rPr>
          <w:rFonts w:ascii="Times New Roman" w:hAnsi="Times New Roman" w:cs="Times New Roman"/>
          <w:i/>
          <w:iCs/>
          <w:noProof/>
        </w:rPr>
        <w:t>Pomatomus saltatrix</w:t>
      </w:r>
      <w:r w:rsidRPr="00265B1F">
        <w:rPr>
          <w:rFonts w:ascii="Times New Roman" w:hAnsi="Times New Roman" w:cs="Times New Roman"/>
          <w:noProof/>
        </w:rPr>
        <w:t xml:space="preserve">): the influence of prey to predator size ratio and prey type on predator capture success and prey profitability. </w:t>
      </w:r>
      <w:r w:rsidRPr="00265B1F">
        <w:rPr>
          <w:rFonts w:ascii="Times New Roman" w:hAnsi="Times New Roman" w:cs="Times New Roman"/>
          <w:i/>
          <w:iCs/>
          <w:noProof/>
        </w:rPr>
        <w:t>Canadian Journal of Fisheries and Aquatic Sciences</w:t>
      </w:r>
      <w:r w:rsidRPr="00265B1F">
        <w:rPr>
          <w:rFonts w:ascii="Times New Roman" w:hAnsi="Times New Roman" w:cs="Times New Roman"/>
          <w:noProof/>
        </w:rPr>
        <w:t xml:space="preserve">, </w:t>
      </w:r>
      <w:r w:rsidRPr="00265B1F">
        <w:rPr>
          <w:rFonts w:ascii="Times New Roman" w:hAnsi="Times New Roman" w:cs="Times New Roman"/>
          <w:i/>
          <w:iCs/>
          <w:noProof/>
        </w:rPr>
        <w:t>55</w:t>
      </w:r>
      <w:r w:rsidRPr="00265B1F">
        <w:rPr>
          <w:rFonts w:ascii="Times New Roman" w:hAnsi="Times New Roman" w:cs="Times New Roman"/>
          <w:noProof/>
        </w:rPr>
        <w:t>(7), 1695–1703. https://doi.org/10.1139/cjfas-55-7-1695</w:t>
      </w:r>
    </w:p>
    <w:p w14:paraId="54079A9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Schleuning, M., Fründ, J., &amp; García, D. (2015). Predicting ecosystem functions from biodiversity and mutualistic networks: An extension of trait-based concepts to plant-animal interactions. </w:t>
      </w:r>
      <w:r w:rsidRPr="00265B1F">
        <w:rPr>
          <w:rFonts w:ascii="Times New Roman" w:hAnsi="Times New Roman" w:cs="Times New Roman"/>
          <w:i/>
          <w:iCs/>
          <w:noProof/>
        </w:rPr>
        <w:t>Ecography</w:t>
      </w:r>
      <w:r w:rsidRPr="00265B1F">
        <w:rPr>
          <w:rFonts w:ascii="Times New Roman" w:hAnsi="Times New Roman" w:cs="Times New Roman"/>
          <w:noProof/>
        </w:rPr>
        <w:t xml:space="preserve">, </w:t>
      </w:r>
      <w:r w:rsidRPr="00265B1F">
        <w:rPr>
          <w:rFonts w:ascii="Times New Roman" w:hAnsi="Times New Roman" w:cs="Times New Roman"/>
          <w:i/>
          <w:iCs/>
          <w:noProof/>
        </w:rPr>
        <w:t>38</w:t>
      </w:r>
      <w:r w:rsidRPr="00265B1F">
        <w:rPr>
          <w:rFonts w:ascii="Times New Roman" w:hAnsi="Times New Roman" w:cs="Times New Roman"/>
          <w:noProof/>
        </w:rPr>
        <w:t>(4), 380–392. https://doi.org/10.1111/ecog.00983</w:t>
      </w:r>
    </w:p>
    <w:p w14:paraId="42C36648"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Schnell, I. B., Thomsen, P. F., Wilkinson, N., Rasmussen, M., Jensen, L. R. D., Willerslev, E., Bertelsen, M. F., &amp; Gilbert, M. T. P. (2012). Screening mammal biodiversity using DNA from leeches. </w:t>
      </w:r>
      <w:r w:rsidRPr="00265B1F">
        <w:rPr>
          <w:rFonts w:ascii="Times New Roman" w:hAnsi="Times New Roman" w:cs="Times New Roman"/>
          <w:i/>
          <w:iCs/>
          <w:noProof/>
        </w:rPr>
        <w:t>Current Biology</w:t>
      </w:r>
      <w:r w:rsidRPr="00265B1F">
        <w:rPr>
          <w:rFonts w:ascii="Times New Roman" w:hAnsi="Times New Roman" w:cs="Times New Roman"/>
          <w:noProof/>
        </w:rPr>
        <w:t xml:space="preserve">, </w:t>
      </w:r>
      <w:r w:rsidRPr="00265B1F">
        <w:rPr>
          <w:rFonts w:ascii="Times New Roman" w:hAnsi="Times New Roman" w:cs="Times New Roman"/>
          <w:i/>
          <w:iCs/>
          <w:noProof/>
        </w:rPr>
        <w:t>22</w:t>
      </w:r>
      <w:r w:rsidRPr="00265B1F">
        <w:rPr>
          <w:rFonts w:ascii="Times New Roman" w:hAnsi="Times New Roman" w:cs="Times New Roman"/>
          <w:noProof/>
        </w:rPr>
        <w:t>(8), R262–R263. https://doi.org/10.1016/j.cub.2012.02.058</w:t>
      </w:r>
    </w:p>
    <w:p w14:paraId="5D37AB8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Schulz, B., Wanke, U., Draeger, S., &amp; Aust, H. J. (1993). Endophytes from herbaceous plants and shrubs: effectiveness of surface sterilization methods. </w:t>
      </w:r>
      <w:r w:rsidRPr="00265B1F">
        <w:rPr>
          <w:rFonts w:ascii="Times New Roman" w:hAnsi="Times New Roman" w:cs="Times New Roman"/>
          <w:i/>
          <w:iCs/>
          <w:noProof/>
        </w:rPr>
        <w:t>Mycological Research</w:t>
      </w:r>
      <w:r w:rsidRPr="00265B1F">
        <w:rPr>
          <w:rFonts w:ascii="Times New Roman" w:hAnsi="Times New Roman" w:cs="Times New Roman"/>
          <w:noProof/>
        </w:rPr>
        <w:t xml:space="preserve">, </w:t>
      </w:r>
      <w:r w:rsidRPr="00265B1F">
        <w:rPr>
          <w:rFonts w:ascii="Times New Roman" w:hAnsi="Times New Roman" w:cs="Times New Roman"/>
          <w:i/>
          <w:iCs/>
          <w:noProof/>
        </w:rPr>
        <w:t>97</w:t>
      </w:r>
      <w:r w:rsidRPr="00265B1F">
        <w:rPr>
          <w:rFonts w:ascii="Times New Roman" w:hAnsi="Times New Roman" w:cs="Times New Roman"/>
          <w:noProof/>
        </w:rPr>
        <w:t>(12), 1447–1450. https://doi.org/10.1016/S0953-7562(09)80215-3</w:t>
      </w:r>
    </w:p>
    <w:p w14:paraId="3BBD206E"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Sheppard, S. K., &amp; Harwood, J. D. (2005). Advances in molecular ecology: Tracking trophic links through predator-prey food-webs. </w:t>
      </w:r>
      <w:r w:rsidRPr="00265B1F">
        <w:rPr>
          <w:rFonts w:ascii="Times New Roman" w:hAnsi="Times New Roman" w:cs="Times New Roman"/>
          <w:i/>
          <w:iCs/>
          <w:noProof/>
        </w:rPr>
        <w:t>Functional Ecology</w:t>
      </w:r>
      <w:r w:rsidRPr="00265B1F">
        <w:rPr>
          <w:rFonts w:ascii="Times New Roman" w:hAnsi="Times New Roman" w:cs="Times New Roman"/>
          <w:noProof/>
        </w:rPr>
        <w:t xml:space="preserve">, </w:t>
      </w:r>
      <w:r w:rsidRPr="00265B1F">
        <w:rPr>
          <w:rFonts w:ascii="Times New Roman" w:hAnsi="Times New Roman" w:cs="Times New Roman"/>
          <w:i/>
          <w:iCs/>
          <w:noProof/>
        </w:rPr>
        <w:t>19</w:t>
      </w:r>
      <w:r w:rsidRPr="00265B1F">
        <w:rPr>
          <w:rFonts w:ascii="Times New Roman" w:hAnsi="Times New Roman" w:cs="Times New Roman"/>
          <w:noProof/>
        </w:rPr>
        <w:t>(5), 751–762. https://doi.org/10.1111/j.1365-2435.2005.01041.x</w:t>
      </w:r>
    </w:p>
    <w:p w14:paraId="6191FE7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Soininen, E. M., Gauthier, G., Bilodeau, F., Berteaux, D., Gielly, L., Taberlet, P., Gussarova, G., Bellemain, E., Hassel, K., Stenøien, H. K., Epp, L., Schrøder-Nielsen, A., Brochmann, C., &amp; Yoccoz, N. G. (2015). Highly overlapping winter diet in two sympatric lemming species revealed by DNA metabarcoding. </w:t>
      </w:r>
      <w:r w:rsidRPr="00265B1F">
        <w:rPr>
          <w:rFonts w:ascii="Times New Roman" w:hAnsi="Times New Roman" w:cs="Times New Roman"/>
          <w:i/>
          <w:iCs/>
          <w:noProof/>
        </w:rPr>
        <w:t>PLoS ONE</w:t>
      </w:r>
      <w:r w:rsidRPr="00265B1F">
        <w:rPr>
          <w:rFonts w:ascii="Times New Roman" w:hAnsi="Times New Roman" w:cs="Times New Roman"/>
          <w:noProof/>
        </w:rPr>
        <w:t xml:space="preserve">, </w:t>
      </w:r>
      <w:r w:rsidRPr="00265B1F">
        <w:rPr>
          <w:rFonts w:ascii="Times New Roman" w:hAnsi="Times New Roman" w:cs="Times New Roman"/>
          <w:i/>
          <w:iCs/>
          <w:noProof/>
        </w:rPr>
        <w:t>10</w:t>
      </w:r>
      <w:r w:rsidRPr="00265B1F">
        <w:rPr>
          <w:rFonts w:ascii="Times New Roman" w:hAnsi="Times New Roman" w:cs="Times New Roman"/>
          <w:noProof/>
        </w:rPr>
        <w:t>(1), 1–18. https://doi.org/10.1371/journal.pone.0115335</w:t>
      </w:r>
    </w:p>
    <w:p w14:paraId="38DCFC25"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Srivastava, D. S., Kolasa, J., Bengtsson, J., Gonzalez, A., Lawler, S. P., Miller, T. E., Munguia, P., Romanuk, T., Schneider, D. C., &amp; Trzcinski, M. K. (2004). Are natural microcosms </w:t>
      </w:r>
      <w:r w:rsidRPr="00265B1F">
        <w:rPr>
          <w:rFonts w:ascii="Times New Roman" w:hAnsi="Times New Roman" w:cs="Times New Roman"/>
          <w:noProof/>
        </w:rPr>
        <w:lastRenderedPageBreak/>
        <w:t xml:space="preserve">useful model systems for ecology? </w:t>
      </w:r>
      <w:r w:rsidRPr="00265B1F">
        <w:rPr>
          <w:rFonts w:ascii="Times New Roman" w:hAnsi="Times New Roman" w:cs="Times New Roman"/>
          <w:i/>
          <w:iCs/>
          <w:noProof/>
        </w:rPr>
        <w:t>Trends in Ecology and Evolution</w:t>
      </w:r>
      <w:r w:rsidRPr="00265B1F">
        <w:rPr>
          <w:rFonts w:ascii="Times New Roman" w:hAnsi="Times New Roman" w:cs="Times New Roman"/>
          <w:noProof/>
        </w:rPr>
        <w:t xml:space="preserve">, </w:t>
      </w:r>
      <w:r w:rsidRPr="00265B1F">
        <w:rPr>
          <w:rFonts w:ascii="Times New Roman" w:hAnsi="Times New Roman" w:cs="Times New Roman"/>
          <w:i/>
          <w:iCs/>
          <w:noProof/>
        </w:rPr>
        <w:t>19</w:t>
      </w:r>
      <w:r w:rsidRPr="00265B1F">
        <w:rPr>
          <w:rFonts w:ascii="Times New Roman" w:hAnsi="Times New Roman" w:cs="Times New Roman"/>
          <w:noProof/>
        </w:rPr>
        <w:t>(7), 379–384. https://doi.org/10.1016/j.tree.2004.04.010</w:t>
      </w:r>
    </w:p>
    <w:p w14:paraId="10C1DF27"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Strickler, K. M., Fremier, A. K., &amp; Goldberg, C. S. (2015). Quantifying effects of UV-B, temperature, and pH on eDNA degradation in aquatic microcosms. </w:t>
      </w:r>
      <w:r w:rsidRPr="00265B1F">
        <w:rPr>
          <w:rFonts w:ascii="Times New Roman" w:hAnsi="Times New Roman" w:cs="Times New Roman"/>
          <w:i/>
          <w:iCs/>
          <w:noProof/>
        </w:rPr>
        <w:t>Biological Conservation</w:t>
      </w:r>
      <w:r w:rsidRPr="00265B1F">
        <w:rPr>
          <w:rFonts w:ascii="Times New Roman" w:hAnsi="Times New Roman" w:cs="Times New Roman"/>
          <w:noProof/>
        </w:rPr>
        <w:t xml:space="preserve">, </w:t>
      </w:r>
      <w:r w:rsidRPr="00265B1F">
        <w:rPr>
          <w:rFonts w:ascii="Times New Roman" w:hAnsi="Times New Roman" w:cs="Times New Roman"/>
          <w:i/>
          <w:iCs/>
          <w:noProof/>
        </w:rPr>
        <w:t>183</w:t>
      </w:r>
      <w:r w:rsidRPr="00265B1F">
        <w:rPr>
          <w:rFonts w:ascii="Times New Roman" w:hAnsi="Times New Roman" w:cs="Times New Roman"/>
          <w:noProof/>
        </w:rPr>
        <w:t>, 85–92. https://doi.org/10.1016/j.biocon.2014.11.038</w:t>
      </w:r>
    </w:p>
    <w:p w14:paraId="789A881F"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Toju, H., &amp; Baba, Y. G. (2018). DNA metabarcoding of spiders, insects, and springtails for exploring potential linkage between above- and below-ground food webs. </w:t>
      </w:r>
      <w:r w:rsidRPr="00265B1F">
        <w:rPr>
          <w:rFonts w:ascii="Times New Roman" w:hAnsi="Times New Roman" w:cs="Times New Roman"/>
          <w:i/>
          <w:iCs/>
          <w:noProof/>
        </w:rPr>
        <w:t>Zoological Letters</w:t>
      </w:r>
      <w:r w:rsidRPr="00265B1F">
        <w:rPr>
          <w:rFonts w:ascii="Times New Roman" w:hAnsi="Times New Roman" w:cs="Times New Roman"/>
          <w:noProof/>
        </w:rPr>
        <w:t xml:space="preserve">, </w:t>
      </w:r>
      <w:r w:rsidRPr="00265B1F">
        <w:rPr>
          <w:rFonts w:ascii="Times New Roman" w:hAnsi="Times New Roman" w:cs="Times New Roman"/>
          <w:i/>
          <w:iCs/>
          <w:noProof/>
        </w:rPr>
        <w:t>4</w:t>
      </w:r>
      <w:r w:rsidRPr="00265B1F">
        <w:rPr>
          <w:rFonts w:ascii="Times New Roman" w:hAnsi="Times New Roman" w:cs="Times New Roman"/>
          <w:noProof/>
        </w:rPr>
        <w:t>(1), 1–12. https://doi.org/10.1186/s40851-018-0088-9</w:t>
      </w:r>
    </w:p>
    <w:p w14:paraId="5B650CDD"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Toju, H., Tanabe, A. S., Yamamoto, S., &amp; Sato, H. (2012). High-coverage ITS primers for the DNA-based identification of ascomycetes and basidiomycetes in environmental samples. </w:t>
      </w:r>
      <w:r w:rsidRPr="00265B1F">
        <w:rPr>
          <w:rFonts w:ascii="Times New Roman" w:hAnsi="Times New Roman" w:cs="Times New Roman"/>
          <w:i/>
          <w:iCs/>
          <w:noProof/>
        </w:rPr>
        <w:t>PLoS ONE</w:t>
      </w:r>
      <w:r w:rsidRPr="00265B1F">
        <w:rPr>
          <w:rFonts w:ascii="Times New Roman" w:hAnsi="Times New Roman" w:cs="Times New Roman"/>
          <w:noProof/>
        </w:rPr>
        <w:t xml:space="preserve">, </w:t>
      </w:r>
      <w:r w:rsidRPr="00265B1F">
        <w:rPr>
          <w:rFonts w:ascii="Times New Roman" w:hAnsi="Times New Roman" w:cs="Times New Roman"/>
          <w:i/>
          <w:iCs/>
          <w:noProof/>
        </w:rPr>
        <w:t>7</w:t>
      </w:r>
      <w:r w:rsidRPr="00265B1F">
        <w:rPr>
          <w:rFonts w:ascii="Times New Roman" w:hAnsi="Times New Roman" w:cs="Times New Roman"/>
          <w:noProof/>
        </w:rPr>
        <w:t>(7). https://doi.org/10.1371/journal.pone.0040863</w:t>
      </w:r>
    </w:p>
    <w:p w14:paraId="4EAB6103"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Tylianakis, J., Didham, R., Bascompte, J., &amp; Wardle, D. (2008). Global change and species interactions in terrestrial ecosystems. </w:t>
      </w:r>
      <w:r w:rsidRPr="00265B1F">
        <w:rPr>
          <w:rFonts w:ascii="Times New Roman" w:hAnsi="Times New Roman" w:cs="Times New Roman"/>
          <w:i/>
          <w:iCs/>
          <w:noProof/>
        </w:rPr>
        <w:t>Ecology Letters</w:t>
      </w:r>
      <w:r w:rsidRPr="00265B1F">
        <w:rPr>
          <w:rFonts w:ascii="Times New Roman" w:hAnsi="Times New Roman" w:cs="Times New Roman"/>
          <w:noProof/>
        </w:rPr>
        <w:t xml:space="preserve">, </w:t>
      </w:r>
      <w:r w:rsidRPr="00265B1F">
        <w:rPr>
          <w:rFonts w:ascii="Times New Roman" w:hAnsi="Times New Roman" w:cs="Times New Roman"/>
          <w:i/>
          <w:iCs/>
          <w:noProof/>
        </w:rPr>
        <w:t>11</w:t>
      </w:r>
      <w:r w:rsidRPr="00265B1F">
        <w:rPr>
          <w:rFonts w:ascii="Times New Roman" w:hAnsi="Times New Roman" w:cs="Times New Roman"/>
          <w:noProof/>
        </w:rPr>
        <w:t>, 1351–1363. https://doi.org/10.1111/j.1461-0248.2008.01250.x</w:t>
      </w:r>
    </w:p>
    <w:p w14:paraId="1FB58B0E"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Wilson, E. O. (1987). The little things that run the world (The importance and conservation of invertebrates). </w:t>
      </w:r>
      <w:r w:rsidRPr="00265B1F">
        <w:rPr>
          <w:rFonts w:ascii="Times New Roman" w:hAnsi="Times New Roman" w:cs="Times New Roman"/>
          <w:i/>
          <w:iCs/>
          <w:noProof/>
        </w:rPr>
        <w:t>Conservation Biology</w:t>
      </w:r>
      <w:r w:rsidRPr="00265B1F">
        <w:rPr>
          <w:rFonts w:ascii="Times New Roman" w:hAnsi="Times New Roman" w:cs="Times New Roman"/>
          <w:noProof/>
        </w:rPr>
        <w:t xml:space="preserve">, </w:t>
      </w:r>
      <w:r w:rsidRPr="00265B1F">
        <w:rPr>
          <w:rFonts w:ascii="Times New Roman" w:hAnsi="Times New Roman" w:cs="Times New Roman"/>
          <w:i/>
          <w:iCs/>
          <w:noProof/>
        </w:rPr>
        <w:t>1</w:t>
      </w:r>
      <w:r w:rsidRPr="00265B1F">
        <w:rPr>
          <w:rFonts w:ascii="Times New Roman" w:hAnsi="Times New Roman" w:cs="Times New Roman"/>
          <w:noProof/>
        </w:rPr>
        <w:t>(4), 344–346.</w:t>
      </w:r>
    </w:p>
    <w:p w14:paraId="12A45F32"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Wirta, H. K., Hebert, P. D. N., Kaartinen, R., Prosser, S. W., Várkonyi, G., Roslin, T., Varkonyi, G., &amp; Roslin, T. (2014). Complementary molecular information changes our perception of food web structure. </w:t>
      </w:r>
      <w:r w:rsidRPr="00265B1F">
        <w:rPr>
          <w:rFonts w:ascii="Times New Roman" w:hAnsi="Times New Roman" w:cs="Times New Roman"/>
          <w:i/>
          <w:iCs/>
          <w:noProof/>
        </w:rPr>
        <w:t>Proceedings of the National Academy of Sciences</w:t>
      </w:r>
      <w:r w:rsidRPr="00265B1F">
        <w:rPr>
          <w:rFonts w:ascii="Times New Roman" w:hAnsi="Times New Roman" w:cs="Times New Roman"/>
          <w:noProof/>
        </w:rPr>
        <w:t xml:space="preserve">, </w:t>
      </w:r>
      <w:r w:rsidRPr="00265B1F">
        <w:rPr>
          <w:rFonts w:ascii="Times New Roman" w:hAnsi="Times New Roman" w:cs="Times New Roman"/>
          <w:i/>
          <w:iCs/>
          <w:noProof/>
        </w:rPr>
        <w:t>111</w:t>
      </w:r>
      <w:r w:rsidRPr="00265B1F">
        <w:rPr>
          <w:rFonts w:ascii="Times New Roman" w:hAnsi="Times New Roman" w:cs="Times New Roman"/>
          <w:noProof/>
        </w:rPr>
        <w:t>(5), 1885–1890. https://doi.org/10.1073/pnas.1316990111</w:t>
      </w:r>
    </w:p>
    <w:p w14:paraId="46E4C31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Yu, D. W., Ji, Y., Emerson, B. C., Wang, X., Ye, C., Yang, C., &amp; Ding, Z. (2012). Biodiversity soup: Metabarcoding of arthropods for rapid biodiversity assessment and biomonitoring. </w:t>
      </w:r>
      <w:r w:rsidRPr="00265B1F">
        <w:rPr>
          <w:rFonts w:ascii="Times New Roman" w:hAnsi="Times New Roman" w:cs="Times New Roman"/>
          <w:i/>
          <w:iCs/>
          <w:noProof/>
        </w:rPr>
        <w:t>Methods in Ecology and Evolution</w:t>
      </w:r>
      <w:r w:rsidRPr="00265B1F">
        <w:rPr>
          <w:rFonts w:ascii="Times New Roman" w:hAnsi="Times New Roman" w:cs="Times New Roman"/>
          <w:noProof/>
        </w:rPr>
        <w:t xml:space="preserve">, </w:t>
      </w:r>
      <w:r w:rsidRPr="00265B1F">
        <w:rPr>
          <w:rFonts w:ascii="Times New Roman" w:hAnsi="Times New Roman" w:cs="Times New Roman"/>
          <w:i/>
          <w:iCs/>
          <w:noProof/>
        </w:rPr>
        <w:t>3</w:t>
      </w:r>
      <w:r w:rsidRPr="00265B1F">
        <w:rPr>
          <w:rFonts w:ascii="Times New Roman" w:hAnsi="Times New Roman" w:cs="Times New Roman"/>
          <w:noProof/>
        </w:rPr>
        <w:t>(4), 613–623. https://doi.org/10.1111/j.2041-210X.2012.00198.x</w:t>
      </w:r>
    </w:p>
    <w:p w14:paraId="511D904A"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Zimmerman, N. B., &amp; Vitousek, P. M. (2012). Fungal endophyte communities reflect environmental structuring across a Hawaiian landscape. </w:t>
      </w:r>
      <w:r w:rsidRPr="00265B1F">
        <w:rPr>
          <w:rFonts w:ascii="Times New Roman" w:hAnsi="Times New Roman" w:cs="Times New Roman"/>
          <w:i/>
          <w:iCs/>
          <w:noProof/>
        </w:rPr>
        <w:t>Proceedings of the National Academy of Sciences of the United States of America</w:t>
      </w:r>
      <w:r w:rsidRPr="00265B1F">
        <w:rPr>
          <w:rFonts w:ascii="Times New Roman" w:hAnsi="Times New Roman" w:cs="Times New Roman"/>
          <w:noProof/>
        </w:rPr>
        <w:t xml:space="preserve">, </w:t>
      </w:r>
      <w:r w:rsidRPr="00265B1F">
        <w:rPr>
          <w:rFonts w:ascii="Times New Roman" w:hAnsi="Times New Roman" w:cs="Times New Roman"/>
          <w:i/>
          <w:iCs/>
          <w:noProof/>
        </w:rPr>
        <w:t>109</w:t>
      </w:r>
      <w:r w:rsidRPr="00265B1F">
        <w:rPr>
          <w:rFonts w:ascii="Times New Roman" w:hAnsi="Times New Roman" w:cs="Times New Roman"/>
          <w:noProof/>
        </w:rPr>
        <w:t>(32), 13022–13027. https://doi.org/10.1073/pnas.1209872109</w:t>
      </w:r>
    </w:p>
    <w:p w14:paraId="76354A89"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Zinger, L., Bonin, A., Alsos, I. G., Bálint, M., Bik, H., Boyer, F., Chariton, A. A., Creer, S., Coissac, E., Deagle, B. E., De Barba, M., Dickie, I. A., Dumbrell, A. J., Ficetola, G. F., Fierer, N., Fumagalli, L., Gilbert, M. T. P., Jarman, S., Jumpponen, A., … Taberlet, P. (2019). DNA metabarcoding—Need for robust experimental designs to draw sound ecological conclusions. </w:t>
      </w:r>
      <w:r w:rsidRPr="00265B1F">
        <w:rPr>
          <w:rFonts w:ascii="Times New Roman" w:hAnsi="Times New Roman" w:cs="Times New Roman"/>
          <w:i/>
          <w:iCs/>
          <w:noProof/>
        </w:rPr>
        <w:t>Molecular Ecology</w:t>
      </w:r>
      <w:r w:rsidRPr="00265B1F">
        <w:rPr>
          <w:rFonts w:ascii="Times New Roman" w:hAnsi="Times New Roman" w:cs="Times New Roman"/>
          <w:noProof/>
        </w:rPr>
        <w:t xml:space="preserve">, </w:t>
      </w:r>
      <w:r w:rsidRPr="00265B1F">
        <w:rPr>
          <w:rFonts w:ascii="Times New Roman" w:hAnsi="Times New Roman" w:cs="Times New Roman"/>
          <w:i/>
          <w:iCs/>
          <w:noProof/>
        </w:rPr>
        <w:t>28</w:t>
      </w:r>
      <w:r w:rsidRPr="00265B1F">
        <w:rPr>
          <w:rFonts w:ascii="Times New Roman" w:hAnsi="Times New Roman" w:cs="Times New Roman"/>
          <w:noProof/>
        </w:rPr>
        <w:t>(8), 1857–1862. https://doi.org/10.1111/mec.15060</w:t>
      </w:r>
    </w:p>
    <w:p w14:paraId="757959EF" w14:textId="77777777" w:rsidR="00265B1F" w:rsidRPr="00265B1F" w:rsidRDefault="00265B1F" w:rsidP="00265B1F">
      <w:pPr>
        <w:widowControl w:val="0"/>
        <w:autoSpaceDE w:val="0"/>
        <w:autoSpaceDN w:val="0"/>
        <w:adjustRightInd w:val="0"/>
        <w:ind w:left="480" w:hanging="480"/>
        <w:rPr>
          <w:rFonts w:ascii="Times New Roman" w:hAnsi="Times New Roman" w:cs="Times New Roman"/>
          <w:noProof/>
        </w:rPr>
      </w:pPr>
      <w:r w:rsidRPr="00265B1F">
        <w:rPr>
          <w:rFonts w:ascii="Times New Roman" w:hAnsi="Times New Roman" w:cs="Times New Roman"/>
          <w:noProof/>
        </w:rPr>
        <w:t xml:space="preserve">Zuur, A. F., Ieno, E. N., Walker, N. J., Saveliev, Anatoly, A., &amp; Smith, G. M. (2009). Mixed Effects Models and Extensions in Ecology with R. In </w:t>
      </w:r>
      <w:r w:rsidRPr="00265B1F">
        <w:rPr>
          <w:rFonts w:ascii="Times New Roman" w:hAnsi="Times New Roman" w:cs="Times New Roman"/>
          <w:i/>
          <w:iCs/>
          <w:noProof/>
        </w:rPr>
        <w:t>Mixed Effects Models and Extensions in Ecology with R</w:t>
      </w:r>
      <w:r w:rsidRPr="00265B1F">
        <w:rPr>
          <w:rFonts w:ascii="Times New Roman" w:hAnsi="Times New Roman" w:cs="Times New Roman"/>
          <w:noProof/>
        </w:rPr>
        <w:t xml:space="preserve"> (Vol. 53, Issue 9). https://doi.org/10.1017/CBO9781107415324.004</w:t>
      </w:r>
    </w:p>
    <w:p w14:paraId="1D4AD462" w14:textId="4B7C22E1" w:rsidR="0022192A" w:rsidRDefault="00304724" w:rsidP="00265B1F">
      <w:pPr>
        <w:widowControl w:val="0"/>
        <w:autoSpaceDE w:val="0"/>
        <w:autoSpaceDN w:val="0"/>
        <w:adjustRightInd w:val="0"/>
        <w:ind w:left="480" w:hanging="480"/>
        <w:rPr>
          <w:rFonts w:ascii="Times New Roman" w:hAnsi="Times New Roman" w:cs="Times New Roman"/>
          <w:b/>
        </w:rPr>
      </w:pPr>
      <w:r>
        <w:rPr>
          <w:rFonts w:ascii="Times New Roman" w:hAnsi="Times New Roman" w:cs="Times New Roman"/>
          <w:b/>
        </w:rPr>
        <w:fldChar w:fldCharType="end"/>
      </w:r>
    </w:p>
    <w:p w14:paraId="72FDDFD3" w14:textId="77777777" w:rsidR="00B07DBA" w:rsidRDefault="00B07DBA" w:rsidP="00072953">
      <w:pPr>
        <w:rPr>
          <w:rFonts w:ascii="Times New Roman" w:hAnsi="Times New Roman" w:cs="Times New Roman"/>
          <w:b/>
        </w:rPr>
      </w:pPr>
    </w:p>
    <w:p w14:paraId="0534617E" w14:textId="27A64283" w:rsidR="008264A3" w:rsidRDefault="008264A3" w:rsidP="00072953">
      <w:pPr>
        <w:rPr>
          <w:rFonts w:ascii="Times New Roman" w:hAnsi="Times New Roman" w:cs="Times New Roman"/>
          <w:b/>
        </w:rPr>
      </w:pPr>
      <w:r>
        <w:rPr>
          <w:rFonts w:ascii="Times New Roman" w:hAnsi="Times New Roman" w:cs="Times New Roman"/>
          <w:b/>
        </w:rPr>
        <w:t>Data Accessibility</w:t>
      </w:r>
    </w:p>
    <w:p w14:paraId="433B4869" w14:textId="0C774CE0" w:rsidR="00E660B4" w:rsidRDefault="00363EAF" w:rsidP="00072953">
      <w:pPr>
        <w:rPr>
          <w:rFonts w:ascii="Times New Roman" w:hAnsi="Times New Roman" w:cs="Times New Roman"/>
          <w:bCs/>
        </w:rPr>
      </w:pPr>
      <w:r>
        <w:rPr>
          <w:rFonts w:ascii="Times New Roman" w:hAnsi="Times New Roman" w:cs="Times New Roman"/>
          <w:bCs/>
        </w:rPr>
        <w:t>Raw s</w:t>
      </w:r>
      <w:r w:rsidR="00E660B4">
        <w:rPr>
          <w:rFonts w:ascii="Times New Roman" w:hAnsi="Times New Roman" w:cs="Times New Roman"/>
          <w:bCs/>
        </w:rPr>
        <w:t>equence data are available on GenBank</w:t>
      </w:r>
      <w:r w:rsidR="0007241F">
        <w:rPr>
          <w:rFonts w:ascii="Times New Roman" w:hAnsi="Times New Roman" w:cs="Times New Roman"/>
          <w:bCs/>
        </w:rPr>
        <w:t xml:space="preserve"> (reviewer link: </w:t>
      </w:r>
      <w:r w:rsidR="0007241F" w:rsidRPr="0007241F">
        <w:rPr>
          <w:rFonts w:ascii="Times New Roman" w:hAnsi="Times New Roman" w:cs="Times New Roman"/>
          <w:bCs/>
        </w:rPr>
        <w:t>https://dataview.ncbi.nlm.nih.gov/object/PRJNA639981?reviewer=2k2u1qmrtehqbsmc05vdqivkor</w:t>
      </w:r>
      <w:r w:rsidR="0007241F">
        <w:rPr>
          <w:rFonts w:ascii="Times New Roman" w:hAnsi="Times New Roman" w:cs="Times New Roman"/>
          <w:bCs/>
        </w:rPr>
        <w:t xml:space="preserve">) and will be made publicly available following </w:t>
      </w:r>
      <w:r w:rsidR="00B854CB">
        <w:rPr>
          <w:rFonts w:ascii="Times New Roman" w:hAnsi="Times New Roman" w:cs="Times New Roman"/>
          <w:bCs/>
        </w:rPr>
        <w:t>acceptance of this</w:t>
      </w:r>
      <w:r w:rsidR="0007241F">
        <w:rPr>
          <w:rFonts w:ascii="Times New Roman" w:hAnsi="Times New Roman" w:cs="Times New Roman"/>
          <w:bCs/>
        </w:rPr>
        <w:t xml:space="preserve"> manuscript. </w:t>
      </w:r>
    </w:p>
    <w:p w14:paraId="7951F39C" w14:textId="77777777" w:rsidR="00E660B4" w:rsidRDefault="00E660B4" w:rsidP="00072953">
      <w:pPr>
        <w:rPr>
          <w:rFonts w:ascii="Times New Roman" w:hAnsi="Times New Roman" w:cs="Times New Roman"/>
          <w:bCs/>
        </w:rPr>
      </w:pPr>
    </w:p>
    <w:p w14:paraId="3052640C" w14:textId="0EC371CC" w:rsidR="008264A3" w:rsidRPr="008264A3" w:rsidRDefault="008264A3" w:rsidP="00072953">
      <w:pPr>
        <w:rPr>
          <w:rFonts w:ascii="Times New Roman" w:hAnsi="Times New Roman" w:cs="Times New Roman"/>
          <w:bCs/>
        </w:rPr>
      </w:pPr>
      <w:r>
        <w:rPr>
          <w:rFonts w:ascii="Times New Roman" w:hAnsi="Times New Roman" w:cs="Times New Roman"/>
          <w:bCs/>
        </w:rPr>
        <w:lastRenderedPageBreak/>
        <w:t xml:space="preserve">Data </w:t>
      </w:r>
      <w:r w:rsidR="004C0188">
        <w:rPr>
          <w:rFonts w:ascii="Times New Roman" w:hAnsi="Times New Roman" w:cs="Times New Roman"/>
          <w:bCs/>
        </w:rPr>
        <w:t>and analyses are currently available in a GitHub repository (</w:t>
      </w:r>
      <w:r w:rsidR="004C0188" w:rsidRPr="004C0188">
        <w:rPr>
          <w:rFonts w:ascii="Times New Roman" w:hAnsi="Times New Roman" w:cs="Times New Roman"/>
          <w:bCs/>
        </w:rPr>
        <w:t>https://github.com/anamtk/DNA_Diet_Methods.git</w:t>
      </w:r>
      <w:r w:rsidR="004C0188">
        <w:rPr>
          <w:rFonts w:ascii="Times New Roman" w:hAnsi="Times New Roman" w:cs="Times New Roman"/>
          <w:bCs/>
        </w:rPr>
        <w:t>) and will be uploaded to Dryad after acceptance of th</w:t>
      </w:r>
      <w:r w:rsidR="00B854CB">
        <w:rPr>
          <w:rFonts w:ascii="Times New Roman" w:hAnsi="Times New Roman" w:cs="Times New Roman"/>
          <w:bCs/>
        </w:rPr>
        <w:t>is</w:t>
      </w:r>
      <w:r w:rsidR="004C0188">
        <w:rPr>
          <w:rFonts w:ascii="Times New Roman" w:hAnsi="Times New Roman" w:cs="Times New Roman"/>
          <w:bCs/>
        </w:rPr>
        <w:t xml:space="preserve"> manuscript.</w:t>
      </w:r>
    </w:p>
    <w:p w14:paraId="00586E0E" w14:textId="77777777" w:rsidR="008264A3" w:rsidRDefault="008264A3" w:rsidP="00072953">
      <w:pPr>
        <w:rPr>
          <w:rFonts w:ascii="Times New Roman" w:hAnsi="Times New Roman" w:cs="Times New Roman"/>
          <w:b/>
        </w:rPr>
      </w:pPr>
    </w:p>
    <w:p w14:paraId="7A86FF9B" w14:textId="390B78A1" w:rsidR="008264A3" w:rsidRPr="008264A3" w:rsidRDefault="008264A3" w:rsidP="00072953">
      <w:pPr>
        <w:rPr>
          <w:rFonts w:ascii="Times New Roman" w:hAnsi="Times New Roman" w:cs="Times New Roman"/>
          <w:b/>
        </w:rPr>
      </w:pPr>
      <w:r>
        <w:rPr>
          <w:rFonts w:ascii="Times New Roman" w:hAnsi="Times New Roman" w:cs="Times New Roman"/>
          <w:b/>
        </w:rPr>
        <w:t>Author Contributions</w:t>
      </w:r>
    </w:p>
    <w:p w14:paraId="714EB7C4" w14:textId="256D6424" w:rsidR="0069730B" w:rsidRPr="008264A3" w:rsidRDefault="008264A3" w:rsidP="00072953">
      <w:pPr>
        <w:rPr>
          <w:rFonts w:ascii="Times New Roman" w:hAnsi="Times New Roman" w:cs="Times New Roman"/>
          <w:bCs/>
        </w:rPr>
      </w:pPr>
      <w:r>
        <w:rPr>
          <w:rFonts w:ascii="Times New Roman" w:hAnsi="Times New Roman" w:cs="Times New Roman"/>
          <w:bCs/>
        </w:rPr>
        <w:t>AM-</w:t>
      </w:r>
      <w:proofErr w:type="spellStart"/>
      <w:r>
        <w:rPr>
          <w:rFonts w:ascii="Times New Roman" w:hAnsi="Times New Roman" w:cs="Times New Roman"/>
          <w:bCs/>
        </w:rPr>
        <w:t>tK</w:t>
      </w:r>
      <w:proofErr w:type="spellEnd"/>
      <w:r>
        <w:rPr>
          <w:rFonts w:ascii="Times New Roman" w:hAnsi="Times New Roman" w:cs="Times New Roman"/>
          <w:bCs/>
        </w:rPr>
        <w:t>, AA, and HY conceived the idea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collected field samples and conducted mesocosm study. AM-</w:t>
      </w:r>
      <w:proofErr w:type="spellStart"/>
      <w:r>
        <w:rPr>
          <w:rFonts w:ascii="Times New Roman" w:hAnsi="Times New Roman" w:cs="Times New Roman"/>
          <w:bCs/>
        </w:rPr>
        <w:t>tK</w:t>
      </w:r>
      <w:proofErr w:type="spellEnd"/>
      <w:r>
        <w:rPr>
          <w:rFonts w:ascii="Times New Roman" w:hAnsi="Times New Roman" w:cs="Times New Roman"/>
          <w:bCs/>
        </w:rPr>
        <w:t xml:space="preserve"> and AA designed laboratory analyses for this study. AM-</w:t>
      </w:r>
      <w:proofErr w:type="spellStart"/>
      <w:r>
        <w:rPr>
          <w:rFonts w:ascii="Times New Roman" w:hAnsi="Times New Roman" w:cs="Times New Roman"/>
          <w:bCs/>
        </w:rPr>
        <w:t>tK</w:t>
      </w:r>
      <w:proofErr w:type="spellEnd"/>
      <w:r>
        <w:rPr>
          <w:rFonts w:ascii="Times New Roman" w:hAnsi="Times New Roman" w:cs="Times New Roman"/>
          <w:bCs/>
        </w:rPr>
        <w:t xml:space="preserve"> performed all lab processing and data analyses for the study. AA and HY provided feedback on data analysis methods. AM-</w:t>
      </w:r>
      <w:proofErr w:type="spellStart"/>
      <w:r>
        <w:rPr>
          <w:rFonts w:ascii="Times New Roman" w:hAnsi="Times New Roman" w:cs="Times New Roman"/>
          <w:bCs/>
        </w:rPr>
        <w:t>tK</w:t>
      </w:r>
      <w:proofErr w:type="spellEnd"/>
      <w:r>
        <w:rPr>
          <w:rFonts w:ascii="Times New Roman" w:hAnsi="Times New Roman" w:cs="Times New Roman"/>
          <w:bCs/>
        </w:rPr>
        <w:t xml:space="preserve"> led the writing of the manuscript. All authors contributed to editing of the manuscript. </w:t>
      </w:r>
    </w:p>
    <w:p w14:paraId="05393299" w14:textId="612F9B06" w:rsidR="00BA300F" w:rsidRDefault="00BA300F" w:rsidP="006F5A12">
      <w:pPr>
        <w:rPr>
          <w:rFonts w:ascii="Times New Roman" w:hAnsi="Times New Roman" w:cs="Times New Roman"/>
          <w:bCs/>
        </w:rPr>
      </w:pPr>
    </w:p>
    <w:p w14:paraId="4DD4853E" w14:textId="77777777" w:rsidR="00AA0E5B" w:rsidRDefault="00AA0E5B">
      <w:pPr>
        <w:rPr>
          <w:rFonts w:ascii="Times New Roman" w:hAnsi="Times New Roman" w:cs="Times New Roman"/>
          <w:b/>
        </w:rPr>
      </w:pPr>
      <w:r>
        <w:rPr>
          <w:rFonts w:ascii="Times New Roman" w:hAnsi="Times New Roman" w:cs="Times New Roman"/>
          <w:b/>
        </w:rPr>
        <w:br w:type="page"/>
      </w:r>
    </w:p>
    <w:p w14:paraId="7A5B1323" w14:textId="7832001B" w:rsidR="009A2E35" w:rsidRDefault="00AA0E5B" w:rsidP="006F5A12">
      <w:pPr>
        <w:rPr>
          <w:rFonts w:ascii="Times New Roman" w:hAnsi="Times New Roman" w:cs="Times New Roman"/>
          <w:b/>
        </w:rPr>
      </w:pPr>
      <w:r>
        <w:rPr>
          <w:rFonts w:ascii="Times New Roman" w:hAnsi="Times New Roman" w:cs="Times New Roman"/>
          <w:b/>
        </w:rPr>
        <w:lastRenderedPageBreak/>
        <w:t>Figures</w:t>
      </w:r>
      <w:r w:rsidR="007006F7">
        <w:rPr>
          <w:rFonts w:ascii="Times New Roman" w:hAnsi="Times New Roman" w:cs="Times New Roman"/>
          <w:b/>
        </w:rPr>
        <w:t xml:space="preserve"> and Tables</w:t>
      </w:r>
    </w:p>
    <w:p w14:paraId="4B80CE40" w14:textId="708DC3B4" w:rsidR="00AA0E5B" w:rsidRDefault="00AA0E5B" w:rsidP="006F5A12">
      <w:pPr>
        <w:rPr>
          <w:rFonts w:ascii="Times New Roman" w:hAnsi="Times New Roman" w:cs="Times New Roman"/>
          <w:b/>
        </w:rPr>
      </w:pPr>
    </w:p>
    <w:p w14:paraId="7AEFE180" w14:textId="427F12DF" w:rsidR="00166764" w:rsidRDefault="00166764" w:rsidP="00166764">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1</w:t>
      </w:r>
      <w:r>
        <w:rPr>
          <w:rFonts w:ascii="Times New Roman" w:hAnsi="Times New Roman" w:cs="Times New Roman"/>
          <w:bCs/>
        </w:rPr>
        <w:t xml:space="preserve">: </w:t>
      </w:r>
      <w:r w:rsidR="00720191">
        <w:rPr>
          <w:rFonts w:ascii="Times New Roman" w:hAnsi="Times New Roman" w:cs="Times New Roman"/>
          <w:bCs/>
        </w:rPr>
        <w:t>Sample sizes for successfully extracted and PCR amplified samples</w:t>
      </w:r>
      <w:r>
        <w:rPr>
          <w:rFonts w:ascii="Times New Roman" w:hAnsi="Times New Roman" w:cs="Times New Roman"/>
          <w:bCs/>
        </w:rPr>
        <w:t xml:space="preserve"> of surface sterilized and unsterilized </w:t>
      </w:r>
      <w:r>
        <w:rPr>
          <w:rFonts w:ascii="Times New Roman" w:hAnsi="Times New Roman" w:cs="Times New Roman"/>
          <w:bCs/>
          <w:i/>
          <w:iCs/>
        </w:rPr>
        <w:t xml:space="preserve">H. </w:t>
      </w:r>
      <w:proofErr w:type="spellStart"/>
      <w:r>
        <w:rPr>
          <w:rFonts w:ascii="Times New Roman" w:hAnsi="Times New Roman" w:cs="Times New Roman"/>
          <w:bCs/>
          <w:i/>
          <w:iCs/>
        </w:rPr>
        <w:t>venatoria</w:t>
      </w:r>
      <w:proofErr w:type="spellEnd"/>
      <w:r>
        <w:rPr>
          <w:rFonts w:ascii="Times New Roman" w:hAnsi="Times New Roman" w:cs="Times New Roman"/>
          <w:bCs/>
        </w:rPr>
        <w:t xml:space="preserve"> individuals in the mesocosm and</w:t>
      </w:r>
      <w:r w:rsidR="006762DA">
        <w:rPr>
          <w:rFonts w:ascii="Times New Roman" w:hAnsi="Times New Roman" w:cs="Times New Roman"/>
          <w:bCs/>
        </w:rPr>
        <w:t xml:space="preserve"> natural</w:t>
      </w:r>
      <w:r>
        <w:rPr>
          <w:rFonts w:ascii="Times New Roman" w:hAnsi="Times New Roman" w:cs="Times New Roman"/>
          <w:bCs/>
        </w:rPr>
        <w:t xml:space="preserve"> environments.</w:t>
      </w:r>
      <w:r w:rsidR="00720191">
        <w:rPr>
          <w:rFonts w:ascii="Times New Roman" w:hAnsi="Times New Roman" w:cs="Times New Roman"/>
          <w:bCs/>
        </w:rPr>
        <w:t xml:space="preserve"> Bold numbers indicate final sample sizes for </w:t>
      </w:r>
      <w:r w:rsidR="008A1CF7">
        <w:rPr>
          <w:rFonts w:ascii="Times New Roman" w:hAnsi="Times New Roman" w:cs="Times New Roman"/>
          <w:bCs/>
        </w:rPr>
        <w:t xml:space="preserve">statistical </w:t>
      </w:r>
      <w:r w:rsidR="00720191">
        <w:rPr>
          <w:rFonts w:ascii="Times New Roman" w:hAnsi="Times New Roman" w:cs="Times New Roman"/>
          <w:bCs/>
        </w:rPr>
        <w:t xml:space="preserve">analyses. </w:t>
      </w:r>
    </w:p>
    <w:p w14:paraId="58C3A306" w14:textId="645203FB" w:rsidR="00166764" w:rsidRDefault="00166764" w:rsidP="006F5A12">
      <w:pPr>
        <w:rPr>
          <w:rFonts w:ascii="Times New Roman" w:hAnsi="Times New Roman" w:cs="Times New Roman"/>
          <w:bCs/>
        </w:rPr>
      </w:pPr>
    </w:p>
    <w:tbl>
      <w:tblPr>
        <w:tblStyle w:val="TableGrid"/>
        <w:tblW w:w="0" w:type="auto"/>
        <w:tblLook w:val="04A0" w:firstRow="1" w:lastRow="0" w:firstColumn="1" w:lastColumn="0" w:noHBand="0" w:noVBand="1"/>
      </w:tblPr>
      <w:tblGrid>
        <w:gridCol w:w="1523"/>
        <w:gridCol w:w="2162"/>
        <w:gridCol w:w="1530"/>
        <w:gridCol w:w="2420"/>
        <w:gridCol w:w="1715"/>
      </w:tblGrid>
      <w:tr w:rsidR="00720191" w14:paraId="0C42FA16" w14:textId="77777777" w:rsidTr="00720191">
        <w:tc>
          <w:tcPr>
            <w:tcW w:w="1523" w:type="dxa"/>
          </w:tcPr>
          <w:p w14:paraId="5C65D5D3" w14:textId="77777777" w:rsidR="00720191" w:rsidRDefault="00720191" w:rsidP="006F5A12">
            <w:pPr>
              <w:rPr>
                <w:rFonts w:ascii="Times New Roman" w:hAnsi="Times New Roman" w:cs="Times New Roman"/>
                <w:bCs/>
              </w:rPr>
            </w:pPr>
          </w:p>
        </w:tc>
        <w:tc>
          <w:tcPr>
            <w:tcW w:w="2162" w:type="dxa"/>
          </w:tcPr>
          <w:p w14:paraId="49C8D585" w14:textId="511CA4D7"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Surface sterilized</w:t>
            </w:r>
          </w:p>
        </w:tc>
        <w:tc>
          <w:tcPr>
            <w:tcW w:w="1530" w:type="dxa"/>
          </w:tcPr>
          <w:p w14:paraId="38B42F4D" w14:textId="77777777" w:rsidR="00720191" w:rsidRPr="007E34B2" w:rsidRDefault="00720191" w:rsidP="006F5A12">
            <w:pPr>
              <w:rPr>
                <w:rFonts w:ascii="Times New Roman" w:hAnsi="Times New Roman" w:cs="Times New Roman"/>
                <w:bCs/>
                <w:i/>
                <w:iCs/>
              </w:rPr>
            </w:pPr>
          </w:p>
        </w:tc>
        <w:tc>
          <w:tcPr>
            <w:tcW w:w="2420" w:type="dxa"/>
          </w:tcPr>
          <w:p w14:paraId="73876A98" w14:textId="4DDAD481"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Unsterilized</w:t>
            </w:r>
          </w:p>
        </w:tc>
        <w:tc>
          <w:tcPr>
            <w:tcW w:w="1715" w:type="dxa"/>
          </w:tcPr>
          <w:p w14:paraId="2D115051" w14:textId="77777777" w:rsidR="00720191" w:rsidRDefault="00720191" w:rsidP="006F5A12">
            <w:pPr>
              <w:rPr>
                <w:rFonts w:ascii="Times New Roman" w:hAnsi="Times New Roman" w:cs="Times New Roman"/>
                <w:bCs/>
              </w:rPr>
            </w:pPr>
          </w:p>
        </w:tc>
      </w:tr>
      <w:tr w:rsidR="00720191" w14:paraId="2087A198" w14:textId="4D730806" w:rsidTr="00720191">
        <w:tc>
          <w:tcPr>
            <w:tcW w:w="1523" w:type="dxa"/>
          </w:tcPr>
          <w:p w14:paraId="06268774" w14:textId="3BEC3C64" w:rsidR="00720191" w:rsidRPr="007E34B2" w:rsidRDefault="00720191" w:rsidP="006F5A12">
            <w:pPr>
              <w:rPr>
                <w:rFonts w:ascii="Times New Roman" w:hAnsi="Times New Roman" w:cs="Times New Roman"/>
                <w:bCs/>
                <w:i/>
                <w:iCs/>
              </w:rPr>
            </w:pPr>
            <w:r w:rsidRPr="007E34B2">
              <w:rPr>
                <w:rFonts w:ascii="Times New Roman" w:hAnsi="Times New Roman" w:cs="Times New Roman"/>
                <w:bCs/>
                <w:i/>
                <w:iCs/>
              </w:rPr>
              <w:t>Environment</w:t>
            </w:r>
          </w:p>
        </w:tc>
        <w:tc>
          <w:tcPr>
            <w:tcW w:w="2162" w:type="dxa"/>
          </w:tcPr>
          <w:p w14:paraId="0F271275" w14:textId="223A5FFA"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530" w:type="dxa"/>
          </w:tcPr>
          <w:p w14:paraId="018A6F4C" w14:textId="6B457FCC"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c>
          <w:tcPr>
            <w:tcW w:w="2420" w:type="dxa"/>
          </w:tcPr>
          <w:p w14:paraId="68FBD783" w14:textId="4D4BC372" w:rsidR="00720191" w:rsidRPr="007E34B2" w:rsidRDefault="00720191" w:rsidP="006F5A12">
            <w:pPr>
              <w:rPr>
                <w:rFonts w:ascii="Times New Roman" w:hAnsi="Times New Roman" w:cs="Times New Roman"/>
                <w:bCs/>
              </w:rPr>
            </w:pPr>
            <w:r w:rsidRPr="007E34B2">
              <w:rPr>
                <w:rFonts w:ascii="Times New Roman" w:hAnsi="Times New Roman" w:cs="Times New Roman"/>
                <w:bCs/>
              </w:rPr>
              <w:t>Extracted</w:t>
            </w:r>
          </w:p>
        </w:tc>
        <w:tc>
          <w:tcPr>
            <w:tcW w:w="1715" w:type="dxa"/>
          </w:tcPr>
          <w:p w14:paraId="51079E21" w14:textId="54A1065E" w:rsidR="00720191" w:rsidRPr="007E34B2" w:rsidRDefault="00720191" w:rsidP="006F5A12">
            <w:pPr>
              <w:rPr>
                <w:rFonts w:ascii="Times New Roman" w:hAnsi="Times New Roman" w:cs="Times New Roman"/>
                <w:bCs/>
              </w:rPr>
            </w:pPr>
            <w:r w:rsidRPr="007E34B2">
              <w:rPr>
                <w:rFonts w:ascii="Times New Roman" w:hAnsi="Times New Roman" w:cs="Times New Roman"/>
                <w:bCs/>
              </w:rPr>
              <w:t>Amplified</w:t>
            </w:r>
          </w:p>
        </w:tc>
      </w:tr>
      <w:tr w:rsidR="00720191" w14:paraId="6CE9BA7B" w14:textId="2C4A2A90" w:rsidTr="00720191">
        <w:trPr>
          <w:trHeight w:val="98"/>
        </w:trPr>
        <w:tc>
          <w:tcPr>
            <w:tcW w:w="1523" w:type="dxa"/>
          </w:tcPr>
          <w:p w14:paraId="0E4F185E" w14:textId="5F554D89" w:rsidR="00720191" w:rsidRPr="007E34B2" w:rsidRDefault="00720191" w:rsidP="006F5A12">
            <w:pPr>
              <w:rPr>
                <w:rFonts w:ascii="Times New Roman" w:hAnsi="Times New Roman" w:cs="Times New Roman"/>
                <w:bCs/>
              </w:rPr>
            </w:pPr>
            <w:r w:rsidRPr="007E34B2">
              <w:rPr>
                <w:rFonts w:ascii="Times New Roman" w:hAnsi="Times New Roman" w:cs="Times New Roman"/>
                <w:bCs/>
              </w:rPr>
              <w:t>Mesocosm</w:t>
            </w:r>
          </w:p>
        </w:tc>
        <w:tc>
          <w:tcPr>
            <w:tcW w:w="2162" w:type="dxa"/>
          </w:tcPr>
          <w:p w14:paraId="0B6680F4" w14:textId="7FDC651C" w:rsidR="00720191" w:rsidRDefault="00720191" w:rsidP="006F5A12">
            <w:pPr>
              <w:rPr>
                <w:rFonts w:ascii="Times New Roman" w:hAnsi="Times New Roman" w:cs="Times New Roman"/>
                <w:bCs/>
              </w:rPr>
            </w:pPr>
            <w:r>
              <w:rPr>
                <w:rFonts w:ascii="Times New Roman" w:hAnsi="Times New Roman" w:cs="Times New Roman"/>
                <w:bCs/>
              </w:rPr>
              <w:t>10</w:t>
            </w:r>
          </w:p>
        </w:tc>
        <w:tc>
          <w:tcPr>
            <w:tcW w:w="1530" w:type="dxa"/>
          </w:tcPr>
          <w:p w14:paraId="4032276D" w14:textId="574B8E43" w:rsidR="00720191" w:rsidRPr="00720191" w:rsidRDefault="00720191" w:rsidP="006F5A12">
            <w:pPr>
              <w:rPr>
                <w:rFonts w:ascii="Times New Roman" w:hAnsi="Times New Roman" w:cs="Times New Roman"/>
                <w:b/>
              </w:rPr>
            </w:pPr>
            <w:r w:rsidRPr="00720191">
              <w:rPr>
                <w:rFonts w:ascii="Times New Roman" w:hAnsi="Times New Roman" w:cs="Times New Roman"/>
                <w:b/>
              </w:rPr>
              <w:t>8</w:t>
            </w:r>
          </w:p>
        </w:tc>
        <w:tc>
          <w:tcPr>
            <w:tcW w:w="2420" w:type="dxa"/>
          </w:tcPr>
          <w:p w14:paraId="766DC9F5" w14:textId="1BE545EF" w:rsidR="00720191" w:rsidRDefault="00720191" w:rsidP="006F5A12">
            <w:pPr>
              <w:rPr>
                <w:rFonts w:ascii="Times New Roman" w:hAnsi="Times New Roman" w:cs="Times New Roman"/>
                <w:bCs/>
              </w:rPr>
            </w:pPr>
            <w:r>
              <w:rPr>
                <w:rFonts w:ascii="Times New Roman" w:hAnsi="Times New Roman" w:cs="Times New Roman"/>
                <w:bCs/>
              </w:rPr>
              <w:t>14</w:t>
            </w:r>
          </w:p>
        </w:tc>
        <w:tc>
          <w:tcPr>
            <w:tcW w:w="1715" w:type="dxa"/>
          </w:tcPr>
          <w:p w14:paraId="344F903C" w14:textId="54DFE12C" w:rsidR="00720191" w:rsidRPr="00720191" w:rsidRDefault="00720191" w:rsidP="006F5A12">
            <w:pPr>
              <w:rPr>
                <w:rFonts w:ascii="Times New Roman" w:hAnsi="Times New Roman" w:cs="Times New Roman"/>
                <w:b/>
              </w:rPr>
            </w:pPr>
            <w:r w:rsidRPr="00720191">
              <w:rPr>
                <w:rFonts w:ascii="Times New Roman" w:hAnsi="Times New Roman" w:cs="Times New Roman"/>
                <w:b/>
              </w:rPr>
              <w:t>11</w:t>
            </w:r>
          </w:p>
        </w:tc>
      </w:tr>
      <w:tr w:rsidR="00720191" w14:paraId="04D35986" w14:textId="6B5D10EE" w:rsidTr="00720191">
        <w:tc>
          <w:tcPr>
            <w:tcW w:w="1523" w:type="dxa"/>
          </w:tcPr>
          <w:p w14:paraId="5DA3F1E6" w14:textId="62BC71A8" w:rsidR="00720191" w:rsidRPr="007E34B2" w:rsidRDefault="00720191" w:rsidP="006F5A12">
            <w:pPr>
              <w:rPr>
                <w:rFonts w:ascii="Times New Roman" w:hAnsi="Times New Roman" w:cs="Times New Roman"/>
                <w:bCs/>
              </w:rPr>
            </w:pPr>
            <w:r w:rsidRPr="007E34B2">
              <w:rPr>
                <w:rFonts w:ascii="Times New Roman" w:hAnsi="Times New Roman" w:cs="Times New Roman"/>
                <w:bCs/>
              </w:rPr>
              <w:t>Field</w:t>
            </w:r>
          </w:p>
        </w:tc>
        <w:tc>
          <w:tcPr>
            <w:tcW w:w="2162" w:type="dxa"/>
          </w:tcPr>
          <w:p w14:paraId="7583F013" w14:textId="703ABBA5" w:rsidR="00720191" w:rsidRDefault="00720191" w:rsidP="006F5A12">
            <w:pPr>
              <w:rPr>
                <w:rFonts w:ascii="Times New Roman" w:hAnsi="Times New Roman" w:cs="Times New Roman"/>
                <w:bCs/>
              </w:rPr>
            </w:pPr>
            <w:r>
              <w:rPr>
                <w:rFonts w:ascii="Times New Roman" w:hAnsi="Times New Roman" w:cs="Times New Roman"/>
                <w:bCs/>
              </w:rPr>
              <w:t>22</w:t>
            </w:r>
          </w:p>
        </w:tc>
        <w:tc>
          <w:tcPr>
            <w:tcW w:w="1530" w:type="dxa"/>
          </w:tcPr>
          <w:p w14:paraId="4F537E14" w14:textId="20DD14EA" w:rsidR="00720191" w:rsidRPr="00720191" w:rsidRDefault="00720191" w:rsidP="006F5A12">
            <w:pPr>
              <w:rPr>
                <w:rFonts w:ascii="Times New Roman" w:hAnsi="Times New Roman" w:cs="Times New Roman"/>
                <w:b/>
              </w:rPr>
            </w:pPr>
            <w:r w:rsidRPr="00720191">
              <w:rPr>
                <w:rFonts w:ascii="Times New Roman" w:hAnsi="Times New Roman" w:cs="Times New Roman"/>
                <w:b/>
              </w:rPr>
              <w:t>18</w:t>
            </w:r>
          </w:p>
        </w:tc>
        <w:tc>
          <w:tcPr>
            <w:tcW w:w="2420" w:type="dxa"/>
          </w:tcPr>
          <w:p w14:paraId="619DFBD7" w14:textId="508DB35B" w:rsidR="00720191" w:rsidRDefault="00720191" w:rsidP="006F5A12">
            <w:pPr>
              <w:rPr>
                <w:rFonts w:ascii="Times New Roman" w:hAnsi="Times New Roman" w:cs="Times New Roman"/>
                <w:bCs/>
              </w:rPr>
            </w:pPr>
            <w:r>
              <w:rPr>
                <w:rFonts w:ascii="Times New Roman" w:hAnsi="Times New Roman" w:cs="Times New Roman"/>
                <w:bCs/>
              </w:rPr>
              <w:t>25</w:t>
            </w:r>
          </w:p>
        </w:tc>
        <w:tc>
          <w:tcPr>
            <w:tcW w:w="1715" w:type="dxa"/>
          </w:tcPr>
          <w:p w14:paraId="6C5F7112" w14:textId="77334ED5" w:rsidR="00720191" w:rsidRPr="00720191" w:rsidRDefault="00720191" w:rsidP="006F5A12">
            <w:pPr>
              <w:rPr>
                <w:rFonts w:ascii="Times New Roman" w:hAnsi="Times New Roman" w:cs="Times New Roman"/>
                <w:b/>
              </w:rPr>
            </w:pPr>
            <w:r w:rsidRPr="00720191">
              <w:rPr>
                <w:rFonts w:ascii="Times New Roman" w:hAnsi="Times New Roman" w:cs="Times New Roman"/>
                <w:b/>
              </w:rPr>
              <w:t>19</w:t>
            </w:r>
          </w:p>
        </w:tc>
      </w:tr>
    </w:tbl>
    <w:p w14:paraId="396F961E" w14:textId="77777777" w:rsidR="00166764" w:rsidRPr="00166764" w:rsidRDefault="00166764" w:rsidP="006F5A12">
      <w:pPr>
        <w:rPr>
          <w:rFonts w:ascii="Times New Roman" w:hAnsi="Times New Roman" w:cs="Times New Roman"/>
          <w:bCs/>
        </w:rPr>
      </w:pPr>
    </w:p>
    <w:p w14:paraId="4D6D2E15" w14:textId="77777777" w:rsidR="00166764" w:rsidRDefault="00166764" w:rsidP="006F5A12">
      <w:pPr>
        <w:rPr>
          <w:rFonts w:ascii="Times New Roman" w:hAnsi="Times New Roman" w:cs="Times New Roman"/>
          <w:b/>
        </w:rPr>
      </w:pPr>
    </w:p>
    <w:p w14:paraId="79BBF4BF" w14:textId="4AA80F73" w:rsidR="00AA0E5B" w:rsidRDefault="007006F7" w:rsidP="006F5A12">
      <w:pPr>
        <w:rPr>
          <w:rFonts w:ascii="Times New Roman" w:hAnsi="Times New Roman" w:cs="Times New Roman"/>
          <w:bCs/>
        </w:rPr>
      </w:pPr>
      <w:r>
        <w:rPr>
          <w:rFonts w:ascii="Times New Roman" w:hAnsi="Times New Roman" w:cs="Times New Roman"/>
          <w:bCs/>
        </w:rPr>
        <w:t>Table</w:t>
      </w:r>
      <w:r w:rsidR="00231363">
        <w:rPr>
          <w:rFonts w:ascii="Times New Roman" w:hAnsi="Times New Roman" w:cs="Times New Roman"/>
          <w:bCs/>
        </w:rPr>
        <w:t xml:space="preserve"> 2</w:t>
      </w:r>
      <w:r>
        <w:rPr>
          <w:rFonts w:ascii="Times New Roman" w:hAnsi="Times New Roman" w:cs="Times New Roman"/>
          <w:bCs/>
        </w:rPr>
        <w:t>: Primers with Illumina overhang adapters (in bold) used to amplify the CO</w:t>
      </w:r>
      <w:r w:rsidR="003B0BF8">
        <w:rPr>
          <w:rFonts w:ascii="Times New Roman" w:hAnsi="Times New Roman" w:cs="Times New Roman"/>
          <w:bCs/>
        </w:rPr>
        <w:t>1</w:t>
      </w:r>
      <w:r>
        <w:rPr>
          <w:rFonts w:ascii="Times New Roman" w:hAnsi="Times New Roman" w:cs="Times New Roman"/>
          <w:bCs/>
        </w:rPr>
        <w:t xml:space="preserve"> region in this study. </w:t>
      </w:r>
    </w:p>
    <w:p w14:paraId="241D133C" w14:textId="77777777" w:rsidR="00170EC9" w:rsidRDefault="00170EC9" w:rsidP="006F5A12">
      <w:pPr>
        <w:rPr>
          <w:rFonts w:ascii="Times New Roman" w:hAnsi="Times New Roman" w:cs="Times New Roman"/>
          <w:bCs/>
        </w:rPr>
      </w:pPr>
    </w:p>
    <w:tbl>
      <w:tblPr>
        <w:tblStyle w:val="TableGrid"/>
        <w:tblW w:w="0" w:type="auto"/>
        <w:tblLayout w:type="fixed"/>
        <w:tblLook w:val="04A0" w:firstRow="1" w:lastRow="0" w:firstColumn="1" w:lastColumn="0" w:noHBand="0" w:noVBand="1"/>
      </w:tblPr>
      <w:tblGrid>
        <w:gridCol w:w="1615"/>
        <w:gridCol w:w="5850"/>
        <w:gridCol w:w="1885"/>
      </w:tblGrid>
      <w:tr w:rsidR="007006F7" w14:paraId="2BCA0092" w14:textId="77777777" w:rsidTr="007006F7">
        <w:tc>
          <w:tcPr>
            <w:tcW w:w="1615" w:type="dxa"/>
          </w:tcPr>
          <w:p w14:paraId="0C303AD5" w14:textId="00AB72A8" w:rsidR="007006F7" w:rsidRDefault="007006F7" w:rsidP="006F5A12">
            <w:pPr>
              <w:rPr>
                <w:rFonts w:ascii="Times New Roman" w:hAnsi="Times New Roman" w:cs="Times New Roman"/>
                <w:bCs/>
              </w:rPr>
            </w:pPr>
            <w:r>
              <w:rPr>
                <w:rFonts w:ascii="Times New Roman" w:hAnsi="Times New Roman" w:cs="Times New Roman"/>
                <w:bCs/>
              </w:rPr>
              <w:t xml:space="preserve">Primer </w:t>
            </w:r>
          </w:p>
        </w:tc>
        <w:tc>
          <w:tcPr>
            <w:tcW w:w="5850" w:type="dxa"/>
          </w:tcPr>
          <w:p w14:paraId="314DAADD" w14:textId="5036A923" w:rsidR="007006F7" w:rsidRDefault="007006F7" w:rsidP="006F5A12">
            <w:pPr>
              <w:rPr>
                <w:rFonts w:ascii="Times New Roman" w:hAnsi="Times New Roman" w:cs="Times New Roman"/>
                <w:bCs/>
              </w:rPr>
            </w:pPr>
            <w:r>
              <w:rPr>
                <w:rFonts w:ascii="Times New Roman" w:hAnsi="Times New Roman" w:cs="Times New Roman"/>
                <w:bCs/>
              </w:rPr>
              <w:t>Sequence (5’ – 3’)</w:t>
            </w:r>
          </w:p>
        </w:tc>
        <w:tc>
          <w:tcPr>
            <w:tcW w:w="1885" w:type="dxa"/>
          </w:tcPr>
          <w:p w14:paraId="0BA09D94" w14:textId="23D0A981" w:rsidR="007006F7" w:rsidRDefault="007006F7" w:rsidP="006F5A12">
            <w:pPr>
              <w:rPr>
                <w:rFonts w:ascii="Times New Roman" w:hAnsi="Times New Roman" w:cs="Times New Roman"/>
                <w:bCs/>
              </w:rPr>
            </w:pPr>
            <w:r>
              <w:rPr>
                <w:rFonts w:ascii="Times New Roman" w:hAnsi="Times New Roman" w:cs="Times New Roman"/>
                <w:bCs/>
              </w:rPr>
              <w:t>Source</w:t>
            </w:r>
          </w:p>
        </w:tc>
      </w:tr>
      <w:tr w:rsidR="007006F7" w14:paraId="0B691126" w14:textId="77777777" w:rsidTr="007006F7">
        <w:tc>
          <w:tcPr>
            <w:tcW w:w="1615" w:type="dxa"/>
          </w:tcPr>
          <w:p w14:paraId="7F84B7A7" w14:textId="15BA6D92" w:rsidR="007006F7" w:rsidRDefault="007006F7" w:rsidP="006F5A12">
            <w:pPr>
              <w:rPr>
                <w:rFonts w:ascii="Times New Roman" w:hAnsi="Times New Roman" w:cs="Times New Roman"/>
                <w:bCs/>
              </w:rPr>
            </w:pPr>
            <w:proofErr w:type="spellStart"/>
            <w:r>
              <w:rPr>
                <w:rFonts w:ascii="Times New Roman" w:hAnsi="Times New Roman" w:cs="Times New Roman"/>
                <w:bCs/>
              </w:rPr>
              <w:t>mICOIintF</w:t>
            </w:r>
            <w:proofErr w:type="spellEnd"/>
          </w:p>
        </w:tc>
        <w:tc>
          <w:tcPr>
            <w:tcW w:w="5850" w:type="dxa"/>
          </w:tcPr>
          <w:p w14:paraId="218680F9" w14:textId="6AB50B2F" w:rsidR="007006F7" w:rsidRDefault="007006F7" w:rsidP="006F5A12">
            <w:pPr>
              <w:rPr>
                <w:rFonts w:ascii="Times New Roman" w:hAnsi="Times New Roman" w:cs="Times New Roman"/>
                <w:bCs/>
              </w:rPr>
            </w:pPr>
            <w:r w:rsidRPr="007006F7">
              <w:rPr>
                <w:rFonts w:ascii="Times New Roman" w:hAnsi="Times New Roman" w:cs="Times New Roman"/>
                <w:b/>
              </w:rPr>
              <w:t>TCGTCGGCAGCGTCAGATGTGTATAAGAGACAG</w:t>
            </w:r>
            <w:r w:rsidRPr="007006F7">
              <w:rPr>
                <w:rFonts w:ascii="Times New Roman" w:hAnsi="Times New Roman" w:cs="Times New Roman"/>
                <w:bCs/>
              </w:rPr>
              <w:t>GGWACWGGWTGAACWGTWTAYCCYCC</w:t>
            </w:r>
          </w:p>
        </w:tc>
        <w:tc>
          <w:tcPr>
            <w:tcW w:w="1885" w:type="dxa"/>
          </w:tcPr>
          <w:p w14:paraId="400E9B50" w14:textId="3FA36D9C" w:rsidR="007006F7" w:rsidRDefault="007006F7" w:rsidP="006F5A12">
            <w:pPr>
              <w:rPr>
                <w:rFonts w:ascii="Times New Roman" w:hAnsi="Times New Roman" w:cs="Times New Roman"/>
                <w:bCs/>
              </w:rPr>
            </w:pPr>
            <w:r>
              <w:rPr>
                <w:rFonts w:ascii="Times New Roman" w:hAnsi="Times New Roman" w:cs="Times New Roman"/>
                <w:bCs/>
              </w:rPr>
              <w:t>Yu et al. 2012</w:t>
            </w:r>
          </w:p>
        </w:tc>
      </w:tr>
      <w:tr w:rsidR="007006F7" w14:paraId="6BC32813" w14:textId="77777777" w:rsidTr="007006F7">
        <w:tc>
          <w:tcPr>
            <w:tcW w:w="1615" w:type="dxa"/>
          </w:tcPr>
          <w:p w14:paraId="58C3A469" w14:textId="24E50B3A" w:rsidR="007006F7" w:rsidRDefault="007006F7" w:rsidP="006F5A12">
            <w:pPr>
              <w:rPr>
                <w:rFonts w:ascii="Times New Roman" w:hAnsi="Times New Roman" w:cs="Times New Roman"/>
                <w:bCs/>
              </w:rPr>
            </w:pPr>
            <w:proofErr w:type="spellStart"/>
            <w:r>
              <w:rPr>
                <w:rFonts w:ascii="Times New Roman" w:hAnsi="Times New Roman" w:cs="Times New Roman"/>
                <w:bCs/>
              </w:rPr>
              <w:t>Fol</w:t>
            </w:r>
            <w:proofErr w:type="spellEnd"/>
            <w:r>
              <w:rPr>
                <w:rFonts w:ascii="Times New Roman" w:hAnsi="Times New Roman" w:cs="Times New Roman"/>
                <w:bCs/>
              </w:rPr>
              <w:t>-</w:t>
            </w:r>
            <w:proofErr w:type="spellStart"/>
            <w:r>
              <w:rPr>
                <w:rFonts w:ascii="Times New Roman" w:hAnsi="Times New Roman" w:cs="Times New Roman"/>
                <w:bCs/>
              </w:rPr>
              <w:t>degen</w:t>
            </w:r>
            <w:proofErr w:type="spellEnd"/>
            <w:r>
              <w:rPr>
                <w:rFonts w:ascii="Times New Roman" w:hAnsi="Times New Roman" w:cs="Times New Roman"/>
                <w:bCs/>
              </w:rPr>
              <w:t>-rev</w:t>
            </w:r>
          </w:p>
        </w:tc>
        <w:tc>
          <w:tcPr>
            <w:tcW w:w="5850" w:type="dxa"/>
          </w:tcPr>
          <w:p w14:paraId="64874688" w14:textId="0A25E453" w:rsidR="007006F7" w:rsidRDefault="007006F7" w:rsidP="007006F7">
            <w:pPr>
              <w:rPr>
                <w:rFonts w:ascii="Times New Roman" w:hAnsi="Times New Roman" w:cs="Times New Roman"/>
                <w:bCs/>
              </w:rPr>
            </w:pPr>
            <w:r w:rsidRPr="007006F7">
              <w:rPr>
                <w:rFonts w:ascii="Times New Roman" w:hAnsi="Times New Roman" w:cs="Times New Roman"/>
                <w:b/>
              </w:rPr>
              <w:t>GTCTCGTGGGCTCGGAGATGTGTATAAGAGACAG</w:t>
            </w:r>
            <w:r w:rsidRPr="007006F7">
              <w:rPr>
                <w:rFonts w:ascii="Times New Roman" w:hAnsi="Times New Roman" w:cs="Times New Roman"/>
                <w:bCs/>
              </w:rPr>
              <w:t>TANACYTCNGGRTGNCCRAARAAYCA</w:t>
            </w:r>
          </w:p>
        </w:tc>
        <w:tc>
          <w:tcPr>
            <w:tcW w:w="1885" w:type="dxa"/>
          </w:tcPr>
          <w:p w14:paraId="34A9A8F2" w14:textId="0EA2DBC5" w:rsidR="007006F7" w:rsidRDefault="007006F7" w:rsidP="006F5A12">
            <w:pPr>
              <w:rPr>
                <w:rFonts w:ascii="Times New Roman" w:hAnsi="Times New Roman" w:cs="Times New Roman"/>
                <w:bCs/>
              </w:rPr>
            </w:pPr>
            <w:proofErr w:type="spellStart"/>
            <w:r>
              <w:rPr>
                <w:rFonts w:ascii="Times New Roman" w:hAnsi="Times New Roman" w:cs="Times New Roman"/>
                <w:bCs/>
              </w:rPr>
              <w:t>Leray</w:t>
            </w:r>
            <w:proofErr w:type="spellEnd"/>
            <w:r>
              <w:rPr>
                <w:rFonts w:ascii="Times New Roman" w:hAnsi="Times New Roman" w:cs="Times New Roman"/>
                <w:bCs/>
              </w:rPr>
              <w:t xml:space="preserve"> et al. 2013</w:t>
            </w:r>
          </w:p>
        </w:tc>
      </w:tr>
    </w:tbl>
    <w:p w14:paraId="34664FCF" w14:textId="5AD4F2B9" w:rsidR="00843C11" w:rsidRDefault="00843C11" w:rsidP="006F5A12">
      <w:pPr>
        <w:rPr>
          <w:rFonts w:ascii="Times New Roman" w:hAnsi="Times New Roman" w:cs="Times New Roman"/>
          <w:bCs/>
        </w:rPr>
      </w:pPr>
    </w:p>
    <w:p w14:paraId="367077CD" w14:textId="77777777" w:rsidR="00843C11" w:rsidRDefault="00843C11">
      <w:pPr>
        <w:rPr>
          <w:rFonts w:ascii="Times New Roman" w:hAnsi="Times New Roman" w:cs="Times New Roman"/>
          <w:bCs/>
        </w:rPr>
      </w:pPr>
      <w:r>
        <w:rPr>
          <w:rFonts w:ascii="Times New Roman" w:hAnsi="Times New Roman" w:cs="Times New Roman"/>
          <w:bCs/>
        </w:rPr>
        <w:br w:type="page"/>
      </w:r>
    </w:p>
    <w:p w14:paraId="48009EB2" w14:textId="4448BF14" w:rsidR="007006F7" w:rsidRPr="007006F7" w:rsidRDefault="00E660B4" w:rsidP="006F5A12">
      <w:pPr>
        <w:rPr>
          <w:rFonts w:ascii="Times New Roman" w:hAnsi="Times New Roman" w:cs="Times New Roman"/>
          <w:bCs/>
        </w:rPr>
      </w:pPr>
      <w:r>
        <w:rPr>
          <w:rFonts w:ascii="Times New Roman" w:hAnsi="Times New Roman" w:cs="Times New Roman"/>
          <w:bCs/>
          <w:noProof/>
        </w:rPr>
        <w:lastRenderedPageBreak/>
        <w:drawing>
          <wp:inline distT="0" distB="0" distL="0" distR="0" wp14:anchorId="35D72CAC" wp14:editId="312EF65C">
            <wp:extent cx="5943600" cy="726503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7265035"/>
                    </a:xfrm>
                    <a:prstGeom prst="rect">
                      <a:avLst/>
                    </a:prstGeom>
                  </pic:spPr>
                </pic:pic>
              </a:graphicData>
            </a:graphic>
          </wp:inline>
        </w:drawing>
      </w:r>
    </w:p>
    <w:p w14:paraId="59FDB58D" w14:textId="1FFBAF13" w:rsidR="007006F7" w:rsidRDefault="007006F7" w:rsidP="006F5A12">
      <w:pPr>
        <w:rPr>
          <w:rFonts w:ascii="Times New Roman" w:hAnsi="Times New Roman" w:cs="Times New Roman"/>
          <w:b/>
        </w:rPr>
      </w:pPr>
    </w:p>
    <w:p w14:paraId="38D0321A" w14:textId="2A074A77"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1</w:t>
      </w:r>
      <w:r>
        <w:rPr>
          <w:rFonts w:ascii="Times New Roman" w:hAnsi="Times New Roman" w:cs="Times New Roman"/>
          <w:bCs/>
        </w:rPr>
        <w:t>:</w:t>
      </w:r>
      <w:r w:rsidR="00D06C49">
        <w:rPr>
          <w:rFonts w:ascii="Times New Roman" w:hAnsi="Times New Roman" w:cs="Times New Roman"/>
          <w:bCs/>
        </w:rPr>
        <w:t xml:space="preserve"> a)</w:t>
      </w:r>
      <w:r>
        <w:rPr>
          <w:rFonts w:ascii="Times New Roman" w:hAnsi="Times New Roman" w:cs="Times New Roman"/>
          <w:bCs/>
        </w:rPr>
        <w:t xml:space="preserve"> Detection of </w:t>
      </w:r>
      <w:r w:rsidR="006762DA">
        <w:rPr>
          <w:rFonts w:ascii="Times New Roman" w:hAnsi="Times New Roman" w:cs="Times New Roman"/>
          <w:bCs/>
        </w:rPr>
        <w:t>offered</w:t>
      </w:r>
      <w:r>
        <w:rPr>
          <w:rFonts w:ascii="Times New Roman" w:hAnsi="Times New Roman" w:cs="Times New Roman"/>
          <w:bCs/>
        </w:rPr>
        <w:t xml:space="preserve"> </w:t>
      </w:r>
      <w:r w:rsidR="00047D80">
        <w:rPr>
          <w:rFonts w:ascii="Times New Roman" w:hAnsi="Times New Roman" w:cs="Times New Roman"/>
          <w:bCs/>
        </w:rPr>
        <w:t>diet</w:t>
      </w:r>
      <w:r>
        <w:rPr>
          <w:rFonts w:ascii="Times New Roman" w:hAnsi="Times New Roman" w:cs="Times New Roman"/>
          <w:bCs/>
        </w:rPr>
        <w:t xml:space="preserve"> (</w:t>
      </w:r>
      <w:proofErr w:type="spellStart"/>
      <w:r>
        <w:rPr>
          <w:rFonts w:ascii="Times New Roman" w:hAnsi="Times New Roman" w:cs="Times New Roman"/>
          <w:bCs/>
          <w:i/>
          <w:iCs/>
        </w:rPr>
        <w:t>Oxya</w:t>
      </w:r>
      <w:proofErr w:type="spellEnd"/>
      <w:r>
        <w:rPr>
          <w:rFonts w:ascii="Times New Roman" w:hAnsi="Times New Roman" w:cs="Times New Roman"/>
          <w:bCs/>
          <w:i/>
          <w:iCs/>
        </w:rPr>
        <w:t xml:space="preserve"> japonica</w:t>
      </w:r>
      <w:r>
        <w:rPr>
          <w:rFonts w:ascii="Times New Roman" w:hAnsi="Times New Roman" w:cs="Times New Roman"/>
          <w:bCs/>
        </w:rPr>
        <w:t xml:space="preserve">) DNA in mesocosm </w:t>
      </w:r>
      <w:r w:rsidR="00170EC9">
        <w:rPr>
          <w:rFonts w:ascii="Times New Roman" w:hAnsi="Times New Roman" w:cs="Times New Roman"/>
          <w:bCs/>
        </w:rPr>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 xml:space="preserve">The decrease from 91% to 50% detection is marginally significant (p-value = 0.07). </w:t>
      </w:r>
      <w:r w:rsidR="00D06C49">
        <w:rPr>
          <w:rFonts w:ascii="Times New Roman" w:hAnsi="Times New Roman" w:cs="Times New Roman"/>
          <w:bCs/>
        </w:rPr>
        <w:t xml:space="preserve">B) </w:t>
      </w:r>
      <w:r>
        <w:rPr>
          <w:rFonts w:ascii="Times New Roman" w:hAnsi="Times New Roman" w:cs="Times New Roman"/>
          <w:bCs/>
        </w:rPr>
        <w:t xml:space="preserve">Detection of </w:t>
      </w:r>
      <w:r w:rsidR="00D06C49">
        <w:rPr>
          <w:rFonts w:ascii="Times New Roman" w:hAnsi="Times New Roman" w:cs="Times New Roman"/>
          <w:bCs/>
        </w:rPr>
        <w:t xml:space="preserve">all </w:t>
      </w:r>
      <w:r w:rsidR="006762DA">
        <w:rPr>
          <w:rFonts w:ascii="Times New Roman" w:hAnsi="Times New Roman" w:cs="Times New Roman"/>
          <w:bCs/>
        </w:rPr>
        <w:t xml:space="preserve">potential </w:t>
      </w:r>
      <w:r w:rsidR="00047D80">
        <w:rPr>
          <w:rFonts w:ascii="Times New Roman" w:hAnsi="Times New Roman" w:cs="Times New Roman"/>
          <w:bCs/>
        </w:rPr>
        <w:t>diet</w:t>
      </w:r>
      <w:r>
        <w:rPr>
          <w:rFonts w:ascii="Times New Roman" w:hAnsi="Times New Roman" w:cs="Times New Roman"/>
          <w:bCs/>
        </w:rPr>
        <w:t xml:space="preserve"> DNA in </w:t>
      </w:r>
      <w:r w:rsidR="008A208B">
        <w:rPr>
          <w:rFonts w:ascii="Times New Roman" w:hAnsi="Times New Roman" w:cs="Times New Roman"/>
          <w:bCs/>
        </w:rPr>
        <w:t xml:space="preserve">natural-environment </w:t>
      </w:r>
      <w:r w:rsidR="00170EC9">
        <w:rPr>
          <w:rFonts w:ascii="Times New Roman" w:hAnsi="Times New Roman" w:cs="Times New Roman"/>
          <w:bCs/>
        </w:rPr>
        <w:lastRenderedPageBreak/>
        <w:t>consumers</w:t>
      </w:r>
      <w:r>
        <w:rPr>
          <w:rFonts w:ascii="Times New Roman" w:hAnsi="Times New Roman" w:cs="Times New Roman"/>
          <w:bCs/>
        </w:rPr>
        <w:t xml:space="preserve"> that were and were not surface sterilized. </w:t>
      </w:r>
      <w:r w:rsidR="006762DA">
        <w:rPr>
          <w:rFonts w:ascii="Times New Roman" w:hAnsi="Times New Roman" w:cs="Times New Roman"/>
          <w:bCs/>
        </w:rPr>
        <w:t>Detection of diet DNA did not change with sterilization treatment</w:t>
      </w:r>
      <w:r>
        <w:rPr>
          <w:rFonts w:ascii="Times New Roman" w:hAnsi="Times New Roman" w:cs="Times New Roman"/>
          <w:bCs/>
        </w:rPr>
        <w:t>.</w:t>
      </w:r>
    </w:p>
    <w:p w14:paraId="61310925" w14:textId="69D7E884" w:rsidR="00AA0E5B" w:rsidRDefault="00AA0E5B" w:rsidP="006F5A12">
      <w:pPr>
        <w:rPr>
          <w:rFonts w:ascii="Times New Roman" w:hAnsi="Times New Roman" w:cs="Times New Roman"/>
          <w:b/>
        </w:rPr>
      </w:pPr>
    </w:p>
    <w:p w14:paraId="012BA2F4" w14:textId="68B5A302" w:rsidR="00843C11" w:rsidRDefault="00E660B4" w:rsidP="006F5A12">
      <w:pPr>
        <w:rPr>
          <w:rFonts w:ascii="Times New Roman" w:hAnsi="Times New Roman" w:cs="Times New Roman"/>
          <w:b/>
        </w:rPr>
      </w:pPr>
      <w:r>
        <w:rPr>
          <w:rFonts w:ascii="Times New Roman" w:hAnsi="Times New Roman" w:cs="Times New Roman"/>
          <w:b/>
          <w:noProof/>
        </w:rPr>
        <w:drawing>
          <wp:inline distT="0" distB="0" distL="0" distR="0" wp14:anchorId="1B3B69A2" wp14:editId="3CF0C814">
            <wp:extent cx="5943600" cy="685292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2.pdf"/>
                    <pic:cNvPicPr/>
                  </pic:nvPicPr>
                  <pic:blipFill>
                    <a:blip r:embed="rId13">
                      <a:extLst>
                        <a:ext uri="{28A0092B-C50C-407E-A947-70E740481C1C}">
                          <a14:useLocalDpi xmlns:a14="http://schemas.microsoft.com/office/drawing/2010/main" val="0"/>
                        </a:ext>
                      </a:extLst>
                    </a:blip>
                    <a:stretch>
                      <a:fillRect/>
                    </a:stretch>
                  </pic:blipFill>
                  <pic:spPr>
                    <a:xfrm>
                      <a:off x="0" y="0"/>
                      <a:ext cx="5943600" cy="6852920"/>
                    </a:xfrm>
                    <a:prstGeom prst="rect">
                      <a:avLst/>
                    </a:prstGeom>
                  </pic:spPr>
                </pic:pic>
              </a:graphicData>
            </a:graphic>
          </wp:inline>
        </w:drawing>
      </w:r>
    </w:p>
    <w:p w14:paraId="25075AAF" w14:textId="1DE6242F" w:rsidR="006A6429" w:rsidRDefault="00035E15" w:rsidP="00035E15">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2</w:t>
      </w:r>
      <w:r>
        <w:rPr>
          <w:rFonts w:ascii="Times New Roman" w:hAnsi="Times New Roman" w:cs="Times New Roman"/>
          <w:bCs/>
        </w:rPr>
        <w:t xml:space="preserve">: </w:t>
      </w:r>
      <w:r w:rsidR="006A6429">
        <w:rPr>
          <w:rFonts w:ascii="Times New Roman" w:hAnsi="Times New Roman" w:cs="Times New Roman"/>
          <w:bCs/>
        </w:rPr>
        <w:t xml:space="preserve">Neither the </w:t>
      </w:r>
      <w:r w:rsidR="00D06C49">
        <w:rPr>
          <w:rFonts w:ascii="Times New Roman" w:hAnsi="Times New Roman" w:cs="Times New Roman"/>
          <w:bCs/>
        </w:rPr>
        <w:t>a)</w:t>
      </w:r>
      <w:r w:rsidR="006A6429">
        <w:rPr>
          <w:rFonts w:ascii="Times New Roman" w:hAnsi="Times New Roman" w:cs="Times New Roman"/>
          <w:bCs/>
        </w:rPr>
        <w:t xml:space="preserve"> proportion of offered diet item DNA in mesocosm consumers or b) proportion of total potential diet DNA in natural environment consumers </w:t>
      </w:r>
      <w:r w:rsidR="001E78EC">
        <w:rPr>
          <w:rFonts w:ascii="Times New Roman" w:hAnsi="Times New Roman" w:cs="Times New Roman"/>
          <w:bCs/>
        </w:rPr>
        <w:t xml:space="preserve">significantly </w:t>
      </w:r>
      <w:r w:rsidR="006A6429">
        <w:rPr>
          <w:rFonts w:ascii="Times New Roman" w:hAnsi="Times New Roman" w:cs="Times New Roman"/>
          <w:bCs/>
        </w:rPr>
        <w:t xml:space="preserve">changed with surface sterilization treatment. </w:t>
      </w:r>
    </w:p>
    <w:p w14:paraId="41249976" w14:textId="34201949" w:rsidR="00AA0E5B" w:rsidRDefault="00AA0E5B" w:rsidP="006F5A12">
      <w:pPr>
        <w:rPr>
          <w:rFonts w:ascii="Times New Roman" w:hAnsi="Times New Roman" w:cs="Times New Roman"/>
          <w:b/>
        </w:rPr>
      </w:pPr>
    </w:p>
    <w:p w14:paraId="4E76E20E" w14:textId="3B5F5F37" w:rsidR="00AA0E5B" w:rsidRDefault="00E660B4"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54D49F77" wp14:editId="154ABADC">
            <wp:extent cx="5943600" cy="754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3.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7545705"/>
                    </a:xfrm>
                    <a:prstGeom prst="rect">
                      <a:avLst/>
                    </a:prstGeom>
                  </pic:spPr>
                </pic:pic>
              </a:graphicData>
            </a:graphic>
          </wp:inline>
        </w:drawing>
      </w:r>
    </w:p>
    <w:p w14:paraId="23C22A0F" w14:textId="6CD0CFAE" w:rsidR="00035E15" w:rsidRPr="00035E15" w:rsidRDefault="00035E15" w:rsidP="006F5A12">
      <w:pPr>
        <w:rPr>
          <w:rFonts w:ascii="Times New Roman" w:hAnsi="Times New Roman" w:cs="Times New Roman"/>
          <w:bCs/>
        </w:rPr>
      </w:pPr>
      <w:r>
        <w:rPr>
          <w:rFonts w:ascii="Times New Roman" w:hAnsi="Times New Roman" w:cs="Times New Roman"/>
          <w:bCs/>
        </w:rPr>
        <w:t>Figure</w:t>
      </w:r>
      <w:r w:rsidR="00E660B4">
        <w:rPr>
          <w:rFonts w:ascii="Times New Roman" w:hAnsi="Times New Roman" w:cs="Times New Roman"/>
          <w:bCs/>
        </w:rPr>
        <w:t xml:space="preserve"> 3</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per sample diet richness (concatenated at the family level) for natural environment </w:t>
      </w:r>
      <w:proofErr w:type="gramStart"/>
      <w:r w:rsidR="001E78EC">
        <w:rPr>
          <w:rFonts w:ascii="Times New Roman" w:hAnsi="Times New Roman" w:cs="Times New Roman"/>
          <w:bCs/>
        </w:rPr>
        <w:t>consumers.</w:t>
      </w:r>
      <w:r>
        <w:rPr>
          <w:rFonts w:ascii="Times New Roman" w:hAnsi="Times New Roman" w:cs="Times New Roman"/>
          <w:bCs/>
        </w:rPr>
        <w:t>.</w:t>
      </w:r>
      <w:proofErr w:type="gramEnd"/>
      <w:r>
        <w:rPr>
          <w:rFonts w:ascii="Times New Roman" w:hAnsi="Times New Roman" w:cs="Times New Roman"/>
          <w:bCs/>
        </w:rPr>
        <w:t xml:space="preserve"> </w:t>
      </w:r>
    </w:p>
    <w:p w14:paraId="4539CEFA" w14:textId="7D7CBB42" w:rsidR="00035E15" w:rsidRDefault="00ED4285" w:rsidP="006F5A12">
      <w:pPr>
        <w:rPr>
          <w:rFonts w:ascii="Times New Roman" w:hAnsi="Times New Roman" w:cs="Times New Roman"/>
          <w:b/>
        </w:rPr>
      </w:pPr>
      <w:r>
        <w:rPr>
          <w:rFonts w:ascii="Times New Roman" w:hAnsi="Times New Roman" w:cs="Times New Roman"/>
          <w:b/>
          <w:noProof/>
        </w:rPr>
        <w:lastRenderedPageBreak/>
        <w:drawing>
          <wp:inline distT="0" distB="0" distL="0" distR="0" wp14:anchorId="3528D07C" wp14:editId="736A6E3D">
            <wp:extent cx="5711190" cy="82296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4.pdf"/>
                    <pic:cNvPicPr/>
                  </pic:nvPicPr>
                  <pic:blipFill>
                    <a:blip r:embed="rId15">
                      <a:extLst>
                        <a:ext uri="{28A0092B-C50C-407E-A947-70E740481C1C}">
                          <a14:useLocalDpi xmlns:a14="http://schemas.microsoft.com/office/drawing/2010/main" val="0"/>
                        </a:ext>
                      </a:extLst>
                    </a:blip>
                    <a:stretch>
                      <a:fillRect/>
                    </a:stretch>
                  </pic:blipFill>
                  <pic:spPr>
                    <a:xfrm>
                      <a:off x="0" y="0"/>
                      <a:ext cx="5711190" cy="8229600"/>
                    </a:xfrm>
                    <a:prstGeom prst="rect">
                      <a:avLst/>
                    </a:prstGeom>
                  </pic:spPr>
                </pic:pic>
              </a:graphicData>
            </a:graphic>
          </wp:inline>
        </w:drawing>
      </w:r>
    </w:p>
    <w:p w14:paraId="5012FE76" w14:textId="4B1A8DF7" w:rsidR="001E78EC" w:rsidRDefault="00035E15" w:rsidP="006F5A12">
      <w:pPr>
        <w:rPr>
          <w:rFonts w:ascii="Times New Roman" w:hAnsi="Times New Roman" w:cs="Times New Roman"/>
          <w:bCs/>
        </w:rPr>
      </w:pPr>
      <w:r>
        <w:rPr>
          <w:rFonts w:ascii="Times New Roman" w:hAnsi="Times New Roman" w:cs="Times New Roman"/>
          <w:bCs/>
        </w:rPr>
        <w:lastRenderedPageBreak/>
        <w:t>Figure</w:t>
      </w:r>
      <w:r w:rsidR="00E660B4">
        <w:rPr>
          <w:rFonts w:ascii="Times New Roman" w:hAnsi="Times New Roman" w:cs="Times New Roman"/>
          <w:bCs/>
        </w:rPr>
        <w:t xml:space="preserve"> 4</w:t>
      </w:r>
      <w:r>
        <w:rPr>
          <w:rFonts w:ascii="Times New Roman" w:hAnsi="Times New Roman" w:cs="Times New Roman"/>
          <w:bCs/>
        </w:rPr>
        <w:t xml:space="preserve">: </w:t>
      </w:r>
      <w:r w:rsidR="001E78EC">
        <w:rPr>
          <w:rFonts w:ascii="Times New Roman" w:hAnsi="Times New Roman" w:cs="Times New Roman"/>
          <w:bCs/>
        </w:rPr>
        <w:t xml:space="preserve">Surface sterilization did not alter the composition (either with a presence-absence of abundance model) of potential diet items (at the family level) for natural environment consumers. In this figure, presence is indicated by a colored box and abundance is indicated by color depth (divided by quartiles due to wide variation in DNA sequence abundance). </w:t>
      </w:r>
    </w:p>
    <w:p w14:paraId="23A6ACBF" w14:textId="0DE02CE3" w:rsidR="00843C11" w:rsidRDefault="00843C11" w:rsidP="006F5A12">
      <w:pPr>
        <w:rPr>
          <w:rFonts w:ascii="Times New Roman" w:hAnsi="Times New Roman" w:cs="Times New Roman"/>
          <w:b/>
        </w:rPr>
      </w:pPr>
    </w:p>
    <w:p w14:paraId="4F68416D" w14:textId="15C1DCD9" w:rsidR="00BA41FE" w:rsidRDefault="00BA41FE" w:rsidP="00BA41FE">
      <w:pPr>
        <w:rPr>
          <w:rFonts w:ascii="Times New Roman" w:hAnsi="Times New Roman" w:cs="Times New Roman"/>
          <w:bCs/>
        </w:rPr>
      </w:pPr>
    </w:p>
    <w:p w14:paraId="49421ED6" w14:textId="29C5FB60" w:rsidR="00BA41FE" w:rsidRPr="00BA41FE" w:rsidRDefault="00BA41FE" w:rsidP="00BA41FE">
      <w:pPr>
        <w:rPr>
          <w:rFonts w:ascii="Times New Roman" w:hAnsi="Times New Roman" w:cs="Times New Roman"/>
          <w:b/>
        </w:rPr>
      </w:pPr>
      <w:r>
        <w:rPr>
          <w:rFonts w:ascii="Times New Roman" w:hAnsi="Times New Roman" w:cs="Times New Roman"/>
          <w:b/>
        </w:rPr>
        <w:t>Supplementa</w:t>
      </w:r>
      <w:r w:rsidR="00503E71">
        <w:rPr>
          <w:rFonts w:ascii="Times New Roman" w:hAnsi="Times New Roman" w:cs="Times New Roman"/>
          <w:b/>
        </w:rPr>
        <w:t>l</w:t>
      </w:r>
      <w:r>
        <w:rPr>
          <w:rFonts w:ascii="Times New Roman" w:hAnsi="Times New Roman" w:cs="Times New Roman"/>
          <w:b/>
        </w:rPr>
        <w:t xml:space="preserve"> Information:</w:t>
      </w:r>
    </w:p>
    <w:p w14:paraId="480FFE2B" w14:textId="65FEF900" w:rsidR="00BA41FE" w:rsidRDefault="00BA41FE" w:rsidP="00BA41FE">
      <w:pPr>
        <w:rPr>
          <w:rFonts w:ascii="Times New Roman" w:hAnsi="Times New Roman" w:cs="Times New Roman"/>
          <w:bCs/>
        </w:rPr>
      </w:pPr>
    </w:p>
    <w:p w14:paraId="01A350A4" w14:textId="53B088EC" w:rsidR="00BA41FE" w:rsidRDefault="00E924D7" w:rsidP="00BA41FE">
      <w:pPr>
        <w:rPr>
          <w:rFonts w:ascii="Times New Roman" w:hAnsi="Times New Roman" w:cs="Times New Roman"/>
          <w:bCs/>
        </w:rPr>
      </w:pPr>
      <w:r>
        <w:rPr>
          <w:rFonts w:ascii="Times New Roman" w:hAnsi="Times New Roman" w:cs="Times New Roman"/>
          <w:bCs/>
        </w:rPr>
        <w:t xml:space="preserve">Appendix </w:t>
      </w:r>
      <w:r w:rsidR="00BA41FE">
        <w:rPr>
          <w:rFonts w:ascii="Times New Roman" w:hAnsi="Times New Roman" w:cs="Times New Roman"/>
          <w:bCs/>
        </w:rPr>
        <w:t xml:space="preserve">A: Comparisons between UNOISE3 and DADA2 with and without </w:t>
      </w:r>
      <w:proofErr w:type="spellStart"/>
      <w:r w:rsidR="00BA41FE">
        <w:rPr>
          <w:rFonts w:ascii="Times New Roman" w:hAnsi="Times New Roman" w:cs="Times New Roman"/>
          <w:bCs/>
        </w:rPr>
        <w:t>BBSplit</w:t>
      </w:r>
      <w:proofErr w:type="spellEnd"/>
      <w:r w:rsidR="00BA41FE">
        <w:rPr>
          <w:rFonts w:ascii="Times New Roman" w:hAnsi="Times New Roman" w:cs="Times New Roman"/>
          <w:bCs/>
        </w:rPr>
        <w:t>.</w:t>
      </w:r>
    </w:p>
    <w:p w14:paraId="32EC77D9" w14:textId="34BE8EE2" w:rsidR="002F057C" w:rsidRDefault="002F057C" w:rsidP="00BA41FE">
      <w:pPr>
        <w:rPr>
          <w:rFonts w:ascii="Times New Roman" w:hAnsi="Times New Roman" w:cs="Times New Roman"/>
          <w:bCs/>
        </w:rPr>
      </w:pPr>
    </w:p>
    <w:p w14:paraId="0D7C3FC8" w14:textId="0B474303" w:rsidR="002F057C" w:rsidRDefault="00E924D7" w:rsidP="00BA41FE">
      <w:pPr>
        <w:rPr>
          <w:rFonts w:ascii="Times New Roman" w:hAnsi="Times New Roman" w:cs="Times New Roman"/>
          <w:bCs/>
        </w:rPr>
      </w:pPr>
      <w:r>
        <w:rPr>
          <w:rFonts w:ascii="Times New Roman" w:hAnsi="Times New Roman" w:cs="Times New Roman"/>
          <w:bCs/>
        </w:rPr>
        <w:t>Appendix</w:t>
      </w:r>
      <w:r w:rsidR="002F057C">
        <w:rPr>
          <w:rFonts w:ascii="Times New Roman" w:hAnsi="Times New Roman" w:cs="Times New Roman"/>
          <w:bCs/>
        </w:rPr>
        <w:t xml:space="preserve"> B: </w:t>
      </w:r>
      <w:proofErr w:type="spellStart"/>
      <w:r w:rsidR="002F057C">
        <w:rPr>
          <w:rFonts w:ascii="Times New Roman" w:hAnsi="Times New Roman" w:cs="Times New Roman"/>
          <w:bCs/>
        </w:rPr>
        <w:t>BBSplit</w:t>
      </w:r>
      <w:proofErr w:type="spellEnd"/>
      <w:r w:rsidR="002F057C">
        <w:rPr>
          <w:rFonts w:ascii="Times New Roman" w:hAnsi="Times New Roman" w:cs="Times New Roman"/>
          <w:bCs/>
        </w:rPr>
        <w:t xml:space="preserve"> methods.</w:t>
      </w:r>
    </w:p>
    <w:p w14:paraId="31909D0E" w14:textId="77777777" w:rsidR="00BA41FE" w:rsidRDefault="00BA41FE" w:rsidP="00BA41FE">
      <w:pPr>
        <w:rPr>
          <w:rFonts w:ascii="Times New Roman" w:hAnsi="Times New Roman" w:cs="Times New Roman"/>
          <w:bCs/>
        </w:rPr>
      </w:pPr>
    </w:p>
    <w:p w14:paraId="13E5E42D" w14:textId="7C59772F"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sidR="002F057C">
        <w:rPr>
          <w:rFonts w:ascii="Times New Roman" w:hAnsi="Times New Roman" w:cs="Times New Roman"/>
          <w:bCs/>
        </w:rPr>
        <w:t>C</w:t>
      </w:r>
      <w:r w:rsidR="00BA41FE">
        <w:rPr>
          <w:rFonts w:ascii="Times New Roman" w:hAnsi="Times New Roman" w:cs="Times New Roman"/>
          <w:bCs/>
        </w:rPr>
        <w:t>: Model outputs for</w:t>
      </w:r>
      <w:r w:rsidR="00BC12FC">
        <w:rPr>
          <w:rFonts w:ascii="Times New Roman" w:hAnsi="Times New Roman" w:cs="Times New Roman"/>
          <w:bCs/>
        </w:rPr>
        <w:t xml:space="preserve"> </w:t>
      </w:r>
      <w:r w:rsidR="00BA41FE">
        <w:rPr>
          <w:rFonts w:ascii="Times New Roman" w:hAnsi="Times New Roman" w:cs="Times New Roman"/>
          <w:bCs/>
        </w:rPr>
        <w:t>GLMMs</w:t>
      </w:r>
      <w:r w:rsidR="00BC12FC">
        <w:rPr>
          <w:rFonts w:ascii="Times New Roman" w:hAnsi="Times New Roman" w:cs="Times New Roman"/>
          <w:bCs/>
        </w:rPr>
        <w:t>.</w:t>
      </w:r>
    </w:p>
    <w:p w14:paraId="756F4DC3" w14:textId="77777777" w:rsidR="00BA41FE" w:rsidRDefault="00BA41FE" w:rsidP="00BA41FE">
      <w:pPr>
        <w:rPr>
          <w:rFonts w:ascii="Times New Roman" w:hAnsi="Times New Roman" w:cs="Times New Roman"/>
          <w:bCs/>
        </w:rPr>
      </w:pPr>
    </w:p>
    <w:p w14:paraId="51386A0A" w14:textId="300F1F59" w:rsidR="00E924D7" w:rsidRDefault="00E924D7" w:rsidP="00E924D7">
      <w:pPr>
        <w:rPr>
          <w:rFonts w:ascii="Times New Roman" w:hAnsi="Times New Roman" w:cs="Times New Roman"/>
          <w:bCs/>
        </w:rPr>
      </w:pPr>
      <w:r>
        <w:rPr>
          <w:rFonts w:ascii="Times New Roman" w:hAnsi="Times New Roman" w:cs="Times New Roman"/>
          <w:bCs/>
        </w:rPr>
        <w:t>Appendix D: Model outputs from supplementary data analyses.</w:t>
      </w:r>
    </w:p>
    <w:p w14:paraId="7C48DADE" w14:textId="77777777" w:rsidR="00E924D7" w:rsidRDefault="00E924D7" w:rsidP="00E924D7">
      <w:pPr>
        <w:rPr>
          <w:rFonts w:ascii="Times New Roman" w:hAnsi="Times New Roman" w:cs="Times New Roman"/>
          <w:bCs/>
        </w:rPr>
      </w:pPr>
    </w:p>
    <w:p w14:paraId="120183AB" w14:textId="010F89CB" w:rsidR="00E924D7" w:rsidRDefault="00E924D7" w:rsidP="00E924D7">
      <w:pPr>
        <w:rPr>
          <w:rFonts w:ascii="Times New Roman" w:hAnsi="Times New Roman" w:cs="Times New Roman"/>
          <w:b/>
        </w:rPr>
      </w:pPr>
      <w:r>
        <w:rPr>
          <w:rFonts w:ascii="Times New Roman" w:hAnsi="Times New Roman" w:cs="Times New Roman"/>
          <w:bCs/>
        </w:rPr>
        <w:t>Appendix E: Supplemental figures on DNA extraction and amplification protocols, as well as additional figures of diet composition and diversity for mesocosm and natural-environment consumers.</w:t>
      </w:r>
    </w:p>
    <w:p w14:paraId="29B435E1" w14:textId="77777777" w:rsidR="00E924D7" w:rsidRDefault="00E924D7" w:rsidP="00BA41FE">
      <w:pPr>
        <w:rPr>
          <w:rFonts w:ascii="Times New Roman" w:hAnsi="Times New Roman" w:cs="Times New Roman"/>
          <w:bCs/>
        </w:rPr>
      </w:pPr>
    </w:p>
    <w:p w14:paraId="4A07339E" w14:textId="3D988D72" w:rsidR="00BA41FE" w:rsidRDefault="00E924D7" w:rsidP="00BA41FE">
      <w:pPr>
        <w:rPr>
          <w:rFonts w:ascii="Times New Roman" w:hAnsi="Times New Roman" w:cs="Times New Roman"/>
          <w:bCs/>
        </w:rPr>
      </w:pPr>
      <w:r>
        <w:rPr>
          <w:rFonts w:ascii="Times New Roman" w:hAnsi="Times New Roman" w:cs="Times New Roman"/>
          <w:bCs/>
        </w:rPr>
        <w:t>Appendix</w:t>
      </w:r>
      <w:r w:rsidR="00BA41FE">
        <w:rPr>
          <w:rFonts w:ascii="Times New Roman" w:hAnsi="Times New Roman" w:cs="Times New Roman"/>
          <w:bCs/>
        </w:rPr>
        <w:t xml:space="preserve"> </w:t>
      </w:r>
      <w:r>
        <w:rPr>
          <w:rFonts w:ascii="Times New Roman" w:hAnsi="Times New Roman" w:cs="Times New Roman"/>
          <w:bCs/>
        </w:rPr>
        <w:t>F</w:t>
      </w:r>
      <w:r w:rsidR="00BA41FE">
        <w:rPr>
          <w:rFonts w:ascii="Times New Roman" w:hAnsi="Times New Roman" w:cs="Times New Roman"/>
          <w:bCs/>
        </w:rPr>
        <w:t>: Full DNA extraction and PCR protocol</w:t>
      </w:r>
    </w:p>
    <w:p w14:paraId="1153FEF5" w14:textId="77777777" w:rsidR="00BA41FE" w:rsidRDefault="00BA41FE" w:rsidP="00BA41FE">
      <w:pPr>
        <w:rPr>
          <w:rFonts w:ascii="Times New Roman" w:hAnsi="Times New Roman" w:cs="Times New Roman"/>
          <w:bCs/>
        </w:rPr>
      </w:pPr>
    </w:p>
    <w:sectPr w:rsidR="00BA41FE" w:rsidSect="001A318B">
      <w:headerReference w:type="even" r:id="rId16"/>
      <w:headerReference w:type="default" r:id="rId1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2" w:author="Ana Miller-Ter Kuile" w:date="2020-11-30T13:45:00Z" w:initials="AMK">
    <w:p w14:paraId="399DC3B8" w14:textId="7879E3E9" w:rsidR="008E10AA" w:rsidRDefault="008E10AA">
      <w:pPr>
        <w:pStyle w:val="CommentText"/>
      </w:pPr>
      <w:r>
        <w:rPr>
          <w:rStyle w:val="CommentReference"/>
        </w:rPr>
        <w:annotationRef/>
      </w:r>
      <w:r>
        <w:t>Update whole abstract</w:t>
      </w:r>
    </w:p>
  </w:comment>
  <w:comment w:id="44" w:author="Ana Miller-Ter Kuile" w:date="2020-11-30T12:52:00Z" w:initials="AMK">
    <w:p w14:paraId="07DB40FC" w14:textId="77777777" w:rsidR="008E10AA" w:rsidRDefault="008E10AA"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s 93-101 This argument about the potential of contamination to “inflate” or “depress” estimates of consumption is a bit confusing, </w:t>
      </w:r>
      <w:proofErr w:type="gramStart"/>
      <w:r w:rsidRPr="00ED18AE">
        <w:rPr>
          <w:rFonts w:ascii="Times New Roman" w:eastAsia="Times New Roman" w:hAnsi="Times New Roman" w:cs="Times New Roman"/>
        </w:rPr>
        <w:t>For</w:t>
      </w:r>
      <w:proofErr w:type="gramEnd"/>
      <w:r w:rsidRPr="00ED18AE">
        <w:rPr>
          <w:rFonts w:ascii="Times New Roman" w:eastAsia="Times New Roman" w:hAnsi="Times New Roman" w:cs="Times New Roman"/>
        </w:rPr>
        <w:t xml:space="preserve"> instance, if you are considering alpha diversity, contaminants that are not potential diet actually inflate estimates of consumption. Please state in other terms for clarity. </w:t>
      </w:r>
    </w:p>
    <w:p w14:paraId="4DEC741A" w14:textId="0158C6B0" w:rsidR="008E10AA" w:rsidRDefault="008E10AA">
      <w:pPr>
        <w:pStyle w:val="CommentText"/>
      </w:pPr>
    </w:p>
  </w:comment>
  <w:comment w:id="45" w:author="Ana Miller-Ter Kuile" w:date="2020-11-30T13:11:00Z" w:initials="AMK">
    <w:p w14:paraId="0FA8C2E9" w14:textId="77777777" w:rsidR="008E10AA" w:rsidRPr="00EF5D93" w:rsidRDefault="008E10AA" w:rsidP="00D00849">
      <w:pPr>
        <w:rPr>
          <w:rFonts w:ascii="Times New Roman" w:eastAsia="Times New Roman" w:hAnsi="Times New Roman" w:cs="Times New Roman"/>
          <w:color w:val="0070C0"/>
        </w:rPr>
      </w:pPr>
      <w:r>
        <w:rPr>
          <w:rStyle w:val="CommentReference"/>
        </w:rPr>
        <w:annotationRef/>
      </w:r>
      <w:r>
        <w:rPr>
          <w:rFonts w:ascii="Times New Roman" w:eastAsia="Times New Roman" w:hAnsi="Times New Roman" w:cs="Times New Roman"/>
          <w:color w:val="0070C0"/>
        </w:rPr>
        <w:t>Removed entire section for clarity in the introduction given that we discuss this in the discussion (FIND LINES)</w:t>
      </w:r>
    </w:p>
    <w:p w14:paraId="1ABE803B" w14:textId="584A1965" w:rsidR="008E10AA" w:rsidRDefault="008E10AA">
      <w:pPr>
        <w:pStyle w:val="CommentText"/>
      </w:pPr>
    </w:p>
  </w:comment>
  <w:comment w:id="65" w:author="Ana Miller-Ter Kuile" w:date="2020-12-03T10:55:00Z" w:initials="AMK">
    <w:p w14:paraId="6761EDD1" w14:textId="04AFC209" w:rsidR="008E10AA" w:rsidRDefault="008E10AA">
      <w:pPr>
        <w:pStyle w:val="CommentText"/>
      </w:pPr>
      <w:r>
        <w:rPr>
          <w:rStyle w:val="CommentReference"/>
        </w:rPr>
        <w:annotationRef/>
      </w:r>
      <w:r>
        <w:t xml:space="preserve">Reviewer 1: </w:t>
      </w:r>
      <w:r w:rsidRPr="00ED18AE">
        <w:rPr>
          <w:rFonts w:ascii="Times New Roman" w:eastAsia="Times New Roman" w:hAnsi="Times New Roman" w:cs="Times New Roman"/>
        </w:rPr>
        <w:t>Line 114 By abundance, do you mean relative abundance?</w:t>
      </w:r>
    </w:p>
  </w:comment>
  <w:comment w:id="66" w:author="Ana Miller-Ter Kuile" w:date="2020-12-03T11:24:00Z" w:initials="AMK">
    <w:p w14:paraId="0ECBF1CD" w14:textId="3FC60C20" w:rsidR="008E10AA" w:rsidRDefault="008E10AA">
      <w:pPr>
        <w:pStyle w:val="CommentText"/>
      </w:pPr>
      <w:r>
        <w:rPr>
          <w:rStyle w:val="CommentReference"/>
        </w:rPr>
        <w:annotationRef/>
      </w:r>
      <w:r>
        <w:t>Changed to rarefied abundance</w:t>
      </w:r>
    </w:p>
  </w:comment>
  <w:comment w:id="96" w:author="Ana Miller-Ter Kuile" w:date="2020-11-30T12:52:00Z" w:initials="AMK">
    <w:p w14:paraId="0FB59755" w14:textId="77777777" w:rsidR="008E10AA" w:rsidRDefault="008E10AA"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14 By abundance, do you mean relative abundance? </w:t>
      </w:r>
    </w:p>
    <w:p w14:paraId="611287BB" w14:textId="447B5C70" w:rsidR="008E10AA" w:rsidRDefault="008E10AA">
      <w:pPr>
        <w:pStyle w:val="CommentText"/>
      </w:pPr>
    </w:p>
  </w:comment>
  <w:comment w:id="97" w:author="Ana Miller-Ter Kuile" w:date="2020-11-30T13:28:00Z" w:initials="AMK">
    <w:p w14:paraId="0BFD05BC" w14:textId="50409D52" w:rsidR="008E10AA" w:rsidRDefault="008E10AA">
      <w:pPr>
        <w:pStyle w:val="CommentText"/>
      </w:pPr>
      <w:r>
        <w:rPr>
          <w:rStyle w:val="CommentReference"/>
        </w:rPr>
        <w:annotationRef/>
      </w:r>
      <w:r>
        <w:t xml:space="preserve">Corrected to relative – even </w:t>
      </w:r>
    </w:p>
  </w:comment>
  <w:comment w:id="114" w:author="Ana Miller-Ter Kuile" w:date="2020-11-30T12:53:00Z" w:initials="AMK">
    <w:p w14:paraId="215EFE08" w14:textId="77777777" w:rsidR="008E10AA" w:rsidRDefault="008E10AA" w:rsidP="00390371">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0 For the non-arachnologists, what kind of prey do these spiders typically target? Based on the Handler et al (2007) reference, do they mostly consume arthropods? It is probably worth explicitly mentioning what they typically ingest. </w:t>
      </w:r>
    </w:p>
    <w:p w14:paraId="54443CA4" w14:textId="77777777" w:rsidR="008E10AA" w:rsidRDefault="008E10AA" w:rsidP="00390371">
      <w:pPr>
        <w:pStyle w:val="CommentText"/>
      </w:pPr>
    </w:p>
  </w:comment>
  <w:comment w:id="115" w:author="Ana Miller-Ter Kuile" w:date="2020-11-30T13:37:00Z" w:initials="AMK">
    <w:p w14:paraId="7A7B5956" w14:textId="4FFC257F" w:rsidR="008E10AA" w:rsidRDefault="008E10AA">
      <w:pPr>
        <w:pStyle w:val="CommentText"/>
      </w:pPr>
      <w:r>
        <w:rPr>
          <w:rStyle w:val="CommentReference"/>
        </w:rPr>
        <w:annotationRef/>
      </w:r>
      <w:r>
        <w:t xml:space="preserve">Attempted to address this comment here by adding the list of justifications for this species. </w:t>
      </w:r>
    </w:p>
  </w:comment>
  <w:comment w:id="150" w:author="Ana Miller-Ter Kuile" w:date="2020-11-30T12:53:00Z" w:initials="AMK">
    <w:p w14:paraId="07C09896" w14:textId="77777777" w:rsidR="008E10AA" w:rsidRDefault="008E10AA"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0 For the non-arachnologists, what kind of prey do these spiders typically target? Based on the Handler et al (2007) reference, do they mostly consume arthropods? It is probably worth explicitly mentioning what they typically ingest. </w:t>
      </w:r>
    </w:p>
    <w:p w14:paraId="599CE3B7" w14:textId="02AA630D" w:rsidR="008E10AA" w:rsidRDefault="008E10AA">
      <w:pPr>
        <w:pStyle w:val="CommentText"/>
      </w:pPr>
    </w:p>
  </w:comment>
  <w:comment w:id="153" w:author="Ana Miller-Ter Kuile" w:date="2020-11-30T12:53:00Z" w:initials="AMK">
    <w:p w14:paraId="2BDA4E5E" w14:textId="77777777" w:rsidR="008E10AA" w:rsidRDefault="008E10AA"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 131-134 It seems out of order to explain the collections in 2017 before the collections in 2015. </w:t>
      </w:r>
    </w:p>
    <w:p w14:paraId="0D28B50C" w14:textId="70FD398C" w:rsidR="008E10AA" w:rsidRDefault="008E10AA">
      <w:pPr>
        <w:pStyle w:val="CommentText"/>
      </w:pPr>
    </w:p>
  </w:comment>
  <w:comment w:id="154" w:author="Ana Miller-Ter Kuile" w:date="2020-11-30T13:38:00Z" w:initials="AMK">
    <w:p w14:paraId="434875F5" w14:textId="0609A0E7" w:rsidR="008E10AA" w:rsidRDefault="008E10AA">
      <w:pPr>
        <w:pStyle w:val="CommentText"/>
      </w:pPr>
      <w:r>
        <w:rPr>
          <w:rStyle w:val="CommentReference"/>
        </w:rPr>
        <w:annotationRef/>
      </w:r>
      <w:r>
        <w:t>We had originally had this in this order due to introducing the mesocosm (2017) spiders first. However, we have switched the order throughout to reflect analyses of the spiders from 2015 first, 2017 second.</w:t>
      </w:r>
    </w:p>
  </w:comment>
  <w:comment w:id="166" w:author="Ana Miller-Ter Kuile" w:date="2020-11-30T12:53:00Z" w:initials="AMK">
    <w:p w14:paraId="7C36ACAE" w14:textId="03B456CF" w:rsidR="008E10AA" w:rsidRDefault="008E10AA"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r w:rsidRPr="00ED18AE">
        <w:rPr>
          <w:rFonts w:ascii="Times New Roman" w:eastAsia="Times New Roman" w:hAnsi="Times New Roman" w:cs="Times New Roman"/>
        </w:rPr>
        <w:t xml:space="preserve">Lines 142-143 According to Macias-Hernandez (Figure S1), in the </w:t>
      </w:r>
      <w:proofErr w:type="spellStart"/>
      <w:r w:rsidRPr="00ED18AE">
        <w:rPr>
          <w:rFonts w:ascii="Times New Roman" w:eastAsia="Times New Roman" w:hAnsi="Times New Roman" w:cs="Times New Roman"/>
        </w:rPr>
        <w:t>opithosoma</w:t>
      </w:r>
      <w:proofErr w:type="spellEnd"/>
      <w:r w:rsidRPr="00ED18AE">
        <w:rPr>
          <w:rFonts w:ascii="Times New Roman" w:eastAsia="Times New Roman" w:hAnsi="Times New Roman" w:cs="Times New Roman"/>
        </w:rPr>
        <w:t xml:space="preserve"> of the woodlouse hunter spider, woodlice could be detected for over 100 hours after feeding. At 50 hours after feeding, there was a nearly 100% positive detection rate. In comparison, waiting only 12 hours in the present study to allow for the digestion of previously consumed prey items seems like a very short time period. What is the reasoning behind waiting only 12 hours in light of the cited reference? </w:t>
      </w:r>
    </w:p>
    <w:p w14:paraId="40217683" w14:textId="588B7F87" w:rsidR="008E10AA" w:rsidRDefault="008E10AA">
      <w:pPr>
        <w:pStyle w:val="CommentText"/>
      </w:pPr>
    </w:p>
  </w:comment>
  <w:comment w:id="192" w:author="Ana Miller-Ter Kuile" w:date="2020-11-30T12:53:00Z" w:initials="AMK">
    <w:p w14:paraId="3EF061FF" w14:textId="2B9A8719" w:rsidR="008E10AA" w:rsidRDefault="008E10AA" w:rsidP="004F0A3F">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r>
        <w:rPr>
          <w:rFonts w:ascii="Times New Roman" w:eastAsia="Times New Roman" w:hAnsi="Times New Roman" w:cs="Times New Roman"/>
        </w:rPr>
        <w:t xml:space="preserve">Reviewer 1 </w:t>
      </w:r>
      <w:r w:rsidRPr="00ED18AE">
        <w:rPr>
          <w:rFonts w:ascii="Times New Roman" w:eastAsia="Times New Roman" w:hAnsi="Times New Roman" w:cs="Times New Roman"/>
        </w:rPr>
        <w:t xml:space="preserve">Lines 142-143 According to Macias-Hernandez (Figure S1), in the </w:t>
      </w:r>
      <w:proofErr w:type="spellStart"/>
      <w:r w:rsidRPr="00ED18AE">
        <w:rPr>
          <w:rFonts w:ascii="Times New Roman" w:eastAsia="Times New Roman" w:hAnsi="Times New Roman" w:cs="Times New Roman"/>
        </w:rPr>
        <w:t>opithosoma</w:t>
      </w:r>
      <w:proofErr w:type="spellEnd"/>
      <w:r w:rsidRPr="00ED18AE">
        <w:rPr>
          <w:rFonts w:ascii="Times New Roman" w:eastAsia="Times New Roman" w:hAnsi="Times New Roman" w:cs="Times New Roman"/>
        </w:rPr>
        <w:t xml:space="preserve"> of the woodlouse hunter spider, woodlice could be detected for over 100 hours after feeding. At 50 hours after feeding, there was a nearly 100% positive detection rate. In comparison, waiting only 12 hours in the present study to allow for the digestion of previously consumed prey items seems like a very short time period. What is the reasoning behind waiting only 12 hours in light of the cited reference?</w:t>
      </w:r>
    </w:p>
    <w:p w14:paraId="26EC4D1A" w14:textId="77777777" w:rsidR="008E10AA" w:rsidRDefault="008E10AA" w:rsidP="004F0A3F">
      <w:pPr>
        <w:pStyle w:val="CommentText"/>
      </w:pPr>
    </w:p>
  </w:comment>
  <w:comment w:id="193" w:author="Ana Miller-Ter Kuile" w:date="2020-11-30T16:03:00Z" w:initials="AMK">
    <w:p w14:paraId="0CA7B536" w14:textId="77777777" w:rsidR="008E10AA" w:rsidRDefault="008E10AA">
      <w:pPr>
        <w:pStyle w:val="CommentText"/>
      </w:pPr>
      <w:r>
        <w:rPr>
          <w:rStyle w:val="CommentReference"/>
        </w:rPr>
        <w:annotationRef/>
      </w:r>
      <w:r>
        <w:t xml:space="preserve">This was an arbitrary cutoff based on the time we had in the field – any suggestions on better ways to phrase this bit? I’m stumped. </w:t>
      </w:r>
    </w:p>
    <w:p w14:paraId="6E7AF1AC" w14:textId="490FD02D" w:rsidR="008E10AA" w:rsidRDefault="008E10AA">
      <w:pPr>
        <w:pStyle w:val="CommentText"/>
      </w:pPr>
      <w:r>
        <w:t xml:space="preserve">I’ve removed the justification in this current version but would love thoughts on better ways to address this comment. </w:t>
      </w:r>
    </w:p>
  </w:comment>
  <w:comment w:id="218" w:author="Ana Miller-Ter Kuile" w:date="2020-11-30T13:44:00Z" w:initials="AMK">
    <w:p w14:paraId="2BBA2233" w14:textId="2764528D" w:rsidR="008E10AA" w:rsidRDefault="008E10AA">
      <w:pPr>
        <w:pStyle w:val="CommentText"/>
      </w:pPr>
      <w:r>
        <w:rPr>
          <w:rStyle w:val="CommentReference"/>
        </w:rPr>
        <w:annotationRef/>
      </w:r>
      <w:proofErr w:type="spellStart"/>
      <w:r>
        <w:t>Revierwe</w:t>
      </w:r>
      <w:proofErr w:type="spellEnd"/>
      <w:r>
        <w:t xml:space="preserve"> 1 </w:t>
      </w:r>
      <w:r w:rsidRPr="00ED18AE">
        <w:rPr>
          <w:rFonts w:ascii="Times New Roman" w:eastAsia="Times New Roman" w:hAnsi="Times New Roman" w:cs="Times New Roman"/>
        </w:rPr>
        <w:t>Lines 155-182 The whole surface sterilization section is confusing to follow – it would be helpful to clarify when and what was done to each set of samples (natural vs mesocosm). Were the natural environment consumers sterilized in bleach before being frozen at -80C? It sounds like they were immediately frozen (lines 157-159), then they were sterilized in a sterilized laminar flow hood before extraction? If I am not misinterpreting, then it sounds like only the mesocosm spiders were surface sterilized in bleach, while the natural spiders were sterilized in a laminar flow (UV)? Using different methods of sterilization could pose significant problems for comparability, although this isn’t necessarily the point of the study, so it isn’t a fatal flaw. From the abstract, I was under the impression that bleach surface sterilization was the only method of sterilization used in this study. I’m hoping this is a misinterpretation on my part…</w:t>
      </w:r>
    </w:p>
  </w:comment>
  <w:comment w:id="219" w:author="Ana Miller-Ter Kuile" w:date="2020-11-30T13:44:00Z" w:initials="AMK">
    <w:p w14:paraId="323A5139" w14:textId="13467B79" w:rsidR="008E10AA" w:rsidRDefault="008E10AA">
      <w:pPr>
        <w:pStyle w:val="CommentText"/>
      </w:pPr>
      <w:r>
        <w:rPr>
          <w:rStyle w:val="CommentReference"/>
        </w:rPr>
        <w:annotationRef/>
      </w:r>
      <w:r>
        <w:t>Attempted to clarify by increasing the number of times bleach sterilization was mentioned in phrases.</w:t>
      </w:r>
    </w:p>
  </w:comment>
  <w:comment w:id="231" w:author="Ana Miller-Ter Kuile" w:date="2020-11-30T12:54:00Z" w:initials="AMK">
    <w:p w14:paraId="5A443258" w14:textId="77777777" w:rsidR="008E10AA" w:rsidRDefault="008E10AA" w:rsidP="00426038">
      <w:pPr>
        <w:rPr>
          <w:rFonts w:ascii="Times New Roman" w:eastAsia="Times New Roman" w:hAnsi="Times New Roman" w:cs="Times New Roman"/>
        </w:rPr>
      </w:pPr>
      <w:r>
        <w:rPr>
          <w:rStyle w:val="CommentReference"/>
        </w:rPr>
        <w:annotationRef/>
      </w:r>
      <w:r>
        <w:t xml:space="preserve">Reviewer 1: </w:t>
      </w:r>
      <w:r w:rsidRPr="00ED18AE">
        <w:rPr>
          <w:rFonts w:ascii="Times New Roman" w:eastAsia="Times New Roman" w:hAnsi="Times New Roman" w:cs="Times New Roman"/>
        </w:rPr>
        <w:t xml:space="preserve">Lines 169-171 2 minutes is a very long time to submerge </w:t>
      </w:r>
      <w:proofErr w:type="gramStart"/>
      <w:r w:rsidRPr="00ED18AE">
        <w:rPr>
          <w:rFonts w:ascii="Times New Roman" w:eastAsia="Times New Roman" w:hAnsi="Times New Roman" w:cs="Times New Roman"/>
        </w:rPr>
        <w:t>an</w:t>
      </w:r>
      <w:proofErr w:type="gramEnd"/>
      <w:r w:rsidRPr="00ED18AE">
        <w:rPr>
          <w:rFonts w:ascii="Times New Roman" w:eastAsia="Times New Roman" w:hAnsi="Times New Roman" w:cs="Times New Roman"/>
        </w:rPr>
        <w:t xml:space="preserve"> small-bodied organism in 10% bleach. It is my understanding that surface sterilization with bleach is generally effective within a much shorter time period. I wonder if the bleach can seep into the exoskeleton of the spider and damage the internal DNA after 2 minutes? Can you speak to the permeability of an exoskeleton? </w:t>
      </w:r>
    </w:p>
    <w:p w14:paraId="054C3F20" w14:textId="77777777" w:rsidR="008E10AA" w:rsidRDefault="008E10AA" w:rsidP="00426038">
      <w:pPr>
        <w:rPr>
          <w:rFonts w:ascii="Times New Roman" w:eastAsia="Times New Roman" w:hAnsi="Times New Roman" w:cs="Times New Roman"/>
        </w:rPr>
      </w:pPr>
    </w:p>
    <w:p w14:paraId="1771CC17" w14:textId="591E6A57" w:rsidR="008E10AA" w:rsidRDefault="008E10AA">
      <w:pPr>
        <w:pStyle w:val="CommentText"/>
      </w:pPr>
    </w:p>
  </w:comment>
  <w:comment w:id="232" w:author="Ana Miller-Ter Kuile" w:date="2020-12-03T11:32:00Z" w:initials="AMK">
    <w:p w14:paraId="15B279CB" w14:textId="24D5060F" w:rsidR="008E10AA" w:rsidRDefault="008E10AA">
      <w:pPr>
        <w:pStyle w:val="CommentText"/>
      </w:pPr>
      <w:r>
        <w:rPr>
          <w:rStyle w:val="CommentReference"/>
        </w:rPr>
        <w:annotationRef/>
      </w:r>
      <w:r>
        <w:t xml:space="preserve">We agree that the time and concentration of bleach should be a consideration in future studies. We address this comment by providing two studies which washed </w:t>
      </w:r>
      <w:proofErr w:type="gramStart"/>
      <w:r>
        <w:t>similarly-permeable</w:t>
      </w:r>
      <w:proofErr w:type="gramEnd"/>
      <w:r>
        <w:t xml:space="preserve"> invertebrate predators with bleach for equal or longer times and with equal or greater concentrations of bleach with no evidence of substantial DNA degradation. </w:t>
      </w:r>
    </w:p>
  </w:comment>
  <w:comment w:id="259" w:author="Ana Miller-Ter Kuile" w:date="2020-11-30T13:40:00Z" w:initials="AMK">
    <w:p w14:paraId="52E3EF74" w14:textId="77777777" w:rsidR="008E10AA" w:rsidRDefault="008E10AA" w:rsidP="007E023C">
      <w:pPr>
        <w:pStyle w:val="CommentText"/>
      </w:pPr>
      <w:r>
        <w:rPr>
          <w:rStyle w:val="CommentReference"/>
        </w:rPr>
        <w:annotationRef/>
      </w:r>
      <w:r>
        <w:t xml:space="preserve">Updated per Reviewer 2 comments and adjusted ethanol </w:t>
      </w:r>
      <w:proofErr w:type="spellStart"/>
      <w:r>
        <w:t>concenctration</w:t>
      </w:r>
      <w:proofErr w:type="spellEnd"/>
      <w:r>
        <w:t xml:space="preserve"> to correct concentration based on field methods.</w:t>
      </w:r>
    </w:p>
  </w:comment>
  <w:comment w:id="266" w:author="Ana Miller-Ter Kuile" w:date="2020-12-03T13:46:00Z" w:initials="AMK">
    <w:p w14:paraId="2EC1AF4E" w14:textId="77777777" w:rsidR="008E10AA" w:rsidRDefault="008E10AA">
      <w:pPr>
        <w:pStyle w:val="CommentText"/>
      </w:pPr>
      <w:r>
        <w:rPr>
          <w:rStyle w:val="CommentReference"/>
        </w:rPr>
        <w:annotationRef/>
      </w:r>
      <w:r>
        <w:t xml:space="preserve">Reviewer 2: </w:t>
      </w:r>
    </w:p>
    <w:p w14:paraId="4F19E01C" w14:textId="5AD4D4F3" w:rsidR="008E10AA" w:rsidRDefault="008E10AA">
      <w:pPr>
        <w:pStyle w:val="CommentText"/>
      </w:pPr>
      <w:r>
        <w:t xml:space="preserve">A bit more detail is needed on how the authors processed </w:t>
      </w:r>
      <w:proofErr w:type="spellStart"/>
      <w:r>
        <w:t>seqeucne</w:t>
      </w:r>
      <w:proofErr w:type="spellEnd"/>
      <w:r>
        <w:t xml:space="preserve"> data. How did the authors deal with NUMTs? How exactly did they determine whether an ASV matched H. </w:t>
      </w:r>
      <w:proofErr w:type="spellStart"/>
      <w:r>
        <w:t>venatoria</w:t>
      </w:r>
      <w:proofErr w:type="spellEnd"/>
      <w:r>
        <w:t xml:space="preserve"> or a prey item (was there a minimum </w:t>
      </w:r>
      <w:proofErr w:type="gramStart"/>
      <w:r>
        <w:t>BLAST % match).</w:t>
      </w:r>
      <w:proofErr w:type="gramEnd"/>
      <w:r>
        <w:t xml:space="preserve"> </w:t>
      </w:r>
    </w:p>
  </w:comment>
  <w:comment w:id="267" w:author="Ana Miller-Ter Kuile" w:date="2020-12-03T14:28:00Z" w:initials="AMK">
    <w:p w14:paraId="2E577F88" w14:textId="71970A58" w:rsidR="001E52B2" w:rsidRDefault="001E52B2">
      <w:pPr>
        <w:pStyle w:val="CommentText"/>
      </w:pPr>
      <w:r>
        <w:rPr>
          <w:rStyle w:val="CommentReference"/>
        </w:rPr>
        <w:annotationRef/>
      </w:r>
      <w:r>
        <w:t xml:space="preserve">Tried to address in the taxonomic </w:t>
      </w:r>
      <w:proofErr w:type="spellStart"/>
      <w:r>
        <w:t>assignement</w:t>
      </w:r>
      <w:proofErr w:type="spellEnd"/>
      <w:r>
        <w:t xml:space="preserve"> section above</w:t>
      </w:r>
    </w:p>
  </w:comment>
  <w:comment w:id="279" w:author="Ana Miller-Ter Kuile" w:date="2020-11-30T12:55:00Z" w:initials="AMK">
    <w:p w14:paraId="27B78E3D" w14:textId="77777777" w:rsidR="008E10AA" w:rsidRDefault="008E10AA">
      <w:pPr>
        <w:pStyle w:val="CommentText"/>
      </w:pPr>
      <w:r>
        <w:rPr>
          <w:rStyle w:val="CommentReference"/>
        </w:rPr>
        <w:annotationRef/>
      </w:r>
      <w:proofErr w:type="spellStart"/>
      <w:r>
        <w:t>Reviewre</w:t>
      </w:r>
      <w:proofErr w:type="spellEnd"/>
      <w:r>
        <w:t xml:space="preserve"> 1 </w:t>
      </w:r>
    </w:p>
    <w:p w14:paraId="75460DC3" w14:textId="77777777" w:rsidR="008E10AA" w:rsidRDefault="008E10AA" w:rsidP="00426038">
      <w:pPr>
        <w:rPr>
          <w:rFonts w:ascii="Times New Roman" w:eastAsia="Times New Roman" w:hAnsi="Times New Roman" w:cs="Times New Roman"/>
        </w:rPr>
      </w:pPr>
      <w:r w:rsidRPr="00ED18AE">
        <w:rPr>
          <w:rFonts w:ascii="Times New Roman" w:eastAsia="Times New Roman" w:hAnsi="Times New Roman" w:cs="Times New Roman"/>
        </w:rPr>
        <w:t xml:space="preserve">Lines 291-294 (similar issue to lines 93-101) This concept is confusing: “…increasing detection because of “false” diet detection or by decreasing detection because of abundance of non-diet DNA…” Although I understand the authors’ intentions, this could be misleading since you could equally say that including non-diet DNA items equals increased detection, depending on how “detection” is defined. This can either be reworded or “detection” can be more clearly defined. </w:t>
      </w:r>
    </w:p>
    <w:p w14:paraId="1B8AF3C5" w14:textId="77777777" w:rsidR="008E10AA" w:rsidRDefault="008E10AA" w:rsidP="00426038">
      <w:pPr>
        <w:rPr>
          <w:rFonts w:ascii="Times New Roman" w:eastAsia="Times New Roman" w:hAnsi="Times New Roman" w:cs="Times New Roman"/>
        </w:rPr>
      </w:pPr>
    </w:p>
    <w:p w14:paraId="2DF69834" w14:textId="36564C3D" w:rsidR="008E10AA" w:rsidRDefault="008E10AA">
      <w:pPr>
        <w:pStyle w:val="CommentText"/>
      </w:pPr>
    </w:p>
  </w:comment>
  <w:comment w:id="280" w:author="Ana Miller-Ter Kuile" w:date="2020-12-03T13:37:00Z" w:initials="AMK">
    <w:p w14:paraId="150347B5" w14:textId="5524D840" w:rsidR="008E10AA" w:rsidRDefault="008E10AA">
      <w:pPr>
        <w:pStyle w:val="CommentText"/>
      </w:pPr>
      <w:r>
        <w:rPr>
          <w:rStyle w:val="CommentReference"/>
        </w:rPr>
        <w:annotationRef/>
      </w:r>
      <w:r>
        <w:t>We attempted to re-word by introducing “diet detection” in front of each instance so that it is clear that this is referring to just “diet detection”.</w:t>
      </w:r>
    </w:p>
  </w:comment>
  <w:comment w:id="316" w:author="Ana Miller-Ter Kuile" w:date="2020-12-03T14:23:00Z" w:initials="AMK">
    <w:p w14:paraId="7EC55D9C" w14:textId="77777777" w:rsidR="001E52B2" w:rsidRDefault="0001567C" w:rsidP="001E52B2">
      <w:pPr>
        <w:pStyle w:val="CommentText"/>
      </w:pPr>
      <w:r>
        <w:rPr>
          <w:rStyle w:val="CommentReference"/>
        </w:rPr>
        <w:annotationRef/>
      </w:r>
      <w:r w:rsidR="001E52B2">
        <w:rPr>
          <w:rStyle w:val="CommentReference"/>
        </w:rPr>
        <w:annotationRef/>
      </w:r>
      <w:r w:rsidR="001E52B2">
        <w:t xml:space="preserve">Reviewer 2: </w:t>
      </w:r>
    </w:p>
    <w:p w14:paraId="74A515DE" w14:textId="77777777" w:rsidR="001E52B2" w:rsidRDefault="001E52B2" w:rsidP="001E52B2">
      <w:pPr>
        <w:pStyle w:val="CommentText"/>
      </w:pPr>
      <w:r>
        <w:t xml:space="preserve">A bit more detail is needed on how the authors processed </w:t>
      </w:r>
      <w:proofErr w:type="spellStart"/>
      <w:r>
        <w:t>seqeucne</w:t>
      </w:r>
      <w:proofErr w:type="spellEnd"/>
      <w:r>
        <w:t xml:space="preserve"> data. How did the authors deal with NUMTs? How exactly did they determine whether an ASV matched H. </w:t>
      </w:r>
      <w:proofErr w:type="spellStart"/>
      <w:r>
        <w:t>venatoria</w:t>
      </w:r>
      <w:proofErr w:type="spellEnd"/>
      <w:r>
        <w:t xml:space="preserve"> or a prey item (was there a minimum </w:t>
      </w:r>
      <w:proofErr w:type="gramStart"/>
      <w:r>
        <w:t>BLAST % match).</w:t>
      </w:r>
      <w:proofErr w:type="gramEnd"/>
      <w:r>
        <w:t xml:space="preserve"> </w:t>
      </w:r>
    </w:p>
    <w:p w14:paraId="3C87534B" w14:textId="7C44CA93" w:rsidR="0001567C" w:rsidRDefault="0001567C" w:rsidP="0001567C">
      <w:pPr>
        <w:pStyle w:val="CommentText"/>
      </w:pPr>
    </w:p>
  </w:comment>
  <w:comment w:id="343" w:author="Ana Miller-Ter Kuile" w:date="2020-11-30T12:55:00Z" w:initials="AMK">
    <w:p w14:paraId="1E45079E" w14:textId="77777777" w:rsidR="008E10AA" w:rsidRDefault="008E10AA" w:rsidP="0042603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p>
    <w:p w14:paraId="6BD52F16" w14:textId="0AF96FDC" w:rsidR="008E10AA" w:rsidRDefault="008E10AA" w:rsidP="00426038">
      <w:pPr>
        <w:rPr>
          <w:rFonts w:ascii="Times New Roman" w:eastAsia="Times New Roman" w:hAnsi="Times New Roman" w:cs="Times New Roman"/>
        </w:rPr>
      </w:pPr>
      <w:r w:rsidRPr="00ED18AE">
        <w:rPr>
          <w:rFonts w:ascii="Times New Roman" w:eastAsia="Times New Roman" w:hAnsi="Times New Roman" w:cs="Times New Roman"/>
        </w:rPr>
        <w:t xml:space="preserve">Lines 319-323 The GLM descriptions were incomplete here, but then I saw that much more detail is provided later in the methods. I would recommend putting all the GLM information in the same section (probably the latter section) to prevent confusion. </w:t>
      </w:r>
    </w:p>
    <w:p w14:paraId="4360036D" w14:textId="6C7C3D8D" w:rsidR="008E10AA" w:rsidRDefault="008E10AA">
      <w:pPr>
        <w:pStyle w:val="CommentText"/>
      </w:pPr>
    </w:p>
  </w:comment>
  <w:comment w:id="350" w:author="Ana Miller-Ter Kuile" w:date="2020-12-03T11:09:00Z" w:initials="AMK">
    <w:p w14:paraId="06564A00" w14:textId="790A4CD4" w:rsidR="008E10AA" w:rsidRDefault="008E10AA">
      <w:pPr>
        <w:pStyle w:val="CommentText"/>
      </w:pPr>
      <w:r>
        <w:rPr>
          <w:rStyle w:val="CommentReference"/>
        </w:rPr>
        <w:annotationRef/>
      </w:r>
      <w:r>
        <w:t xml:space="preserve">R1: </w:t>
      </w:r>
      <w:r w:rsidRPr="00ED18AE">
        <w:rPr>
          <w:rFonts w:ascii="Times New Roman" w:eastAsia="Times New Roman" w:hAnsi="Times New Roman" w:cs="Times New Roman"/>
        </w:rPr>
        <w:t>Lines 327-330 “This is especially important…” This does not belong in the methods. This could be relevant information to include in the intro. However, it’s unclear what the other ~92% of DNA represents in that study: host tissue, likely contamination, or other? I would think that host tissue, not contamination, would be responsible for swamping a sequencing run to that extent, which would make this argument obsolete in the context of this paper.</w:t>
      </w:r>
    </w:p>
  </w:comment>
  <w:comment w:id="351" w:author="Ana Miller-Ter Kuile" w:date="2020-12-03T11:09:00Z" w:initials="AMK">
    <w:p w14:paraId="65568C5B" w14:textId="583263E1" w:rsidR="008E10AA" w:rsidRDefault="008E10AA">
      <w:pPr>
        <w:pStyle w:val="CommentText"/>
      </w:pPr>
      <w:r>
        <w:rPr>
          <w:rStyle w:val="CommentReference"/>
        </w:rPr>
        <w:annotationRef/>
      </w:r>
      <w:r>
        <w:t>Deleted, and agree</w:t>
      </w:r>
    </w:p>
  </w:comment>
  <w:comment w:id="352" w:author="Ana Miller-Ter Kuile" w:date="2020-11-30T12:56:00Z" w:initials="AMK">
    <w:p w14:paraId="5BA58A3B" w14:textId="75B402CB" w:rsidR="008E10AA" w:rsidRDefault="008E10AA" w:rsidP="00426038">
      <w:pPr>
        <w:rPr>
          <w:rFonts w:ascii="Times New Roman" w:eastAsia="Times New Roman" w:hAnsi="Times New Roman" w:cs="Times New Roman"/>
        </w:rPr>
      </w:pPr>
      <w:r>
        <w:rPr>
          <w:rStyle w:val="CommentReference"/>
        </w:rPr>
        <w:annotationRef/>
      </w:r>
      <w:r w:rsidRPr="00ED18AE">
        <w:rPr>
          <w:rFonts w:ascii="Times New Roman" w:eastAsia="Times New Roman" w:hAnsi="Times New Roman" w:cs="Times New Roman"/>
        </w:rPr>
        <w:t xml:space="preserve"> </w:t>
      </w:r>
    </w:p>
    <w:p w14:paraId="4C67FE2A" w14:textId="78B4E614" w:rsidR="008E10AA" w:rsidRDefault="008E10AA">
      <w:pPr>
        <w:pStyle w:val="CommentText"/>
      </w:pPr>
    </w:p>
  </w:comment>
  <w:comment w:id="394" w:author="Ana Miller-Ter Kuile" w:date="2020-12-03T11:17:00Z" w:initials="AMK">
    <w:p w14:paraId="180D1631" w14:textId="77777777" w:rsidR="008E10AA" w:rsidRDefault="008E10AA" w:rsidP="00DE7098">
      <w:pPr>
        <w:rPr>
          <w:rFonts w:ascii="Times New Roman" w:eastAsia="Times New Roman" w:hAnsi="Times New Roman" w:cs="Times New Roman"/>
        </w:rPr>
      </w:pPr>
      <w:r>
        <w:rPr>
          <w:rStyle w:val="CommentReference"/>
        </w:rPr>
        <w:annotationRef/>
      </w:r>
      <w:r>
        <w:rPr>
          <w:rFonts w:ascii="Times New Roman" w:eastAsia="Times New Roman" w:hAnsi="Times New Roman" w:cs="Times New Roman"/>
        </w:rPr>
        <w:t xml:space="preserve">Reviewer 1: </w:t>
      </w:r>
    </w:p>
    <w:p w14:paraId="7165C207" w14:textId="4919206E" w:rsidR="008E10AA" w:rsidRDefault="008E10AA" w:rsidP="00DE7098">
      <w:pPr>
        <w:pStyle w:val="CommentText"/>
      </w:pPr>
      <w:r w:rsidRPr="00ED18AE">
        <w:rPr>
          <w:rFonts w:ascii="Times New Roman" w:eastAsia="Times New Roman" w:hAnsi="Times New Roman" w:cs="Times New Roman"/>
        </w:rPr>
        <w:t>Lines 319-323 The GLM descriptions were incomplete here, but then I saw that much more detail is provided later in the methods. I would recommend putting all the GLM information in the same section (probably the latter section) to prevent confusion.</w:t>
      </w:r>
    </w:p>
  </w:comment>
  <w:comment w:id="395" w:author="Ana Miller-Ter Kuile" w:date="2020-12-03T11:17:00Z" w:initials="AMK">
    <w:p w14:paraId="085CD928" w14:textId="4F06F5EB" w:rsidR="008E10AA" w:rsidRDefault="008E10AA">
      <w:pPr>
        <w:pStyle w:val="CommentText"/>
      </w:pPr>
      <w:r>
        <w:rPr>
          <w:rStyle w:val="CommentReference"/>
        </w:rPr>
        <w:annotationRef/>
      </w:r>
      <w:r>
        <w:t>Moved all statistical analyses to one area</w:t>
      </w:r>
    </w:p>
  </w:comment>
  <w:comment w:id="425" w:author="Ana Miller-Ter Kuile" w:date="2020-12-03T13:47:00Z" w:initials="AMK">
    <w:p w14:paraId="3DF84238" w14:textId="77777777" w:rsidR="008E10AA" w:rsidRDefault="008E10AA">
      <w:pPr>
        <w:pStyle w:val="CommentText"/>
      </w:pPr>
      <w:r>
        <w:rPr>
          <w:rStyle w:val="CommentReference"/>
        </w:rPr>
        <w:annotationRef/>
      </w:r>
      <w:r>
        <w:t xml:space="preserve">Reviewer 2: The reported success rate for PCR amplification is low at 78%. Did the authors attempt to optimize PCR or extractions for those that did not work the first time? PCR inhibitors can be a big problem with spiders, especially in larger individuals. It may be worth rerunning PCR using diluted DNA template, and if this does not work, then the authors could try performing a repurification of the DNA extracts. </w:t>
      </w:r>
    </w:p>
    <w:p w14:paraId="711D80FC" w14:textId="22356197" w:rsidR="008E10AA" w:rsidRDefault="008E10AA">
      <w:pPr>
        <w:pStyle w:val="CommentText"/>
      </w:pPr>
      <w:r w:rsidRPr="000206C5">
        <w:rPr>
          <w:rFonts w:ascii="Arial" w:eastAsia="Times New Roman" w:hAnsi="Arial" w:cs="Arial"/>
          <w:color w:val="222222"/>
          <w:shd w:val="clear" w:color="auto" w:fill="FFFFFF"/>
        </w:rPr>
        <w:t>Alternatively, the MCO/</w:t>
      </w:r>
      <w:proofErr w:type="spellStart"/>
      <w:r w:rsidRPr="000206C5">
        <w:rPr>
          <w:rFonts w:ascii="Arial" w:eastAsia="Times New Roman" w:hAnsi="Arial" w:cs="Arial"/>
          <w:color w:val="222222"/>
          <w:shd w:val="clear" w:color="auto" w:fill="FFFFFF"/>
        </w:rPr>
        <w:t>Fol</w:t>
      </w:r>
      <w:proofErr w:type="spellEnd"/>
      <w:r w:rsidRPr="000206C5">
        <w:rPr>
          <w:rFonts w:ascii="Arial" w:eastAsia="Times New Roman" w:hAnsi="Arial" w:cs="Arial"/>
          <w:color w:val="222222"/>
          <w:shd w:val="clear" w:color="auto" w:fill="FFFFFF"/>
        </w:rPr>
        <w:t>-</w:t>
      </w:r>
      <w:proofErr w:type="spellStart"/>
      <w:r w:rsidRPr="000206C5">
        <w:rPr>
          <w:rFonts w:ascii="Arial" w:eastAsia="Times New Roman" w:hAnsi="Arial" w:cs="Arial"/>
          <w:color w:val="222222"/>
          <w:shd w:val="clear" w:color="auto" w:fill="FFFFFF"/>
        </w:rPr>
        <w:t>degen</w:t>
      </w:r>
      <w:proofErr w:type="spellEnd"/>
      <w:r w:rsidRPr="000206C5">
        <w:rPr>
          <w:rFonts w:ascii="Arial" w:eastAsia="Times New Roman" w:hAnsi="Arial" w:cs="Arial"/>
          <w:color w:val="222222"/>
          <w:shd w:val="clear" w:color="auto" w:fill="FFFFFF"/>
        </w:rPr>
        <w:t xml:space="preserve">-rev fragment may be too long for some of the most heavily digested/degraded prey DNA. The authors could try the primers from </w:t>
      </w:r>
      <w:proofErr w:type="spellStart"/>
      <w:r w:rsidRPr="000206C5">
        <w:rPr>
          <w:rFonts w:ascii="Arial" w:eastAsia="Times New Roman" w:hAnsi="Arial" w:cs="Arial"/>
          <w:color w:val="222222"/>
          <w:shd w:val="clear" w:color="auto" w:fill="FFFFFF"/>
        </w:rPr>
        <w:t>Zeale</w:t>
      </w:r>
      <w:proofErr w:type="spellEnd"/>
      <w:r w:rsidRPr="000206C5">
        <w:rPr>
          <w:rFonts w:ascii="Arial" w:eastAsia="Times New Roman" w:hAnsi="Arial" w:cs="Arial"/>
          <w:color w:val="222222"/>
          <w:shd w:val="clear" w:color="auto" w:fill="FFFFFF"/>
        </w:rPr>
        <w:t xml:space="preserve"> et al. 2011 (Mol </w:t>
      </w:r>
      <w:proofErr w:type="spellStart"/>
      <w:r w:rsidRPr="000206C5">
        <w:rPr>
          <w:rFonts w:ascii="Arial" w:eastAsia="Times New Roman" w:hAnsi="Arial" w:cs="Arial"/>
          <w:color w:val="222222"/>
          <w:shd w:val="clear" w:color="auto" w:fill="FFFFFF"/>
        </w:rPr>
        <w:t>Ecol</w:t>
      </w:r>
      <w:proofErr w:type="spellEnd"/>
      <w:r w:rsidRPr="000206C5">
        <w:rPr>
          <w:rFonts w:ascii="Arial" w:eastAsia="Times New Roman" w:hAnsi="Arial" w:cs="Arial"/>
          <w:color w:val="222222"/>
          <w:shd w:val="clear" w:color="auto" w:fill="FFFFFF"/>
        </w:rPr>
        <w:t xml:space="preserve"> </w:t>
      </w:r>
      <w:proofErr w:type="spellStart"/>
      <w:r w:rsidRPr="000206C5">
        <w:rPr>
          <w:rFonts w:ascii="Arial" w:eastAsia="Times New Roman" w:hAnsi="Arial" w:cs="Arial"/>
          <w:color w:val="222222"/>
          <w:shd w:val="clear" w:color="auto" w:fill="FFFFFF"/>
        </w:rPr>
        <w:t>Resour</w:t>
      </w:r>
      <w:proofErr w:type="spellEnd"/>
      <w:r w:rsidRPr="000206C5">
        <w:rPr>
          <w:rFonts w:ascii="Arial" w:eastAsia="Times New Roman" w:hAnsi="Arial" w:cs="Arial"/>
          <w:color w:val="222222"/>
          <w:shd w:val="clear" w:color="auto" w:fill="FFFFFF"/>
        </w:rPr>
        <w:t xml:space="preserve">), which amplify a fragment of just 211 bp. Another option would be the primers of </w:t>
      </w:r>
      <w:proofErr w:type="spellStart"/>
      <w:r w:rsidRPr="000206C5">
        <w:rPr>
          <w:rFonts w:ascii="Arial" w:eastAsia="Times New Roman" w:hAnsi="Arial" w:cs="Arial"/>
          <w:color w:val="222222"/>
          <w:shd w:val="clear" w:color="auto" w:fill="FFFFFF"/>
        </w:rPr>
        <w:t>Krehenwinkel</w:t>
      </w:r>
      <w:proofErr w:type="spellEnd"/>
      <w:r w:rsidRPr="000206C5">
        <w:rPr>
          <w:rFonts w:ascii="Arial" w:eastAsia="Times New Roman" w:hAnsi="Arial" w:cs="Arial"/>
          <w:color w:val="222222"/>
          <w:shd w:val="clear" w:color="auto" w:fill="FFFFFF"/>
        </w:rPr>
        <w:t xml:space="preserve"> et al. 2019 (Methods in </w:t>
      </w:r>
      <w:proofErr w:type="spellStart"/>
      <w:r w:rsidRPr="000206C5">
        <w:rPr>
          <w:rFonts w:ascii="Arial" w:eastAsia="Times New Roman" w:hAnsi="Arial" w:cs="Arial"/>
          <w:color w:val="222222"/>
          <w:shd w:val="clear" w:color="auto" w:fill="FFFFFF"/>
        </w:rPr>
        <w:t>Ecol</w:t>
      </w:r>
      <w:proofErr w:type="spellEnd"/>
      <w:r w:rsidRPr="000206C5">
        <w:rPr>
          <w:rFonts w:ascii="Arial" w:eastAsia="Times New Roman" w:hAnsi="Arial" w:cs="Arial"/>
          <w:color w:val="222222"/>
          <w:shd w:val="clear" w:color="auto" w:fill="FFFFFF"/>
        </w:rPr>
        <w:t xml:space="preserve"> &amp; </w:t>
      </w:r>
      <w:proofErr w:type="spellStart"/>
      <w:r w:rsidRPr="000206C5">
        <w:rPr>
          <w:rFonts w:ascii="Arial" w:eastAsia="Times New Roman" w:hAnsi="Arial" w:cs="Arial"/>
          <w:color w:val="222222"/>
          <w:shd w:val="clear" w:color="auto" w:fill="FFFFFF"/>
        </w:rPr>
        <w:t>Evol</w:t>
      </w:r>
      <w:proofErr w:type="spellEnd"/>
      <w:r w:rsidRPr="000206C5">
        <w:rPr>
          <w:rFonts w:ascii="Arial" w:eastAsia="Times New Roman" w:hAnsi="Arial" w:cs="Arial"/>
          <w:color w:val="222222"/>
          <w:shd w:val="clear" w:color="auto" w:fill="FFFFFF"/>
        </w:rPr>
        <w:t>), which also amplify short fragments, but furthermore suppress amplification of spiders and therefore give much higher yields of prey DNA.</w:t>
      </w:r>
    </w:p>
  </w:comment>
  <w:comment w:id="435" w:author="Ana Miller-Ter Kuile" w:date="2020-11-30T12:56:00Z" w:initials="AMK">
    <w:p w14:paraId="378447D3" w14:textId="77777777" w:rsidR="008E10AA" w:rsidRDefault="008E10AA"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397-399 Perhaps I have overlooked the definition of “potential diet items,” but if 23% of the </w:t>
      </w:r>
      <w:proofErr w:type="spellStart"/>
      <w:r w:rsidRPr="00ED18AE">
        <w:rPr>
          <w:rFonts w:ascii="Times New Roman" w:eastAsia="Times New Roman" w:hAnsi="Times New Roman" w:cs="Times New Roman"/>
        </w:rPr>
        <w:t>taxonomicallyassigned</w:t>
      </w:r>
      <w:proofErr w:type="spellEnd"/>
      <w:r w:rsidRPr="00ED18AE">
        <w:rPr>
          <w:rFonts w:ascii="Times New Roman" w:eastAsia="Times New Roman" w:hAnsi="Times New Roman" w:cs="Times New Roman"/>
        </w:rPr>
        <w:t xml:space="preserve"> ASVs correspond to potential diet items and 8% of them correspond to consumer DNA, what do the remaining 69% represent? Could there possibly be more diet items unknown to this spider before this study? Or is all of this DNA considered secondary predation (prey items of the prey items)? </w:t>
      </w:r>
    </w:p>
    <w:p w14:paraId="4A2C3803" w14:textId="68C44789" w:rsidR="008E10AA" w:rsidRDefault="008E10AA">
      <w:pPr>
        <w:pStyle w:val="CommentText"/>
      </w:pPr>
    </w:p>
  </w:comment>
  <w:comment w:id="436" w:author="Ana Miller-Ter Kuile" w:date="2020-12-03T11:47:00Z" w:initials="AMK">
    <w:p w14:paraId="03B70666" w14:textId="435A1815" w:rsidR="008E10AA" w:rsidRDefault="008E10AA">
      <w:pPr>
        <w:pStyle w:val="CommentText"/>
      </w:pPr>
      <w:r>
        <w:rPr>
          <w:rStyle w:val="CommentReference"/>
        </w:rPr>
        <w:annotationRef/>
      </w:r>
      <w:r>
        <w:t>Added a descriptor here of what these DNA corresponded to, which was perhaps secondary ingestion and picked up due to the general non-specific nature of the primers. These were a minority of the total reads in the samples, however. Also added in information to contextualize this in terms of the total DNA abundance, which, as expected, is primarily consumer DNA with less diet DNA and even less of these low-abundance non-diet ASVs</w:t>
      </w:r>
    </w:p>
  </w:comment>
  <w:comment w:id="448" w:author="Ana Miller-Ter Kuile" w:date="2020-12-03T14:28:00Z" w:initials="AMK">
    <w:p w14:paraId="55C38D1F" w14:textId="77777777" w:rsidR="001E52B2" w:rsidRDefault="001E52B2" w:rsidP="001E52B2">
      <w:pPr>
        <w:pStyle w:val="CommentText"/>
      </w:pPr>
      <w:r>
        <w:rPr>
          <w:rStyle w:val="CommentReference"/>
        </w:rPr>
        <w:annotationRef/>
      </w:r>
      <w:r>
        <w:rPr>
          <w:rStyle w:val="CommentReference"/>
        </w:rPr>
        <w:annotationRef/>
      </w:r>
      <w:r>
        <w:t xml:space="preserve">Reviewer 2: </w:t>
      </w:r>
    </w:p>
    <w:p w14:paraId="4A09BCE5" w14:textId="77777777" w:rsidR="001E52B2" w:rsidRDefault="001E52B2" w:rsidP="001E52B2">
      <w:pPr>
        <w:pStyle w:val="CommentText"/>
      </w:pPr>
      <w:r>
        <w:t xml:space="preserve">A bit more detail is needed on how the authors processed </w:t>
      </w:r>
      <w:proofErr w:type="spellStart"/>
      <w:r>
        <w:t>seqeucne</w:t>
      </w:r>
      <w:proofErr w:type="spellEnd"/>
      <w:r>
        <w:t xml:space="preserve"> data. How did the authors deal with NUMTs? How exactly did they determine whether an ASV matched H. </w:t>
      </w:r>
      <w:proofErr w:type="spellStart"/>
      <w:r>
        <w:t>venatoria</w:t>
      </w:r>
      <w:proofErr w:type="spellEnd"/>
      <w:r>
        <w:t xml:space="preserve"> or a prey item (was there a minimum </w:t>
      </w:r>
      <w:proofErr w:type="gramStart"/>
      <w:r>
        <w:t>BLAST % match).</w:t>
      </w:r>
      <w:proofErr w:type="gramEnd"/>
      <w:r>
        <w:t xml:space="preserve"> </w:t>
      </w:r>
    </w:p>
    <w:p w14:paraId="566C159A" w14:textId="72A086D6" w:rsidR="001E52B2" w:rsidRDefault="001E52B2">
      <w:pPr>
        <w:pStyle w:val="CommentText"/>
      </w:pPr>
    </w:p>
  </w:comment>
  <w:comment w:id="449" w:author="Ana Miller-Ter Kuile" w:date="2020-12-03T14:29:00Z" w:initials="AMK">
    <w:p w14:paraId="7AC8210E" w14:textId="5D8FF7D6" w:rsidR="001E52B2" w:rsidRDefault="001E52B2">
      <w:pPr>
        <w:pStyle w:val="CommentText"/>
      </w:pPr>
      <w:r>
        <w:rPr>
          <w:rStyle w:val="CommentReference"/>
        </w:rPr>
        <w:annotationRef/>
      </w:r>
      <w:r>
        <w:t>Could I point to this on the NUMT issue? WTF is a NUMT?</w:t>
      </w:r>
    </w:p>
  </w:comment>
  <w:comment w:id="462" w:author="Ana Miller-Ter Kuile" w:date="2020-12-03T12:03:00Z" w:initials="AMK">
    <w:p w14:paraId="45A59EB6" w14:textId="61D0D41F" w:rsidR="008E10AA" w:rsidRDefault="008E10AA">
      <w:pPr>
        <w:pStyle w:val="CommentText"/>
      </w:pPr>
      <w:r>
        <w:rPr>
          <w:rStyle w:val="CommentReference"/>
        </w:rPr>
        <w:annotationRef/>
      </w:r>
      <w:r>
        <w:t xml:space="preserve">R1: </w:t>
      </w:r>
      <w:r w:rsidRPr="00ED18AE">
        <w:rPr>
          <w:rFonts w:ascii="Times New Roman" w:eastAsia="Times New Roman" w:hAnsi="Times New Roman" w:cs="Times New Roman"/>
        </w:rPr>
        <w:t>Lines 409-410 There is no such thing as “marginally significant.” If you choose to use frequentist stats, which is perfectly acceptable, then you must also accept the significance level of 0.05. Frequentist statistics is based on the idea that the null hypothesis will be rejected 5% of the time even if it’s true. Otherwise, you are interpreting your results with post-hoc bias. Naming p-values between 0.06 and 0.10 as “marginally significant” is a misinterpretation of the data, and it needs to be corrected throughout the manuscript. This includes the language surrounding the results as well as the interpretation of the data in the discussion and abstract. It’s okay to have non-significant results. I also wonder whether the long bleaching period led to the decreased detection of offered prey items. How permeable is the exoskeleton of a spider?</w:t>
      </w:r>
    </w:p>
  </w:comment>
  <w:comment w:id="463" w:author="Ana Miller-Ter Kuile" w:date="2020-12-03T13:41:00Z" w:initials="AMK">
    <w:p w14:paraId="448BBE41" w14:textId="36965A58" w:rsidR="008E10AA" w:rsidRDefault="008E10AA">
      <w:pPr>
        <w:pStyle w:val="CommentText"/>
      </w:pPr>
      <w:r>
        <w:rPr>
          <w:rStyle w:val="CommentReference"/>
        </w:rPr>
        <w:annotationRef/>
      </w:r>
      <w:r>
        <w:t>I’ve addressed the skeleton permeability as part of another comment which I will refer this reviewer to. I’ve changed the wording here to remove this problematic statistical interpretation.</w:t>
      </w:r>
    </w:p>
  </w:comment>
  <w:comment w:id="488" w:author="Ana Miller-Ter Kuile" w:date="2020-12-03T12:41:00Z" w:initials="AMK">
    <w:p w14:paraId="0D640FBB" w14:textId="228F0C07" w:rsidR="008E10AA" w:rsidRDefault="008E10AA">
      <w:pPr>
        <w:pStyle w:val="CommentText"/>
      </w:pPr>
      <w:r>
        <w:rPr>
          <w:rStyle w:val="CommentReference"/>
        </w:rPr>
        <w:annotationRef/>
      </w:r>
      <w:r>
        <w:t>Update Figure 3 to have ASV level as well</w:t>
      </w:r>
    </w:p>
  </w:comment>
  <w:comment w:id="507" w:author="Ana Miller-Ter Kuile" w:date="2020-12-03T12:41:00Z" w:initials="AMK">
    <w:p w14:paraId="14E26082" w14:textId="02549388" w:rsidR="008E10AA" w:rsidRDefault="008E10AA">
      <w:pPr>
        <w:pStyle w:val="CommentText"/>
      </w:pPr>
      <w:r>
        <w:rPr>
          <w:rStyle w:val="CommentReference"/>
        </w:rPr>
        <w:annotationRef/>
      </w:r>
      <w:r>
        <w:t>Update figure 4 to have the ASV-level</w:t>
      </w:r>
    </w:p>
  </w:comment>
  <w:comment w:id="512" w:author="Ana Miller-Ter Kuile" w:date="2020-11-30T12:57:00Z" w:initials="AMK">
    <w:p w14:paraId="0B747A42" w14:textId="4F7F3619" w:rsidR="008E10AA" w:rsidRDefault="008E10AA" w:rsidP="00426038">
      <w:pPr>
        <w:rPr>
          <w:rFonts w:ascii="Times New Roman" w:eastAsia="Times New Roman" w:hAnsi="Times New Roman" w:cs="Times New Roman"/>
        </w:rPr>
      </w:pPr>
      <w:r>
        <w:rPr>
          <w:rStyle w:val="CommentReference"/>
        </w:rPr>
        <w:annotationRef/>
      </w:r>
      <w:r>
        <w:t>R</w:t>
      </w:r>
      <w:proofErr w:type="gramStart"/>
      <w:r>
        <w:t>1 :</w:t>
      </w:r>
      <w:proofErr w:type="gramEnd"/>
      <w:r w:rsidRPr="00426038">
        <w:rPr>
          <w:rFonts w:ascii="Times New Roman" w:eastAsia="Times New Roman" w:hAnsi="Times New Roman" w:cs="Times New Roman"/>
        </w:rPr>
        <w:t xml:space="preserve"> </w:t>
      </w:r>
      <w:r w:rsidRPr="00ED18AE">
        <w:rPr>
          <w:rFonts w:ascii="Times New Roman" w:eastAsia="Times New Roman" w:hAnsi="Times New Roman" w:cs="Times New Roman"/>
        </w:rPr>
        <w:t xml:space="preserve">Lines 438-447 This is a misinterpretation of the results. This section needs to be re-written to account for the results: surface sterilization before metabarcoding does not change our perception of diet in natural environments or mesocosms. It may also be worthwhile mentioning that two different sterilization techniques were used (if that is indeed the case), so it is difficult to directly compare the natural vs mesocosm results. </w:t>
      </w:r>
    </w:p>
    <w:p w14:paraId="0443CC5B" w14:textId="0E82EB07" w:rsidR="008E10AA" w:rsidRDefault="008E10AA">
      <w:pPr>
        <w:pStyle w:val="CommentText"/>
      </w:pPr>
    </w:p>
  </w:comment>
  <w:comment w:id="513" w:author="Ana Miller-Ter Kuile" w:date="2020-11-30T12:57:00Z" w:initials="AMK">
    <w:p w14:paraId="3E67D45A" w14:textId="77777777" w:rsidR="008E10AA" w:rsidRDefault="008E10AA"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471-474 This needs to be tweaked. It is okay to discuss why mesocosms may be more prone to contamination; however, the language should not say that the study provides “some evidence” that mesocosms are more prone to contamination. </w:t>
      </w:r>
    </w:p>
    <w:p w14:paraId="6C7A8D87" w14:textId="304A500C" w:rsidR="008E10AA" w:rsidRDefault="008E10AA">
      <w:pPr>
        <w:pStyle w:val="CommentText"/>
      </w:pPr>
    </w:p>
  </w:comment>
  <w:comment w:id="516" w:author="Ana Miller-Ter Kuile" w:date="2020-11-30T12:58:00Z" w:initials="AMK">
    <w:p w14:paraId="03510056" w14:textId="77777777" w:rsidR="008E10AA" w:rsidRDefault="008E10AA" w:rsidP="00426038">
      <w:pPr>
        <w:rPr>
          <w:rFonts w:ascii="Times New Roman" w:eastAsia="Times New Roman" w:hAnsi="Times New Roman" w:cs="Times New Roman"/>
        </w:rPr>
      </w:pPr>
      <w:r>
        <w:rPr>
          <w:rStyle w:val="CommentReference"/>
        </w:rPr>
        <w:annotationRef/>
      </w:r>
      <w:r>
        <w:t xml:space="preserve">R1 </w:t>
      </w:r>
      <w:r w:rsidRPr="00ED18AE">
        <w:rPr>
          <w:rFonts w:ascii="Times New Roman" w:eastAsia="Times New Roman" w:hAnsi="Times New Roman" w:cs="Times New Roman"/>
        </w:rPr>
        <w:t xml:space="preserve">Lines 500-509 This recommendation cannot be made in light of non-significant results. </w:t>
      </w:r>
    </w:p>
    <w:p w14:paraId="55868EC6" w14:textId="77777777" w:rsidR="008E10AA" w:rsidRDefault="008E10AA" w:rsidP="00426038">
      <w:pPr>
        <w:rPr>
          <w:rFonts w:ascii="Times New Roman" w:eastAsia="Times New Roman" w:hAnsi="Times New Roman" w:cs="Times New Roman"/>
        </w:rPr>
      </w:pPr>
    </w:p>
    <w:p w14:paraId="6CC6289A" w14:textId="2620303A" w:rsidR="008E10AA" w:rsidRDefault="008E10AA">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99DC3B8" w15:done="0"/>
  <w15:commentEx w15:paraId="4DEC741A" w15:done="0"/>
  <w15:commentEx w15:paraId="1ABE803B" w15:paraIdParent="4DEC741A" w15:done="0"/>
  <w15:commentEx w15:paraId="6761EDD1" w15:done="0"/>
  <w15:commentEx w15:paraId="0ECBF1CD" w15:paraIdParent="6761EDD1" w15:done="0"/>
  <w15:commentEx w15:paraId="611287BB" w15:done="0"/>
  <w15:commentEx w15:paraId="0BFD05BC" w15:paraIdParent="611287BB" w15:done="0"/>
  <w15:commentEx w15:paraId="54443CA4" w15:done="0"/>
  <w15:commentEx w15:paraId="7A7B5956" w15:paraIdParent="54443CA4" w15:done="0"/>
  <w15:commentEx w15:paraId="599CE3B7" w15:done="0"/>
  <w15:commentEx w15:paraId="0D28B50C" w15:done="0"/>
  <w15:commentEx w15:paraId="434875F5" w15:paraIdParent="0D28B50C" w15:done="0"/>
  <w15:commentEx w15:paraId="40217683" w15:done="0"/>
  <w15:commentEx w15:paraId="26EC4D1A" w15:done="0"/>
  <w15:commentEx w15:paraId="6E7AF1AC" w15:paraIdParent="26EC4D1A" w15:done="0"/>
  <w15:commentEx w15:paraId="2BBA2233" w15:done="0"/>
  <w15:commentEx w15:paraId="323A5139" w15:paraIdParent="2BBA2233" w15:done="0"/>
  <w15:commentEx w15:paraId="1771CC17" w15:done="0"/>
  <w15:commentEx w15:paraId="15B279CB" w15:paraIdParent="1771CC17" w15:done="0"/>
  <w15:commentEx w15:paraId="52E3EF74" w15:done="0"/>
  <w15:commentEx w15:paraId="4F19E01C" w15:done="0"/>
  <w15:commentEx w15:paraId="2E577F88" w15:paraIdParent="4F19E01C" w15:done="0"/>
  <w15:commentEx w15:paraId="2DF69834" w15:done="0"/>
  <w15:commentEx w15:paraId="150347B5" w15:paraIdParent="2DF69834" w15:done="0"/>
  <w15:commentEx w15:paraId="3C87534B" w15:done="0"/>
  <w15:commentEx w15:paraId="4360036D" w15:done="0"/>
  <w15:commentEx w15:paraId="06564A00" w15:done="0"/>
  <w15:commentEx w15:paraId="65568C5B" w15:paraIdParent="06564A00" w15:done="0"/>
  <w15:commentEx w15:paraId="4C67FE2A" w15:done="0"/>
  <w15:commentEx w15:paraId="7165C207" w15:done="0"/>
  <w15:commentEx w15:paraId="085CD928" w15:paraIdParent="7165C207" w15:done="0"/>
  <w15:commentEx w15:paraId="711D80FC" w15:done="0"/>
  <w15:commentEx w15:paraId="4A2C3803" w15:done="0"/>
  <w15:commentEx w15:paraId="03B70666" w15:paraIdParent="4A2C3803" w15:done="0"/>
  <w15:commentEx w15:paraId="566C159A" w15:done="0"/>
  <w15:commentEx w15:paraId="7AC8210E" w15:paraIdParent="566C159A" w15:done="0"/>
  <w15:commentEx w15:paraId="45A59EB6" w15:done="0"/>
  <w15:commentEx w15:paraId="448BBE41" w15:paraIdParent="45A59EB6" w15:done="0"/>
  <w15:commentEx w15:paraId="0D640FBB" w15:done="0"/>
  <w15:commentEx w15:paraId="14E26082" w15:done="0"/>
  <w15:commentEx w15:paraId="0443CC5B" w15:done="0"/>
  <w15:commentEx w15:paraId="6C7A8D87" w15:done="0"/>
  <w15:commentEx w15:paraId="6CC628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6F7614" w16cex:dateUtc="2020-11-30T19:45:00Z"/>
  <w16cex:commentExtensible w16cex:durableId="236F697A" w16cex:dateUtc="2020-11-30T18:52:00Z"/>
  <w16cex:commentExtensible w16cex:durableId="236F6E07" w16cex:dateUtc="2020-11-30T19:11:00Z"/>
  <w16cex:commentExtensible w16cex:durableId="23734285" w16cex:dateUtc="2020-12-03T16:55:00Z"/>
  <w16cex:commentExtensible w16cex:durableId="23734989" w16cex:dateUtc="2020-12-03T17:24:00Z"/>
  <w16cex:commentExtensible w16cex:durableId="236F6996" w16cex:dateUtc="2020-11-30T18:52:00Z"/>
  <w16cex:commentExtensible w16cex:durableId="236F71E7" w16cex:dateUtc="2020-11-30T19:28:00Z"/>
  <w16cex:commentExtensible w16cex:durableId="236F7303" w16cex:dateUtc="2020-11-30T18:53:00Z"/>
  <w16cex:commentExtensible w16cex:durableId="236F740E" w16cex:dateUtc="2020-11-30T19:37:00Z"/>
  <w16cex:commentExtensible w16cex:durableId="236F69AD" w16cex:dateUtc="2020-11-30T18:53:00Z"/>
  <w16cex:commentExtensible w16cex:durableId="236F69C2" w16cex:dateUtc="2020-11-30T18:53:00Z"/>
  <w16cex:commentExtensible w16cex:durableId="236F7448" w16cex:dateUtc="2020-11-30T19:38:00Z"/>
  <w16cex:commentExtensible w16cex:durableId="236F69D7" w16cex:dateUtc="2020-11-30T18:53:00Z"/>
  <w16cex:commentExtensible w16cex:durableId="236F747B" w16cex:dateUtc="2020-11-30T18:53:00Z"/>
  <w16cex:commentExtensible w16cex:durableId="236F9656" w16cex:dateUtc="2020-11-30T22:03:00Z"/>
  <w16cex:commentExtensible w16cex:durableId="236F75C9" w16cex:dateUtc="2020-11-30T19:44:00Z"/>
  <w16cex:commentExtensible w16cex:durableId="236F75CC" w16cex:dateUtc="2020-11-30T19:44:00Z"/>
  <w16cex:commentExtensible w16cex:durableId="236F69F0" w16cex:dateUtc="2020-11-30T18:54:00Z"/>
  <w16cex:commentExtensible w16cex:durableId="23734B3F" w16cex:dateUtc="2020-12-03T17:32:00Z"/>
  <w16cex:commentExtensible w16cex:durableId="236F74EB" w16cex:dateUtc="2020-11-30T19:40:00Z"/>
  <w16cex:commentExtensible w16cex:durableId="23736AB3" w16cex:dateUtc="2020-12-03T19:46:00Z"/>
  <w16cex:commentExtensible w16cex:durableId="23737479" w16cex:dateUtc="2020-12-03T20:28:00Z"/>
  <w16cex:commentExtensible w16cex:durableId="236F6A35" w16cex:dateUtc="2020-11-30T18:55:00Z"/>
  <w16cex:commentExtensible w16cex:durableId="237368AA" w16cex:dateUtc="2020-12-03T19:37:00Z"/>
  <w16cex:commentExtensible w16cex:durableId="2373736B" w16cex:dateUtc="2020-12-03T20:23:00Z"/>
  <w16cex:commentExtensible w16cex:durableId="236F6A4B" w16cex:dateUtc="2020-11-30T18:55:00Z"/>
  <w16cex:commentExtensible w16cex:durableId="237345D1" w16cex:dateUtc="2020-12-03T17:09:00Z"/>
  <w16cex:commentExtensible w16cex:durableId="237345D9" w16cex:dateUtc="2020-12-03T17:09:00Z"/>
  <w16cex:commentExtensible w16cex:durableId="236F6A64" w16cex:dateUtc="2020-11-30T18:56:00Z"/>
  <w16cex:commentExtensible w16cex:durableId="237347C0" w16cex:dateUtc="2020-12-03T17:17:00Z"/>
  <w16cex:commentExtensible w16cex:durableId="237347C7" w16cex:dateUtc="2020-12-03T17:17:00Z"/>
  <w16cex:commentExtensible w16cex:durableId="23736B00" w16cex:dateUtc="2020-12-03T19:47:00Z"/>
  <w16cex:commentExtensible w16cex:durableId="236F6A7F" w16cex:dateUtc="2020-11-30T18:56:00Z"/>
  <w16cex:commentExtensible w16cex:durableId="23734ED7" w16cex:dateUtc="2020-12-03T17:47:00Z"/>
  <w16cex:commentExtensible w16cex:durableId="237374AB" w16cex:dateUtc="2020-12-03T20:28:00Z"/>
  <w16cex:commentExtensible w16cex:durableId="237374AF" w16cex:dateUtc="2020-12-03T20:29:00Z"/>
  <w16cex:commentExtensible w16cex:durableId="23735293" w16cex:dateUtc="2020-12-03T18:03:00Z"/>
  <w16cex:commentExtensible w16cex:durableId="2373696F" w16cex:dateUtc="2020-12-03T19:41:00Z"/>
  <w16cex:commentExtensible w16cex:durableId="23735B7D" w16cex:dateUtc="2020-12-03T18:41:00Z"/>
  <w16cex:commentExtensible w16cex:durableId="23735B72" w16cex:dateUtc="2020-12-03T18:41:00Z"/>
  <w16cex:commentExtensible w16cex:durableId="236F6AB9" w16cex:dateUtc="2020-11-30T18:57:00Z"/>
  <w16cex:commentExtensible w16cex:durableId="236F6AD3" w16cex:dateUtc="2020-11-30T18:57:00Z"/>
  <w16cex:commentExtensible w16cex:durableId="236F6AEC" w16cex:dateUtc="2020-11-30T18: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99DC3B8" w16cid:durableId="236F7614"/>
  <w16cid:commentId w16cid:paraId="4DEC741A" w16cid:durableId="236F697A"/>
  <w16cid:commentId w16cid:paraId="1ABE803B" w16cid:durableId="236F6E07"/>
  <w16cid:commentId w16cid:paraId="6761EDD1" w16cid:durableId="23734285"/>
  <w16cid:commentId w16cid:paraId="0ECBF1CD" w16cid:durableId="23734989"/>
  <w16cid:commentId w16cid:paraId="611287BB" w16cid:durableId="236F6996"/>
  <w16cid:commentId w16cid:paraId="0BFD05BC" w16cid:durableId="236F71E7"/>
  <w16cid:commentId w16cid:paraId="54443CA4" w16cid:durableId="236F7303"/>
  <w16cid:commentId w16cid:paraId="7A7B5956" w16cid:durableId="236F740E"/>
  <w16cid:commentId w16cid:paraId="599CE3B7" w16cid:durableId="236F69AD"/>
  <w16cid:commentId w16cid:paraId="0D28B50C" w16cid:durableId="236F69C2"/>
  <w16cid:commentId w16cid:paraId="434875F5" w16cid:durableId="236F7448"/>
  <w16cid:commentId w16cid:paraId="40217683" w16cid:durableId="236F69D7"/>
  <w16cid:commentId w16cid:paraId="26EC4D1A" w16cid:durableId="236F747B"/>
  <w16cid:commentId w16cid:paraId="6E7AF1AC" w16cid:durableId="236F9656"/>
  <w16cid:commentId w16cid:paraId="2BBA2233" w16cid:durableId="236F75C9"/>
  <w16cid:commentId w16cid:paraId="323A5139" w16cid:durableId="236F75CC"/>
  <w16cid:commentId w16cid:paraId="1771CC17" w16cid:durableId="236F69F0"/>
  <w16cid:commentId w16cid:paraId="15B279CB" w16cid:durableId="23734B3F"/>
  <w16cid:commentId w16cid:paraId="52E3EF74" w16cid:durableId="236F74EB"/>
  <w16cid:commentId w16cid:paraId="4F19E01C" w16cid:durableId="23736AB3"/>
  <w16cid:commentId w16cid:paraId="2E577F88" w16cid:durableId="23737479"/>
  <w16cid:commentId w16cid:paraId="2DF69834" w16cid:durableId="236F6A35"/>
  <w16cid:commentId w16cid:paraId="150347B5" w16cid:durableId="237368AA"/>
  <w16cid:commentId w16cid:paraId="3C87534B" w16cid:durableId="2373736B"/>
  <w16cid:commentId w16cid:paraId="4360036D" w16cid:durableId="236F6A4B"/>
  <w16cid:commentId w16cid:paraId="06564A00" w16cid:durableId="237345D1"/>
  <w16cid:commentId w16cid:paraId="65568C5B" w16cid:durableId="237345D9"/>
  <w16cid:commentId w16cid:paraId="4C67FE2A" w16cid:durableId="236F6A64"/>
  <w16cid:commentId w16cid:paraId="7165C207" w16cid:durableId="237347C0"/>
  <w16cid:commentId w16cid:paraId="085CD928" w16cid:durableId="237347C7"/>
  <w16cid:commentId w16cid:paraId="711D80FC" w16cid:durableId="23736B00"/>
  <w16cid:commentId w16cid:paraId="4A2C3803" w16cid:durableId="236F6A7F"/>
  <w16cid:commentId w16cid:paraId="03B70666" w16cid:durableId="23734ED7"/>
  <w16cid:commentId w16cid:paraId="566C159A" w16cid:durableId="237374AB"/>
  <w16cid:commentId w16cid:paraId="7AC8210E" w16cid:durableId="237374AF"/>
  <w16cid:commentId w16cid:paraId="45A59EB6" w16cid:durableId="23735293"/>
  <w16cid:commentId w16cid:paraId="448BBE41" w16cid:durableId="2373696F"/>
  <w16cid:commentId w16cid:paraId="0D640FBB" w16cid:durableId="23735B7D"/>
  <w16cid:commentId w16cid:paraId="14E26082" w16cid:durableId="23735B72"/>
  <w16cid:commentId w16cid:paraId="0443CC5B" w16cid:durableId="236F6AB9"/>
  <w16cid:commentId w16cid:paraId="6C7A8D87" w16cid:durableId="236F6AD3"/>
  <w16cid:commentId w16cid:paraId="6CC6289A" w16cid:durableId="236F6A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632593" w14:textId="77777777" w:rsidR="00E41AE8" w:rsidRDefault="00E41AE8" w:rsidP="001A318B">
      <w:r>
        <w:separator/>
      </w:r>
    </w:p>
  </w:endnote>
  <w:endnote w:type="continuationSeparator" w:id="0">
    <w:p w14:paraId="145C9131" w14:textId="77777777" w:rsidR="00E41AE8" w:rsidRDefault="00E41AE8" w:rsidP="001A318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E7CB5CB" w14:textId="77777777" w:rsidR="00E41AE8" w:rsidRDefault="00E41AE8" w:rsidP="001A318B">
      <w:r>
        <w:separator/>
      </w:r>
    </w:p>
  </w:footnote>
  <w:footnote w:type="continuationSeparator" w:id="0">
    <w:p w14:paraId="5A91DEEF" w14:textId="77777777" w:rsidR="00E41AE8" w:rsidRDefault="00E41AE8" w:rsidP="001A318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121421997"/>
      <w:docPartObj>
        <w:docPartGallery w:val="Page Numbers (Top of Page)"/>
        <w:docPartUnique/>
      </w:docPartObj>
    </w:sdtPr>
    <w:sdtEndPr>
      <w:rPr>
        <w:rStyle w:val="PageNumber"/>
      </w:rPr>
    </w:sdtEndPr>
    <w:sdtContent>
      <w:p w14:paraId="6EA13A94" w14:textId="56022D9A" w:rsidR="008E10AA" w:rsidRDefault="008E10AA"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8397098" w14:textId="77777777" w:rsidR="008E10AA" w:rsidRDefault="008E10AA" w:rsidP="001A318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707485537"/>
      <w:docPartObj>
        <w:docPartGallery w:val="Page Numbers (Top of Page)"/>
        <w:docPartUnique/>
      </w:docPartObj>
    </w:sdtPr>
    <w:sdtEndPr>
      <w:rPr>
        <w:rStyle w:val="PageNumber"/>
      </w:rPr>
    </w:sdtEndPr>
    <w:sdtContent>
      <w:p w14:paraId="592E6168" w14:textId="2E97DC5A" w:rsidR="008E10AA" w:rsidRDefault="008E10AA" w:rsidP="00910D7D">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2315248" w14:textId="77777777" w:rsidR="008E10AA" w:rsidRDefault="008E10AA" w:rsidP="001A318B">
    <w:pPr>
      <w:pStyle w:val="Heade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331904"/>
    <w:multiLevelType w:val="hybridMultilevel"/>
    <w:tmpl w:val="A7C815FC"/>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D2C7062"/>
    <w:multiLevelType w:val="hybridMultilevel"/>
    <w:tmpl w:val="812029F2"/>
    <w:lvl w:ilvl="0" w:tplc="04090015">
      <w:start w:val="1"/>
      <w:numFmt w:val="upp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2E93B8A"/>
    <w:multiLevelType w:val="hybridMultilevel"/>
    <w:tmpl w:val="F4DE72F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A3920D1"/>
    <w:multiLevelType w:val="hybridMultilevel"/>
    <w:tmpl w:val="ED546A9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67CDE"/>
    <w:multiLevelType w:val="hybridMultilevel"/>
    <w:tmpl w:val="D9307F1A"/>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23C54CE"/>
    <w:multiLevelType w:val="hybridMultilevel"/>
    <w:tmpl w:val="FB76742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AD95BC6"/>
    <w:multiLevelType w:val="hybridMultilevel"/>
    <w:tmpl w:val="4E42C770"/>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2CD4940"/>
    <w:multiLevelType w:val="hybridMultilevel"/>
    <w:tmpl w:val="EFE0FA4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8EC2171"/>
    <w:multiLevelType w:val="hybridMultilevel"/>
    <w:tmpl w:val="A41404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B224575"/>
    <w:multiLevelType w:val="hybridMultilevel"/>
    <w:tmpl w:val="BD3C5EC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EAF6D5D"/>
    <w:multiLevelType w:val="multilevel"/>
    <w:tmpl w:val="AF7A6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751274AC"/>
    <w:multiLevelType w:val="hybridMultilevel"/>
    <w:tmpl w:val="09766872"/>
    <w:lvl w:ilvl="0" w:tplc="9D44CA64">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7B7A455C"/>
    <w:multiLevelType w:val="hybridMultilevel"/>
    <w:tmpl w:val="9E8496B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12"/>
  </w:num>
  <w:num w:numId="4">
    <w:abstractNumId w:val="6"/>
  </w:num>
  <w:num w:numId="5">
    <w:abstractNumId w:val="1"/>
  </w:num>
  <w:num w:numId="6">
    <w:abstractNumId w:val="4"/>
  </w:num>
  <w:num w:numId="7">
    <w:abstractNumId w:val="9"/>
  </w:num>
  <w:num w:numId="8">
    <w:abstractNumId w:val="7"/>
  </w:num>
  <w:num w:numId="9">
    <w:abstractNumId w:val="5"/>
  </w:num>
  <w:num w:numId="10">
    <w:abstractNumId w:val="0"/>
  </w:num>
  <w:num w:numId="11">
    <w:abstractNumId w:val="8"/>
  </w:num>
  <w:num w:numId="12">
    <w:abstractNumId w:val="11"/>
  </w:num>
  <w:num w:numId="13">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 Miller-Ter Kuile">
    <w15:presenceInfo w15:providerId="AD" w15:userId="S::ana00@umail.ucsb.edu::72e8dace-931d-4365-9f0f-d4fcb4a5426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1302"/>
    <w:rsid w:val="0000128C"/>
    <w:rsid w:val="00003CED"/>
    <w:rsid w:val="00007DD1"/>
    <w:rsid w:val="00011901"/>
    <w:rsid w:val="0001567C"/>
    <w:rsid w:val="00017093"/>
    <w:rsid w:val="00021A76"/>
    <w:rsid w:val="00021E5E"/>
    <w:rsid w:val="0002754E"/>
    <w:rsid w:val="00034203"/>
    <w:rsid w:val="00035E15"/>
    <w:rsid w:val="000360F9"/>
    <w:rsid w:val="00036400"/>
    <w:rsid w:val="00040901"/>
    <w:rsid w:val="00040B14"/>
    <w:rsid w:val="00046672"/>
    <w:rsid w:val="00047D80"/>
    <w:rsid w:val="0005167F"/>
    <w:rsid w:val="000525CC"/>
    <w:rsid w:val="000536BD"/>
    <w:rsid w:val="00061BCE"/>
    <w:rsid w:val="00063FB4"/>
    <w:rsid w:val="00064C86"/>
    <w:rsid w:val="00065CFA"/>
    <w:rsid w:val="00067F3E"/>
    <w:rsid w:val="00071729"/>
    <w:rsid w:val="00071E0F"/>
    <w:rsid w:val="0007241F"/>
    <w:rsid w:val="00072953"/>
    <w:rsid w:val="00073876"/>
    <w:rsid w:val="0007447E"/>
    <w:rsid w:val="00075F91"/>
    <w:rsid w:val="00076320"/>
    <w:rsid w:val="0007710F"/>
    <w:rsid w:val="00077B7F"/>
    <w:rsid w:val="00081302"/>
    <w:rsid w:val="00082794"/>
    <w:rsid w:val="00083D3E"/>
    <w:rsid w:val="00084870"/>
    <w:rsid w:val="000862E6"/>
    <w:rsid w:val="0008785B"/>
    <w:rsid w:val="00091935"/>
    <w:rsid w:val="00093513"/>
    <w:rsid w:val="00097037"/>
    <w:rsid w:val="000A330D"/>
    <w:rsid w:val="000A341F"/>
    <w:rsid w:val="000A4321"/>
    <w:rsid w:val="000A666B"/>
    <w:rsid w:val="000A7CEB"/>
    <w:rsid w:val="000B0CDD"/>
    <w:rsid w:val="000B7D9C"/>
    <w:rsid w:val="000C0AE6"/>
    <w:rsid w:val="000D25CD"/>
    <w:rsid w:val="000D3852"/>
    <w:rsid w:val="000D3A00"/>
    <w:rsid w:val="000D6BB2"/>
    <w:rsid w:val="000D7723"/>
    <w:rsid w:val="000D7DA1"/>
    <w:rsid w:val="000E33A2"/>
    <w:rsid w:val="000E5B8D"/>
    <w:rsid w:val="000E7334"/>
    <w:rsid w:val="000F0FE7"/>
    <w:rsid w:val="000F16E2"/>
    <w:rsid w:val="000F1DE5"/>
    <w:rsid w:val="000F5F4B"/>
    <w:rsid w:val="0010272A"/>
    <w:rsid w:val="00102A3B"/>
    <w:rsid w:val="00106FCE"/>
    <w:rsid w:val="00114B35"/>
    <w:rsid w:val="00114E1C"/>
    <w:rsid w:val="0011566F"/>
    <w:rsid w:val="00115EFE"/>
    <w:rsid w:val="001207A7"/>
    <w:rsid w:val="001213F3"/>
    <w:rsid w:val="001222AE"/>
    <w:rsid w:val="00123AD3"/>
    <w:rsid w:val="00125BF4"/>
    <w:rsid w:val="00131FDD"/>
    <w:rsid w:val="00132203"/>
    <w:rsid w:val="00133BBF"/>
    <w:rsid w:val="00133DDC"/>
    <w:rsid w:val="00141DF9"/>
    <w:rsid w:val="001425DE"/>
    <w:rsid w:val="00144834"/>
    <w:rsid w:val="00144B28"/>
    <w:rsid w:val="00147D08"/>
    <w:rsid w:val="0015397E"/>
    <w:rsid w:val="00154BC8"/>
    <w:rsid w:val="0016017B"/>
    <w:rsid w:val="00160297"/>
    <w:rsid w:val="00160B63"/>
    <w:rsid w:val="001633BE"/>
    <w:rsid w:val="001638E7"/>
    <w:rsid w:val="001658D1"/>
    <w:rsid w:val="00166764"/>
    <w:rsid w:val="001705CA"/>
    <w:rsid w:val="00170EC9"/>
    <w:rsid w:val="00174335"/>
    <w:rsid w:val="0017585E"/>
    <w:rsid w:val="00183774"/>
    <w:rsid w:val="00183A9E"/>
    <w:rsid w:val="00190632"/>
    <w:rsid w:val="00190AD5"/>
    <w:rsid w:val="00194B29"/>
    <w:rsid w:val="00196972"/>
    <w:rsid w:val="001A069A"/>
    <w:rsid w:val="001A0FC6"/>
    <w:rsid w:val="001A278E"/>
    <w:rsid w:val="001A2C75"/>
    <w:rsid w:val="001A318B"/>
    <w:rsid w:val="001A4175"/>
    <w:rsid w:val="001A56A7"/>
    <w:rsid w:val="001A604A"/>
    <w:rsid w:val="001A62D4"/>
    <w:rsid w:val="001A6786"/>
    <w:rsid w:val="001A6BC9"/>
    <w:rsid w:val="001A72A0"/>
    <w:rsid w:val="001A7609"/>
    <w:rsid w:val="001A78F3"/>
    <w:rsid w:val="001B0831"/>
    <w:rsid w:val="001B6C80"/>
    <w:rsid w:val="001C03EA"/>
    <w:rsid w:val="001C1510"/>
    <w:rsid w:val="001C5513"/>
    <w:rsid w:val="001C5828"/>
    <w:rsid w:val="001C5EFD"/>
    <w:rsid w:val="001C65CE"/>
    <w:rsid w:val="001D2693"/>
    <w:rsid w:val="001D2CE7"/>
    <w:rsid w:val="001D31CF"/>
    <w:rsid w:val="001D412D"/>
    <w:rsid w:val="001D45E0"/>
    <w:rsid w:val="001D45F2"/>
    <w:rsid w:val="001D56DE"/>
    <w:rsid w:val="001E2EE5"/>
    <w:rsid w:val="001E4B63"/>
    <w:rsid w:val="001E52B2"/>
    <w:rsid w:val="001E7721"/>
    <w:rsid w:val="001E78EC"/>
    <w:rsid w:val="001F0529"/>
    <w:rsid w:val="001F29D8"/>
    <w:rsid w:val="00203151"/>
    <w:rsid w:val="00203BAB"/>
    <w:rsid w:val="002054F2"/>
    <w:rsid w:val="002059A8"/>
    <w:rsid w:val="0020603C"/>
    <w:rsid w:val="00207D77"/>
    <w:rsid w:val="00211D42"/>
    <w:rsid w:val="00214489"/>
    <w:rsid w:val="00214CFC"/>
    <w:rsid w:val="00216531"/>
    <w:rsid w:val="00217639"/>
    <w:rsid w:val="0022131C"/>
    <w:rsid w:val="0022192A"/>
    <w:rsid w:val="002231D4"/>
    <w:rsid w:val="00224E65"/>
    <w:rsid w:val="00226436"/>
    <w:rsid w:val="00226C1C"/>
    <w:rsid w:val="002312BC"/>
    <w:rsid w:val="00231363"/>
    <w:rsid w:val="00232204"/>
    <w:rsid w:val="0023414E"/>
    <w:rsid w:val="002426A3"/>
    <w:rsid w:val="002445DB"/>
    <w:rsid w:val="00247970"/>
    <w:rsid w:val="00250A73"/>
    <w:rsid w:val="00250E59"/>
    <w:rsid w:val="00253764"/>
    <w:rsid w:val="00265B1F"/>
    <w:rsid w:val="00270D90"/>
    <w:rsid w:val="00272EFB"/>
    <w:rsid w:val="00273017"/>
    <w:rsid w:val="00273ACE"/>
    <w:rsid w:val="002760B8"/>
    <w:rsid w:val="002810E3"/>
    <w:rsid w:val="00281498"/>
    <w:rsid w:val="00282896"/>
    <w:rsid w:val="00287C5C"/>
    <w:rsid w:val="00290446"/>
    <w:rsid w:val="002922BE"/>
    <w:rsid w:val="0029450A"/>
    <w:rsid w:val="002958A0"/>
    <w:rsid w:val="00297B54"/>
    <w:rsid w:val="002A092A"/>
    <w:rsid w:val="002A1492"/>
    <w:rsid w:val="002A42EC"/>
    <w:rsid w:val="002A4D0D"/>
    <w:rsid w:val="002A6C05"/>
    <w:rsid w:val="002B2CF2"/>
    <w:rsid w:val="002B3C72"/>
    <w:rsid w:val="002B7C5B"/>
    <w:rsid w:val="002C05F5"/>
    <w:rsid w:val="002C079E"/>
    <w:rsid w:val="002C2884"/>
    <w:rsid w:val="002C6734"/>
    <w:rsid w:val="002C7633"/>
    <w:rsid w:val="002D051C"/>
    <w:rsid w:val="002D2352"/>
    <w:rsid w:val="002D31CE"/>
    <w:rsid w:val="002D473A"/>
    <w:rsid w:val="002E385B"/>
    <w:rsid w:val="002F057C"/>
    <w:rsid w:val="002F4139"/>
    <w:rsid w:val="002F44FC"/>
    <w:rsid w:val="00300143"/>
    <w:rsid w:val="00301173"/>
    <w:rsid w:val="00304724"/>
    <w:rsid w:val="00305B59"/>
    <w:rsid w:val="00314A43"/>
    <w:rsid w:val="0031552E"/>
    <w:rsid w:val="0031571D"/>
    <w:rsid w:val="003158D7"/>
    <w:rsid w:val="00321D6A"/>
    <w:rsid w:val="0032361E"/>
    <w:rsid w:val="003306F9"/>
    <w:rsid w:val="0033087E"/>
    <w:rsid w:val="00331C23"/>
    <w:rsid w:val="00331CB7"/>
    <w:rsid w:val="00340530"/>
    <w:rsid w:val="00342E81"/>
    <w:rsid w:val="0034555D"/>
    <w:rsid w:val="00346BEE"/>
    <w:rsid w:val="00346DAC"/>
    <w:rsid w:val="00350160"/>
    <w:rsid w:val="003508AC"/>
    <w:rsid w:val="00350A64"/>
    <w:rsid w:val="00351744"/>
    <w:rsid w:val="003521D6"/>
    <w:rsid w:val="003535DE"/>
    <w:rsid w:val="00354772"/>
    <w:rsid w:val="003566DA"/>
    <w:rsid w:val="00360070"/>
    <w:rsid w:val="003603F7"/>
    <w:rsid w:val="00363EAF"/>
    <w:rsid w:val="003665BA"/>
    <w:rsid w:val="0036798D"/>
    <w:rsid w:val="0037070F"/>
    <w:rsid w:val="00371E3F"/>
    <w:rsid w:val="00376B2F"/>
    <w:rsid w:val="003818EE"/>
    <w:rsid w:val="00385208"/>
    <w:rsid w:val="00386E2C"/>
    <w:rsid w:val="003878A8"/>
    <w:rsid w:val="00390371"/>
    <w:rsid w:val="00391116"/>
    <w:rsid w:val="003929EE"/>
    <w:rsid w:val="00393574"/>
    <w:rsid w:val="00396A7D"/>
    <w:rsid w:val="003A13B2"/>
    <w:rsid w:val="003A298D"/>
    <w:rsid w:val="003A2C90"/>
    <w:rsid w:val="003A480B"/>
    <w:rsid w:val="003A492F"/>
    <w:rsid w:val="003A5031"/>
    <w:rsid w:val="003A6E4E"/>
    <w:rsid w:val="003B0BF8"/>
    <w:rsid w:val="003B43D9"/>
    <w:rsid w:val="003B59FE"/>
    <w:rsid w:val="003C2E5A"/>
    <w:rsid w:val="003C37F6"/>
    <w:rsid w:val="003C3E1A"/>
    <w:rsid w:val="003C49AF"/>
    <w:rsid w:val="003D029A"/>
    <w:rsid w:val="003D148A"/>
    <w:rsid w:val="003D14EC"/>
    <w:rsid w:val="003D1F8E"/>
    <w:rsid w:val="003D3967"/>
    <w:rsid w:val="003D49D1"/>
    <w:rsid w:val="003E0820"/>
    <w:rsid w:val="003E1C66"/>
    <w:rsid w:val="003E2216"/>
    <w:rsid w:val="003E3BE4"/>
    <w:rsid w:val="003E48D7"/>
    <w:rsid w:val="003F1842"/>
    <w:rsid w:val="003F1B0E"/>
    <w:rsid w:val="003F44FA"/>
    <w:rsid w:val="003F517B"/>
    <w:rsid w:val="003F6695"/>
    <w:rsid w:val="004002D3"/>
    <w:rsid w:val="004052AA"/>
    <w:rsid w:val="00405B05"/>
    <w:rsid w:val="00407305"/>
    <w:rsid w:val="00413CD9"/>
    <w:rsid w:val="00413EB3"/>
    <w:rsid w:val="00415135"/>
    <w:rsid w:val="00415481"/>
    <w:rsid w:val="004249DC"/>
    <w:rsid w:val="0042564D"/>
    <w:rsid w:val="00425746"/>
    <w:rsid w:val="00425A58"/>
    <w:rsid w:val="00426038"/>
    <w:rsid w:val="004269F2"/>
    <w:rsid w:val="00426EB0"/>
    <w:rsid w:val="004368B6"/>
    <w:rsid w:val="00440059"/>
    <w:rsid w:val="0044183E"/>
    <w:rsid w:val="00443C40"/>
    <w:rsid w:val="00444E4B"/>
    <w:rsid w:val="00445670"/>
    <w:rsid w:val="004465C3"/>
    <w:rsid w:val="00447E22"/>
    <w:rsid w:val="004501F9"/>
    <w:rsid w:val="00450DDE"/>
    <w:rsid w:val="00454BE8"/>
    <w:rsid w:val="0045532C"/>
    <w:rsid w:val="00456546"/>
    <w:rsid w:val="0045799C"/>
    <w:rsid w:val="00460262"/>
    <w:rsid w:val="004713B1"/>
    <w:rsid w:val="004716BE"/>
    <w:rsid w:val="00477025"/>
    <w:rsid w:val="00481ED8"/>
    <w:rsid w:val="00482260"/>
    <w:rsid w:val="00484BBB"/>
    <w:rsid w:val="004918C6"/>
    <w:rsid w:val="0049468F"/>
    <w:rsid w:val="00495900"/>
    <w:rsid w:val="00496DB3"/>
    <w:rsid w:val="004A002C"/>
    <w:rsid w:val="004A0AD0"/>
    <w:rsid w:val="004A2482"/>
    <w:rsid w:val="004A5413"/>
    <w:rsid w:val="004A6549"/>
    <w:rsid w:val="004A77E1"/>
    <w:rsid w:val="004A7827"/>
    <w:rsid w:val="004B134E"/>
    <w:rsid w:val="004B2E63"/>
    <w:rsid w:val="004B6F62"/>
    <w:rsid w:val="004C0188"/>
    <w:rsid w:val="004C55FF"/>
    <w:rsid w:val="004C5705"/>
    <w:rsid w:val="004E04DC"/>
    <w:rsid w:val="004E3F66"/>
    <w:rsid w:val="004E5D74"/>
    <w:rsid w:val="004E5D7A"/>
    <w:rsid w:val="004F08CF"/>
    <w:rsid w:val="004F0A3F"/>
    <w:rsid w:val="004F22FA"/>
    <w:rsid w:val="004F2E80"/>
    <w:rsid w:val="004F7EE0"/>
    <w:rsid w:val="005019E5"/>
    <w:rsid w:val="00503E71"/>
    <w:rsid w:val="005117D9"/>
    <w:rsid w:val="00512E71"/>
    <w:rsid w:val="0051400F"/>
    <w:rsid w:val="00514074"/>
    <w:rsid w:val="00521A8A"/>
    <w:rsid w:val="0052272A"/>
    <w:rsid w:val="00522BA0"/>
    <w:rsid w:val="00522EFC"/>
    <w:rsid w:val="00527F9E"/>
    <w:rsid w:val="00530B09"/>
    <w:rsid w:val="00531D71"/>
    <w:rsid w:val="005329E2"/>
    <w:rsid w:val="00532C05"/>
    <w:rsid w:val="00541B60"/>
    <w:rsid w:val="00544A95"/>
    <w:rsid w:val="00550C7D"/>
    <w:rsid w:val="00554148"/>
    <w:rsid w:val="00557883"/>
    <w:rsid w:val="0056076F"/>
    <w:rsid w:val="00561547"/>
    <w:rsid w:val="0056359D"/>
    <w:rsid w:val="00564CD6"/>
    <w:rsid w:val="00566CE5"/>
    <w:rsid w:val="00567CC8"/>
    <w:rsid w:val="005709C6"/>
    <w:rsid w:val="00575844"/>
    <w:rsid w:val="00575E46"/>
    <w:rsid w:val="005764A1"/>
    <w:rsid w:val="005809A1"/>
    <w:rsid w:val="00583031"/>
    <w:rsid w:val="0058379C"/>
    <w:rsid w:val="005847DD"/>
    <w:rsid w:val="00586083"/>
    <w:rsid w:val="00586CA5"/>
    <w:rsid w:val="00587DA1"/>
    <w:rsid w:val="0059591B"/>
    <w:rsid w:val="005A092B"/>
    <w:rsid w:val="005A126F"/>
    <w:rsid w:val="005A1A86"/>
    <w:rsid w:val="005A27E3"/>
    <w:rsid w:val="005B2E0C"/>
    <w:rsid w:val="005B386D"/>
    <w:rsid w:val="005B3B7B"/>
    <w:rsid w:val="005C07D6"/>
    <w:rsid w:val="005C0E34"/>
    <w:rsid w:val="005C1A15"/>
    <w:rsid w:val="005C2AF8"/>
    <w:rsid w:val="005C3872"/>
    <w:rsid w:val="005C7D4F"/>
    <w:rsid w:val="005D1DD7"/>
    <w:rsid w:val="005D2866"/>
    <w:rsid w:val="005D3E8B"/>
    <w:rsid w:val="005D6393"/>
    <w:rsid w:val="005D74B6"/>
    <w:rsid w:val="005E3746"/>
    <w:rsid w:val="005E5523"/>
    <w:rsid w:val="005F0B55"/>
    <w:rsid w:val="005F7662"/>
    <w:rsid w:val="005F7891"/>
    <w:rsid w:val="00600806"/>
    <w:rsid w:val="006011DB"/>
    <w:rsid w:val="00602643"/>
    <w:rsid w:val="006068BF"/>
    <w:rsid w:val="00606BD6"/>
    <w:rsid w:val="00611BE6"/>
    <w:rsid w:val="006153AD"/>
    <w:rsid w:val="00615530"/>
    <w:rsid w:val="00615AD9"/>
    <w:rsid w:val="0062131F"/>
    <w:rsid w:val="0062282C"/>
    <w:rsid w:val="00622EDB"/>
    <w:rsid w:val="00623738"/>
    <w:rsid w:val="006248BF"/>
    <w:rsid w:val="00625E48"/>
    <w:rsid w:val="00627850"/>
    <w:rsid w:val="0063271C"/>
    <w:rsid w:val="00637018"/>
    <w:rsid w:val="00640EA4"/>
    <w:rsid w:val="0064151D"/>
    <w:rsid w:val="00641F85"/>
    <w:rsid w:val="00642396"/>
    <w:rsid w:val="00643D8F"/>
    <w:rsid w:val="006467DE"/>
    <w:rsid w:val="00646DCC"/>
    <w:rsid w:val="00650F3B"/>
    <w:rsid w:val="00651B22"/>
    <w:rsid w:val="00652E10"/>
    <w:rsid w:val="00655EED"/>
    <w:rsid w:val="00656623"/>
    <w:rsid w:val="00662555"/>
    <w:rsid w:val="006655DB"/>
    <w:rsid w:val="006701BE"/>
    <w:rsid w:val="00670E78"/>
    <w:rsid w:val="006732DC"/>
    <w:rsid w:val="00675EC4"/>
    <w:rsid w:val="006762DA"/>
    <w:rsid w:val="00676B7A"/>
    <w:rsid w:val="00681368"/>
    <w:rsid w:val="006825C3"/>
    <w:rsid w:val="00682D6F"/>
    <w:rsid w:val="00687BD3"/>
    <w:rsid w:val="00690C22"/>
    <w:rsid w:val="00693153"/>
    <w:rsid w:val="0069432B"/>
    <w:rsid w:val="0069462C"/>
    <w:rsid w:val="00694D33"/>
    <w:rsid w:val="00694EF3"/>
    <w:rsid w:val="0069730B"/>
    <w:rsid w:val="006A05C4"/>
    <w:rsid w:val="006A0D87"/>
    <w:rsid w:val="006A6429"/>
    <w:rsid w:val="006A64DA"/>
    <w:rsid w:val="006B1440"/>
    <w:rsid w:val="006B222D"/>
    <w:rsid w:val="006B2858"/>
    <w:rsid w:val="006C3E6D"/>
    <w:rsid w:val="006C47D4"/>
    <w:rsid w:val="006C580A"/>
    <w:rsid w:val="006C6013"/>
    <w:rsid w:val="006C6765"/>
    <w:rsid w:val="006D0DB3"/>
    <w:rsid w:val="006D1EE4"/>
    <w:rsid w:val="006D20F4"/>
    <w:rsid w:val="006D2B36"/>
    <w:rsid w:val="006D3267"/>
    <w:rsid w:val="006D6575"/>
    <w:rsid w:val="006E00A0"/>
    <w:rsid w:val="006E51A9"/>
    <w:rsid w:val="006E7962"/>
    <w:rsid w:val="006E7BE9"/>
    <w:rsid w:val="006F5A12"/>
    <w:rsid w:val="006F7F22"/>
    <w:rsid w:val="007002EA"/>
    <w:rsid w:val="007006F7"/>
    <w:rsid w:val="007061CA"/>
    <w:rsid w:val="00710B24"/>
    <w:rsid w:val="00712C9B"/>
    <w:rsid w:val="00714692"/>
    <w:rsid w:val="00716FCF"/>
    <w:rsid w:val="00720191"/>
    <w:rsid w:val="007217A2"/>
    <w:rsid w:val="007222CD"/>
    <w:rsid w:val="00724428"/>
    <w:rsid w:val="00727C9D"/>
    <w:rsid w:val="00730477"/>
    <w:rsid w:val="00730DD1"/>
    <w:rsid w:val="007327B7"/>
    <w:rsid w:val="00732ACA"/>
    <w:rsid w:val="00734E90"/>
    <w:rsid w:val="00736FB5"/>
    <w:rsid w:val="00737668"/>
    <w:rsid w:val="00737E79"/>
    <w:rsid w:val="00740FD0"/>
    <w:rsid w:val="00741496"/>
    <w:rsid w:val="007424C8"/>
    <w:rsid w:val="0074311F"/>
    <w:rsid w:val="00747051"/>
    <w:rsid w:val="007517E2"/>
    <w:rsid w:val="007552C0"/>
    <w:rsid w:val="00755D0A"/>
    <w:rsid w:val="007601C3"/>
    <w:rsid w:val="00761C14"/>
    <w:rsid w:val="0076296A"/>
    <w:rsid w:val="007652B1"/>
    <w:rsid w:val="00766DA3"/>
    <w:rsid w:val="00767AF4"/>
    <w:rsid w:val="007704E2"/>
    <w:rsid w:val="00771603"/>
    <w:rsid w:val="00773B6A"/>
    <w:rsid w:val="00775D8E"/>
    <w:rsid w:val="00782BBA"/>
    <w:rsid w:val="00787265"/>
    <w:rsid w:val="00787DC3"/>
    <w:rsid w:val="00790332"/>
    <w:rsid w:val="007912D6"/>
    <w:rsid w:val="00791404"/>
    <w:rsid w:val="0079366F"/>
    <w:rsid w:val="00793F23"/>
    <w:rsid w:val="007A0E12"/>
    <w:rsid w:val="007A1D50"/>
    <w:rsid w:val="007A54E9"/>
    <w:rsid w:val="007B1A15"/>
    <w:rsid w:val="007B46C2"/>
    <w:rsid w:val="007B516B"/>
    <w:rsid w:val="007B5F64"/>
    <w:rsid w:val="007C3674"/>
    <w:rsid w:val="007C5DCF"/>
    <w:rsid w:val="007C66A8"/>
    <w:rsid w:val="007C787A"/>
    <w:rsid w:val="007D150A"/>
    <w:rsid w:val="007D2DC0"/>
    <w:rsid w:val="007D3244"/>
    <w:rsid w:val="007D5A3D"/>
    <w:rsid w:val="007D631E"/>
    <w:rsid w:val="007D7BE9"/>
    <w:rsid w:val="007E023C"/>
    <w:rsid w:val="007E1512"/>
    <w:rsid w:val="007E2333"/>
    <w:rsid w:val="007E34B2"/>
    <w:rsid w:val="007E3750"/>
    <w:rsid w:val="007E4816"/>
    <w:rsid w:val="007E4B0A"/>
    <w:rsid w:val="007E52CA"/>
    <w:rsid w:val="007E5E64"/>
    <w:rsid w:val="007E6F6B"/>
    <w:rsid w:val="007E70C8"/>
    <w:rsid w:val="007F1B51"/>
    <w:rsid w:val="007F3DAE"/>
    <w:rsid w:val="007F5321"/>
    <w:rsid w:val="00800926"/>
    <w:rsid w:val="008018CB"/>
    <w:rsid w:val="00804872"/>
    <w:rsid w:val="00811475"/>
    <w:rsid w:val="00814E6D"/>
    <w:rsid w:val="00817B92"/>
    <w:rsid w:val="00821919"/>
    <w:rsid w:val="00823455"/>
    <w:rsid w:val="008239A4"/>
    <w:rsid w:val="00824FFA"/>
    <w:rsid w:val="008264A3"/>
    <w:rsid w:val="00826AD2"/>
    <w:rsid w:val="00826B80"/>
    <w:rsid w:val="008272B8"/>
    <w:rsid w:val="008305F5"/>
    <w:rsid w:val="00830EBA"/>
    <w:rsid w:val="008322D9"/>
    <w:rsid w:val="00834FC5"/>
    <w:rsid w:val="0084061A"/>
    <w:rsid w:val="008409DE"/>
    <w:rsid w:val="00841A82"/>
    <w:rsid w:val="00841D1F"/>
    <w:rsid w:val="00842F75"/>
    <w:rsid w:val="00843C11"/>
    <w:rsid w:val="00843C85"/>
    <w:rsid w:val="00846598"/>
    <w:rsid w:val="00851001"/>
    <w:rsid w:val="008543A1"/>
    <w:rsid w:val="0085618A"/>
    <w:rsid w:val="00856917"/>
    <w:rsid w:val="0086056D"/>
    <w:rsid w:val="00860BAC"/>
    <w:rsid w:val="00861F78"/>
    <w:rsid w:val="00866569"/>
    <w:rsid w:val="00866DBE"/>
    <w:rsid w:val="00876906"/>
    <w:rsid w:val="008824E0"/>
    <w:rsid w:val="008877B8"/>
    <w:rsid w:val="00890B36"/>
    <w:rsid w:val="0089210F"/>
    <w:rsid w:val="0089241E"/>
    <w:rsid w:val="0089362C"/>
    <w:rsid w:val="00893CEE"/>
    <w:rsid w:val="008A1CF7"/>
    <w:rsid w:val="008A208B"/>
    <w:rsid w:val="008A2776"/>
    <w:rsid w:val="008A313A"/>
    <w:rsid w:val="008A565D"/>
    <w:rsid w:val="008A7880"/>
    <w:rsid w:val="008B0995"/>
    <w:rsid w:val="008B1140"/>
    <w:rsid w:val="008B17C9"/>
    <w:rsid w:val="008C40C9"/>
    <w:rsid w:val="008C46C0"/>
    <w:rsid w:val="008C5338"/>
    <w:rsid w:val="008C6A21"/>
    <w:rsid w:val="008D0EC1"/>
    <w:rsid w:val="008D4239"/>
    <w:rsid w:val="008D666D"/>
    <w:rsid w:val="008E10AA"/>
    <w:rsid w:val="008E11FC"/>
    <w:rsid w:val="008E56D5"/>
    <w:rsid w:val="008E5B62"/>
    <w:rsid w:val="008E670D"/>
    <w:rsid w:val="008F1DFE"/>
    <w:rsid w:val="008F24B6"/>
    <w:rsid w:val="008F45A6"/>
    <w:rsid w:val="008F650C"/>
    <w:rsid w:val="00900F4A"/>
    <w:rsid w:val="009038DC"/>
    <w:rsid w:val="00910D7D"/>
    <w:rsid w:val="009123B2"/>
    <w:rsid w:val="00920010"/>
    <w:rsid w:val="00920861"/>
    <w:rsid w:val="00920CDC"/>
    <w:rsid w:val="00921222"/>
    <w:rsid w:val="00921751"/>
    <w:rsid w:val="0092281A"/>
    <w:rsid w:val="00922DFA"/>
    <w:rsid w:val="00931F8B"/>
    <w:rsid w:val="00932EFD"/>
    <w:rsid w:val="00934B30"/>
    <w:rsid w:val="009438AE"/>
    <w:rsid w:val="00946034"/>
    <w:rsid w:val="00950D74"/>
    <w:rsid w:val="00950E51"/>
    <w:rsid w:val="00954A86"/>
    <w:rsid w:val="00960FF2"/>
    <w:rsid w:val="00961867"/>
    <w:rsid w:val="00961D4F"/>
    <w:rsid w:val="00962673"/>
    <w:rsid w:val="00963471"/>
    <w:rsid w:val="0096389B"/>
    <w:rsid w:val="00970806"/>
    <w:rsid w:val="009739A7"/>
    <w:rsid w:val="00974A4E"/>
    <w:rsid w:val="00977993"/>
    <w:rsid w:val="009812BA"/>
    <w:rsid w:val="0098197D"/>
    <w:rsid w:val="0098220B"/>
    <w:rsid w:val="009838C3"/>
    <w:rsid w:val="009847B9"/>
    <w:rsid w:val="00984A9F"/>
    <w:rsid w:val="009864F3"/>
    <w:rsid w:val="009907D0"/>
    <w:rsid w:val="00995141"/>
    <w:rsid w:val="00997CD0"/>
    <w:rsid w:val="009A1763"/>
    <w:rsid w:val="009A1772"/>
    <w:rsid w:val="009A2E35"/>
    <w:rsid w:val="009A37DF"/>
    <w:rsid w:val="009A514C"/>
    <w:rsid w:val="009A5E8F"/>
    <w:rsid w:val="009A6532"/>
    <w:rsid w:val="009B03DB"/>
    <w:rsid w:val="009B1C59"/>
    <w:rsid w:val="009B30C6"/>
    <w:rsid w:val="009B4940"/>
    <w:rsid w:val="009B7283"/>
    <w:rsid w:val="009B7A7E"/>
    <w:rsid w:val="009C1559"/>
    <w:rsid w:val="009C1841"/>
    <w:rsid w:val="009C2F8A"/>
    <w:rsid w:val="009C4627"/>
    <w:rsid w:val="009C4990"/>
    <w:rsid w:val="009C4A48"/>
    <w:rsid w:val="009C5F85"/>
    <w:rsid w:val="009C746A"/>
    <w:rsid w:val="009C7480"/>
    <w:rsid w:val="009C79CA"/>
    <w:rsid w:val="009D00FF"/>
    <w:rsid w:val="009D1EEB"/>
    <w:rsid w:val="009D411B"/>
    <w:rsid w:val="009D4791"/>
    <w:rsid w:val="009D7295"/>
    <w:rsid w:val="009E71BB"/>
    <w:rsid w:val="009E7CA2"/>
    <w:rsid w:val="009E7EEC"/>
    <w:rsid w:val="009F03F4"/>
    <w:rsid w:val="009F1514"/>
    <w:rsid w:val="009F1CC9"/>
    <w:rsid w:val="009F2004"/>
    <w:rsid w:val="009F29BA"/>
    <w:rsid w:val="009F3946"/>
    <w:rsid w:val="009F7C2F"/>
    <w:rsid w:val="00A01E8A"/>
    <w:rsid w:val="00A07E7A"/>
    <w:rsid w:val="00A120C5"/>
    <w:rsid w:val="00A13618"/>
    <w:rsid w:val="00A13B07"/>
    <w:rsid w:val="00A17010"/>
    <w:rsid w:val="00A176D5"/>
    <w:rsid w:val="00A20478"/>
    <w:rsid w:val="00A22B19"/>
    <w:rsid w:val="00A233A0"/>
    <w:rsid w:val="00A2382A"/>
    <w:rsid w:val="00A30005"/>
    <w:rsid w:val="00A318BE"/>
    <w:rsid w:val="00A32496"/>
    <w:rsid w:val="00A33D79"/>
    <w:rsid w:val="00A347AB"/>
    <w:rsid w:val="00A35293"/>
    <w:rsid w:val="00A35BB4"/>
    <w:rsid w:val="00A368E8"/>
    <w:rsid w:val="00A37150"/>
    <w:rsid w:val="00A423C8"/>
    <w:rsid w:val="00A42D5A"/>
    <w:rsid w:val="00A476B1"/>
    <w:rsid w:val="00A51023"/>
    <w:rsid w:val="00A5215D"/>
    <w:rsid w:val="00A5335E"/>
    <w:rsid w:val="00A53381"/>
    <w:rsid w:val="00A543F5"/>
    <w:rsid w:val="00A54EB0"/>
    <w:rsid w:val="00A56445"/>
    <w:rsid w:val="00A57330"/>
    <w:rsid w:val="00A57AE8"/>
    <w:rsid w:val="00A60773"/>
    <w:rsid w:val="00A60A35"/>
    <w:rsid w:val="00A620B4"/>
    <w:rsid w:val="00A7305E"/>
    <w:rsid w:val="00A7605C"/>
    <w:rsid w:val="00A76A4A"/>
    <w:rsid w:val="00A8071D"/>
    <w:rsid w:val="00A82449"/>
    <w:rsid w:val="00A82A87"/>
    <w:rsid w:val="00A8321F"/>
    <w:rsid w:val="00A84C2D"/>
    <w:rsid w:val="00A8550E"/>
    <w:rsid w:val="00A85FA9"/>
    <w:rsid w:val="00A86D3C"/>
    <w:rsid w:val="00A90916"/>
    <w:rsid w:val="00A9096C"/>
    <w:rsid w:val="00A920FD"/>
    <w:rsid w:val="00A92B55"/>
    <w:rsid w:val="00A95C0E"/>
    <w:rsid w:val="00A96A33"/>
    <w:rsid w:val="00AA0E5B"/>
    <w:rsid w:val="00AA1148"/>
    <w:rsid w:val="00AA256B"/>
    <w:rsid w:val="00AA3E54"/>
    <w:rsid w:val="00AA3F4D"/>
    <w:rsid w:val="00AA5F24"/>
    <w:rsid w:val="00AB219D"/>
    <w:rsid w:val="00AB3807"/>
    <w:rsid w:val="00AB4187"/>
    <w:rsid w:val="00AB5841"/>
    <w:rsid w:val="00AC0052"/>
    <w:rsid w:val="00AC17EB"/>
    <w:rsid w:val="00AC3657"/>
    <w:rsid w:val="00AD4EA0"/>
    <w:rsid w:val="00AD74BA"/>
    <w:rsid w:val="00AD7F3D"/>
    <w:rsid w:val="00AE5328"/>
    <w:rsid w:val="00AE68AD"/>
    <w:rsid w:val="00AF59F1"/>
    <w:rsid w:val="00AF6206"/>
    <w:rsid w:val="00B01E35"/>
    <w:rsid w:val="00B051F4"/>
    <w:rsid w:val="00B0774F"/>
    <w:rsid w:val="00B07DBA"/>
    <w:rsid w:val="00B11868"/>
    <w:rsid w:val="00B12F03"/>
    <w:rsid w:val="00B15492"/>
    <w:rsid w:val="00B15499"/>
    <w:rsid w:val="00B16820"/>
    <w:rsid w:val="00B21801"/>
    <w:rsid w:val="00B22BD9"/>
    <w:rsid w:val="00B23E36"/>
    <w:rsid w:val="00B2484C"/>
    <w:rsid w:val="00B31BFF"/>
    <w:rsid w:val="00B32D76"/>
    <w:rsid w:val="00B35A98"/>
    <w:rsid w:val="00B37BBA"/>
    <w:rsid w:val="00B44FC9"/>
    <w:rsid w:val="00B46857"/>
    <w:rsid w:val="00B50070"/>
    <w:rsid w:val="00B51C81"/>
    <w:rsid w:val="00B53364"/>
    <w:rsid w:val="00B55B35"/>
    <w:rsid w:val="00B5655B"/>
    <w:rsid w:val="00B5671B"/>
    <w:rsid w:val="00B57D9F"/>
    <w:rsid w:val="00B61602"/>
    <w:rsid w:val="00B61F8E"/>
    <w:rsid w:val="00B66EF4"/>
    <w:rsid w:val="00B70DCB"/>
    <w:rsid w:val="00B72094"/>
    <w:rsid w:val="00B72492"/>
    <w:rsid w:val="00B72FDE"/>
    <w:rsid w:val="00B74713"/>
    <w:rsid w:val="00B8174E"/>
    <w:rsid w:val="00B81A86"/>
    <w:rsid w:val="00B854CB"/>
    <w:rsid w:val="00B855FE"/>
    <w:rsid w:val="00B86C38"/>
    <w:rsid w:val="00B874C7"/>
    <w:rsid w:val="00B910B3"/>
    <w:rsid w:val="00B92366"/>
    <w:rsid w:val="00B97760"/>
    <w:rsid w:val="00BA1164"/>
    <w:rsid w:val="00BA2C77"/>
    <w:rsid w:val="00BA300F"/>
    <w:rsid w:val="00BA41FE"/>
    <w:rsid w:val="00BA52DB"/>
    <w:rsid w:val="00BB083E"/>
    <w:rsid w:val="00BB0E78"/>
    <w:rsid w:val="00BB17C4"/>
    <w:rsid w:val="00BB19D6"/>
    <w:rsid w:val="00BB4333"/>
    <w:rsid w:val="00BB4663"/>
    <w:rsid w:val="00BB6478"/>
    <w:rsid w:val="00BC12FC"/>
    <w:rsid w:val="00BC2726"/>
    <w:rsid w:val="00BC3C36"/>
    <w:rsid w:val="00BC3CB0"/>
    <w:rsid w:val="00BC7A57"/>
    <w:rsid w:val="00BD0D33"/>
    <w:rsid w:val="00BD1A1A"/>
    <w:rsid w:val="00BE139D"/>
    <w:rsid w:val="00BE1A6B"/>
    <w:rsid w:val="00BE5BD4"/>
    <w:rsid w:val="00BE5D56"/>
    <w:rsid w:val="00BF04DA"/>
    <w:rsid w:val="00BF0F14"/>
    <w:rsid w:val="00BF1134"/>
    <w:rsid w:val="00BF3A93"/>
    <w:rsid w:val="00BF4C4F"/>
    <w:rsid w:val="00BF5075"/>
    <w:rsid w:val="00BF536A"/>
    <w:rsid w:val="00BF6E02"/>
    <w:rsid w:val="00C00EEB"/>
    <w:rsid w:val="00C02561"/>
    <w:rsid w:val="00C02D8C"/>
    <w:rsid w:val="00C02F88"/>
    <w:rsid w:val="00C05A18"/>
    <w:rsid w:val="00C06B99"/>
    <w:rsid w:val="00C06C0B"/>
    <w:rsid w:val="00C15E28"/>
    <w:rsid w:val="00C17953"/>
    <w:rsid w:val="00C22F8E"/>
    <w:rsid w:val="00C24F2E"/>
    <w:rsid w:val="00C25C76"/>
    <w:rsid w:val="00C25DC2"/>
    <w:rsid w:val="00C27F98"/>
    <w:rsid w:val="00C30990"/>
    <w:rsid w:val="00C33D84"/>
    <w:rsid w:val="00C342CC"/>
    <w:rsid w:val="00C34486"/>
    <w:rsid w:val="00C348EC"/>
    <w:rsid w:val="00C34A82"/>
    <w:rsid w:val="00C34D07"/>
    <w:rsid w:val="00C40BEE"/>
    <w:rsid w:val="00C4417C"/>
    <w:rsid w:val="00C444C7"/>
    <w:rsid w:val="00C46376"/>
    <w:rsid w:val="00C46A29"/>
    <w:rsid w:val="00C51A57"/>
    <w:rsid w:val="00C52874"/>
    <w:rsid w:val="00C56F0B"/>
    <w:rsid w:val="00C613B2"/>
    <w:rsid w:val="00C62C57"/>
    <w:rsid w:val="00C64165"/>
    <w:rsid w:val="00C64781"/>
    <w:rsid w:val="00C64F16"/>
    <w:rsid w:val="00C671DF"/>
    <w:rsid w:val="00C70E49"/>
    <w:rsid w:val="00C7187F"/>
    <w:rsid w:val="00C730DF"/>
    <w:rsid w:val="00C7584A"/>
    <w:rsid w:val="00C76884"/>
    <w:rsid w:val="00C77A20"/>
    <w:rsid w:val="00C8753A"/>
    <w:rsid w:val="00C87AD0"/>
    <w:rsid w:val="00C9026A"/>
    <w:rsid w:val="00C91D01"/>
    <w:rsid w:val="00C936B7"/>
    <w:rsid w:val="00C973F8"/>
    <w:rsid w:val="00CA289F"/>
    <w:rsid w:val="00CA4A34"/>
    <w:rsid w:val="00CA4D34"/>
    <w:rsid w:val="00CA518D"/>
    <w:rsid w:val="00CA57D1"/>
    <w:rsid w:val="00CB1D34"/>
    <w:rsid w:val="00CB2CDA"/>
    <w:rsid w:val="00CB353A"/>
    <w:rsid w:val="00CB5279"/>
    <w:rsid w:val="00CB5FB0"/>
    <w:rsid w:val="00CB6DCA"/>
    <w:rsid w:val="00CB711B"/>
    <w:rsid w:val="00CB7B0A"/>
    <w:rsid w:val="00CC0F3F"/>
    <w:rsid w:val="00CC3B68"/>
    <w:rsid w:val="00CC6433"/>
    <w:rsid w:val="00CD0325"/>
    <w:rsid w:val="00CD2A5D"/>
    <w:rsid w:val="00CD3D09"/>
    <w:rsid w:val="00CD4548"/>
    <w:rsid w:val="00CE14A8"/>
    <w:rsid w:val="00CE214D"/>
    <w:rsid w:val="00CE269D"/>
    <w:rsid w:val="00CE29FA"/>
    <w:rsid w:val="00CE42FF"/>
    <w:rsid w:val="00CE60A0"/>
    <w:rsid w:val="00CF0533"/>
    <w:rsid w:val="00CF0D31"/>
    <w:rsid w:val="00D00849"/>
    <w:rsid w:val="00D01308"/>
    <w:rsid w:val="00D02159"/>
    <w:rsid w:val="00D02629"/>
    <w:rsid w:val="00D0291B"/>
    <w:rsid w:val="00D03CD9"/>
    <w:rsid w:val="00D043B4"/>
    <w:rsid w:val="00D0583C"/>
    <w:rsid w:val="00D06C49"/>
    <w:rsid w:val="00D12C9A"/>
    <w:rsid w:val="00D12F20"/>
    <w:rsid w:val="00D163D6"/>
    <w:rsid w:val="00D20A8B"/>
    <w:rsid w:val="00D24E51"/>
    <w:rsid w:val="00D257C8"/>
    <w:rsid w:val="00D26202"/>
    <w:rsid w:val="00D2795E"/>
    <w:rsid w:val="00D30D45"/>
    <w:rsid w:val="00D32420"/>
    <w:rsid w:val="00D32469"/>
    <w:rsid w:val="00D364AF"/>
    <w:rsid w:val="00D45426"/>
    <w:rsid w:val="00D52356"/>
    <w:rsid w:val="00D53B3F"/>
    <w:rsid w:val="00D54E39"/>
    <w:rsid w:val="00D56081"/>
    <w:rsid w:val="00D57EEB"/>
    <w:rsid w:val="00D65664"/>
    <w:rsid w:val="00D6766A"/>
    <w:rsid w:val="00D67D8C"/>
    <w:rsid w:val="00D759B1"/>
    <w:rsid w:val="00D77E89"/>
    <w:rsid w:val="00D801AB"/>
    <w:rsid w:val="00D81063"/>
    <w:rsid w:val="00D81B5C"/>
    <w:rsid w:val="00D86217"/>
    <w:rsid w:val="00D91942"/>
    <w:rsid w:val="00D91AC6"/>
    <w:rsid w:val="00D960E2"/>
    <w:rsid w:val="00D962AC"/>
    <w:rsid w:val="00D9796F"/>
    <w:rsid w:val="00D97CB8"/>
    <w:rsid w:val="00D97FCE"/>
    <w:rsid w:val="00DA3389"/>
    <w:rsid w:val="00DA5D46"/>
    <w:rsid w:val="00DB200E"/>
    <w:rsid w:val="00DB382D"/>
    <w:rsid w:val="00DB5D7E"/>
    <w:rsid w:val="00DB6647"/>
    <w:rsid w:val="00DB7DF7"/>
    <w:rsid w:val="00DC02EC"/>
    <w:rsid w:val="00DC542B"/>
    <w:rsid w:val="00DC696B"/>
    <w:rsid w:val="00DD1D92"/>
    <w:rsid w:val="00DD33D3"/>
    <w:rsid w:val="00DD6290"/>
    <w:rsid w:val="00DD74DC"/>
    <w:rsid w:val="00DE0600"/>
    <w:rsid w:val="00DE1B56"/>
    <w:rsid w:val="00DE27E8"/>
    <w:rsid w:val="00DE3656"/>
    <w:rsid w:val="00DE4272"/>
    <w:rsid w:val="00DE4DAD"/>
    <w:rsid w:val="00DE57D1"/>
    <w:rsid w:val="00DE6D30"/>
    <w:rsid w:val="00DE7098"/>
    <w:rsid w:val="00DF0301"/>
    <w:rsid w:val="00DF0C61"/>
    <w:rsid w:val="00DF2D8A"/>
    <w:rsid w:val="00DF6B43"/>
    <w:rsid w:val="00DF7E0C"/>
    <w:rsid w:val="00E00DCB"/>
    <w:rsid w:val="00E04419"/>
    <w:rsid w:val="00E055C4"/>
    <w:rsid w:val="00E05DBC"/>
    <w:rsid w:val="00E06656"/>
    <w:rsid w:val="00E10921"/>
    <w:rsid w:val="00E10D8A"/>
    <w:rsid w:val="00E14A8E"/>
    <w:rsid w:val="00E1511A"/>
    <w:rsid w:val="00E156B6"/>
    <w:rsid w:val="00E15999"/>
    <w:rsid w:val="00E16423"/>
    <w:rsid w:val="00E17214"/>
    <w:rsid w:val="00E20215"/>
    <w:rsid w:val="00E2032C"/>
    <w:rsid w:val="00E22A17"/>
    <w:rsid w:val="00E2377E"/>
    <w:rsid w:val="00E260CA"/>
    <w:rsid w:val="00E266A7"/>
    <w:rsid w:val="00E41AE8"/>
    <w:rsid w:val="00E4430E"/>
    <w:rsid w:val="00E46D71"/>
    <w:rsid w:val="00E506D8"/>
    <w:rsid w:val="00E51EEC"/>
    <w:rsid w:val="00E521BB"/>
    <w:rsid w:val="00E53B6E"/>
    <w:rsid w:val="00E5687D"/>
    <w:rsid w:val="00E616A3"/>
    <w:rsid w:val="00E62D4E"/>
    <w:rsid w:val="00E63181"/>
    <w:rsid w:val="00E660B4"/>
    <w:rsid w:val="00E670FB"/>
    <w:rsid w:val="00E70B33"/>
    <w:rsid w:val="00E72A9A"/>
    <w:rsid w:val="00E761D3"/>
    <w:rsid w:val="00E81C3B"/>
    <w:rsid w:val="00E82A27"/>
    <w:rsid w:val="00E82FC9"/>
    <w:rsid w:val="00E85E4D"/>
    <w:rsid w:val="00E924D7"/>
    <w:rsid w:val="00E94FDE"/>
    <w:rsid w:val="00EB1EE8"/>
    <w:rsid w:val="00EB634F"/>
    <w:rsid w:val="00EB6528"/>
    <w:rsid w:val="00EC0B50"/>
    <w:rsid w:val="00EC2DF6"/>
    <w:rsid w:val="00EC4DBF"/>
    <w:rsid w:val="00EC60E1"/>
    <w:rsid w:val="00EC7B1C"/>
    <w:rsid w:val="00ED1069"/>
    <w:rsid w:val="00ED15D8"/>
    <w:rsid w:val="00ED3971"/>
    <w:rsid w:val="00ED4285"/>
    <w:rsid w:val="00ED4C9B"/>
    <w:rsid w:val="00ED5E45"/>
    <w:rsid w:val="00ED7FAB"/>
    <w:rsid w:val="00EE45CA"/>
    <w:rsid w:val="00EE4F50"/>
    <w:rsid w:val="00EE62D5"/>
    <w:rsid w:val="00EE6CFF"/>
    <w:rsid w:val="00EE6F84"/>
    <w:rsid w:val="00EF4AA6"/>
    <w:rsid w:val="00EF5087"/>
    <w:rsid w:val="00EF6A3F"/>
    <w:rsid w:val="00F0053E"/>
    <w:rsid w:val="00F01888"/>
    <w:rsid w:val="00F039D6"/>
    <w:rsid w:val="00F10D68"/>
    <w:rsid w:val="00F12117"/>
    <w:rsid w:val="00F12563"/>
    <w:rsid w:val="00F14F64"/>
    <w:rsid w:val="00F2012E"/>
    <w:rsid w:val="00F22E3B"/>
    <w:rsid w:val="00F24E58"/>
    <w:rsid w:val="00F253FE"/>
    <w:rsid w:val="00F2588D"/>
    <w:rsid w:val="00F25FD5"/>
    <w:rsid w:val="00F2607E"/>
    <w:rsid w:val="00F2638E"/>
    <w:rsid w:val="00F2658B"/>
    <w:rsid w:val="00F26F40"/>
    <w:rsid w:val="00F30CB0"/>
    <w:rsid w:val="00F327C9"/>
    <w:rsid w:val="00F3466C"/>
    <w:rsid w:val="00F358A1"/>
    <w:rsid w:val="00F36B72"/>
    <w:rsid w:val="00F36D81"/>
    <w:rsid w:val="00F4044C"/>
    <w:rsid w:val="00F41A55"/>
    <w:rsid w:val="00F41E25"/>
    <w:rsid w:val="00F47535"/>
    <w:rsid w:val="00F5420E"/>
    <w:rsid w:val="00F550B3"/>
    <w:rsid w:val="00F550DF"/>
    <w:rsid w:val="00F55639"/>
    <w:rsid w:val="00F55BE0"/>
    <w:rsid w:val="00F60D8B"/>
    <w:rsid w:val="00F67AC6"/>
    <w:rsid w:val="00F708F0"/>
    <w:rsid w:val="00F75CD0"/>
    <w:rsid w:val="00F771E5"/>
    <w:rsid w:val="00F816D8"/>
    <w:rsid w:val="00F86929"/>
    <w:rsid w:val="00F90292"/>
    <w:rsid w:val="00F914D8"/>
    <w:rsid w:val="00F938D1"/>
    <w:rsid w:val="00F96821"/>
    <w:rsid w:val="00FA30E9"/>
    <w:rsid w:val="00FA6D32"/>
    <w:rsid w:val="00FA6F03"/>
    <w:rsid w:val="00FA7004"/>
    <w:rsid w:val="00FA7560"/>
    <w:rsid w:val="00FA75F0"/>
    <w:rsid w:val="00FA7FED"/>
    <w:rsid w:val="00FB2C11"/>
    <w:rsid w:val="00FB58BB"/>
    <w:rsid w:val="00FB7614"/>
    <w:rsid w:val="00FB7BE8"/>
    <w:rsid w:val="00FC45EC"/>
    <w:rsid w:val="00FC76AF"/>
    <w:rsid w:val="00FD0BB8"/>
    <w:rsid w:val="00FD1461"/>
    <w:rsid w:val="00FD1769"/>
    <w:rsid w:val="00FD2B9B"/>
    <w:rsid w:val="00FD3158"/>
    <w:rsid w:val="00FD34F5"/>
    <w:rsid w:val="00FD7436"/>
    <w:rsid w:val="00FD778C"/>
    <w:rsid w:val="00FE26CE"/>
    <w:rsid w:val="00FE2A42"/>
    <w:rsid w:val="00FE4311"/>
    <w:rsid w:val="00FE43A1"/>
    <w:rsid w:val="00FE5CBF"/>
    <w:rsid w:val="00FE76FA"/>
    <w:rsid w:val="00FF035B"/>
    <w:rsid w:val="00FF10C0"/>
    <w:rsid w:val="00FF2288"/>
    <w:rsid w:val="00FF4A94"/>
    <w:rsid w:val="00FF4D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60B2895"/>
  <w15:chartTrackingRefBased/>
  <w15:docId w15:val="{2CA7A85C-3331-9849-AB8F-C3B436FDD1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B711B"/>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1302"/>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081302"/>
    <w:rPr>
      <w:rFonts w:ascii="Times New Roman" w:hAnsi="Times New Roman" w:cs="Times New Roman"/>
      <w:sz w:val="18"/>
      <w:szCs w:val="18"/>
    </w:rPr>
  </w:style>
  <w:style w:type="character" w:styleId="Strong">
    <w:name w:val="Strong"/>
    <w:basedOn w:val="DefaultParagraphFont"/>
    <w:uiPriority w:val="22"/>
    <w:qFormat/>
    <w:rsid w:val="00E616A3"/>
    <w:rPr>
      <w:b/>
      <w:bCs/>
    </w:rPr>
  </w:style>
  <w:style w:type="paragraph" w:styleId="ListParagraph">
    <w:name w:val="List Paragraph"/>
    <w:basedOn w:val="Normal"/>
    <w:uiPriority w:val="34"/>
    <w:qFormat/>
    <w:rsid w:val="009C1841"/>
    <w:pPr>
      <w:ind w:left="720"/>
      <w:contextualSpacing/>
    </w:pPr>
  </w:style>
  <w:style w:type="table" w:styleId="TableGrid">
    <w:name w:val="Table Grid"/>
    <w:basedOn w:val="TableNormal"/>
    <w:uiPriority w:val="39"/>
    <w:rsid w:val="00A85FA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61602"/>
    <w:rPr>
      <w:sz w:val="16"/>
      <w:szCs w:val="16"/>
    </w:rPr>
  </w:style>
  <w:style w:type="paragraph" w:styleId="CommentText">
    <w:name w:val="annotation text"/>
    <w:basedOn w:val="Normal"/>
    <w:link w:val="CommentTextChar"/>
    <w:uiPriority w:val="99"/>
    <w:unhideWhenUsed/>
    <w:rsid w:val="00B61602"/>
    <w:rPr>
      <w:sz w:val="20"/>
      <w:szCs w:val="20"/>
    </w:rPr>
  </w:style>
  <w:style w:type="character" w:customStyle="1" w:styleId="CommentTextChar">
    <w:name w:val="Comment Text Char"/>
    <w:basedOn w:val="DefaultParagraphFont"/>
    <w:link w:val="CommentText"/>
    <w:uiPriority w:val="99"/>
    <w:rsid w:val="00B61602"/>
    <w:rPr>
      <w:sz w:val="20"/>
      <w:szCs w:val="20"/>
    </w:rPr>
  </w:style>
  <w:style w:type="paragraph" w:styleId="CommentSubject">
    <w:name w:val="annotation subject"/>
    <w:basedOn w:val="CommentText"/>
    <w:next w:val="CommentText"/>
    <w:link w:val="CommentSubjectChar"/>
    <w:uiPriority w:val="99"/>
    <w:semiHidden/>
    <w:unhideWhenUsed/>
    <w:rsid w:val="00B61602"/>
    <w:rPr>
      <w:b/>
      <w:bCs/>
    </w:rPr>
  </w:style>
  <w:style w:type="character" w:customStyle="1" w:styleId="CommentSubjectChar">
    <w:name w:val="Comment Subject Char"/>
    <w:basedOn w:val="CommentTextChar"/>
    <w:link w:val="CommentSubject"/>
    <w:uiPriority w:val="99"/>
    <w:semiHidden/>
    <w:rsid w:val="00B61602"/>
    <w:rPr>
      <w:b/>
      <w:bCs/>
      <w:sz w:val="20"/>
      <w:szCs w:val="20"/>
    </w:rPr>
  </w:style>
  <w:style w:type="paragraph" w:styleId="Caption">
    <w:name w:val="caption"/>
    <w:basedOn w:val="Normal"/>
    <w:next w:val="Normal"/>
    <w:uiPriority w:val="35"/>
    <w:unhideWhenUsed/>
    <w:qFormat/>
    <w:rsid w:val="007327B7"/>
    <w:pPr>
      <w:spacing w:after="200"/>
    </w:pPr>
    <w:rPr>
      <w:i/>
      <w:iCs/>
      <w:color w:val="44546A" w:themeColor="text2"/>
      <w:sz w:val="18"/>
      <w:szCs w:val="18"/>
    </w:rPr>
  </w:style>
  <w:style w:type="character" w:customStyle="1" w:styleId="Heading1Char">
    <w:name w:val="Heading 1 Char"/>
    <w:basedOn w:val="DefaultParagraphFont"/>
    <w:link w:val="Heading1"/>
    <w:uiPriority w:val="9"/>
    <w:rsid w:val="00CB711B"/>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B12F03"/>
    <w:rPr>
      <w:color w:val="808080"/>
    </w:rPr>
  </w:style>
  <w:style w:type="character" w:styleId="Hyperlink">
    <w:name w:val="Hyperlink"/>
    <w:basedOn w:val="DefaultParagraphFont"/>
    <w:uiPriority w:val="99"/>
    <w:semiHidden/>
    <w:unhideWhenUsed/>
    <w:rsid w:val="009C79CA"/>
    <w:rPr>
      <w:color w:val="0000FF"/>
      <w:u w:val="single"/>
    </w:rPr>
  </w:style>
  <w:style w:type="character" w:styleId="Emphasis">
    <w:name w:val="Emphasis"/>
    <w:basedOn w:val="DefaultParagraphFont"/>
    <w:uiPriority w:val="20"/>
    <w:qFormat/>
    <w:rsid w:val="00CE42FF"/>
    <w:rPr>
      <w:i/>
      <w:iCs/>
    </w:rPr>
  </w:style>
  <w:style w:type="paragraph" w:styleId="Header">
    <w:name w:val="header"/>
    <w:basedOn w:val="Normal"/>
    <w:link w:val="HeaderChar"/>
    <w:uiPriority w:val="99"/>
    <w:unhideWhenUsed/>
    <w:rsid w:val="001A318B"/>
    <w:pPr>
      <w:tabs>
        <w:tab w:val="center" w:pos="4680"/>
        <w:tab w:val="right" w:pos="9360"/>
      </w:tabs>
    </w:pPr>
  </w:style>
  <w:style w:type="character" w:customStyle="1" w:styleId="HeaderChar">
    <w:name w:val="Header Char"/>
    <w:basedOn w:val="DefaultParagraphFont"/>
    <w:link w:val="Header"/>
    <w:uiPriority w:val="99"/>
    <w:rsid w:val="001A318B"/>
  </w:style>
  <w:style w:type="character" w:styleId="PageNumber">
    <w:name w:val="page number"/>
    <w:basedOn w:val="DefaultParagraphFont"/>
    <w:uiPriority w:val="99"/>
    <w:semiHidden/>
    <w:unhideWhenUsed/>
    <w:rsid w:val="001A318B"/>
  </w:style>
  <w:style w:type="character" w:styleId="LineNumber">
    <w:name w:val="line number"/>
    <w:basedOn w:val="DefaultParagraphFont"/>
    <w:uiPriority w:val="99"/>
    <w:semiHidden/>
    <w:unhideWhenUsed/>
    <w:rsid w:val="001A318B"/>
  </w:style>
  <w:style w:type="paragraph" w:styleId="Revision">
    <w:name w:val="Revision"/>
    <w:hidden/>
    <w:uiPriority w:val="99"/>
    <w:semiHidden/>
    <w:rsid w:val="00D57EE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3086993">
      <w:bodyDiv w:val="1"/>
      <w:marLeft w:val="0"/>
      <w:marRight w:val="0"/>
      <w:marTop w:val="0"/>
      <w:marBottom w:val="0"/>
      <w:divBdr>
        <w:top w:val="none" w:sz="0" w:space="0" w:color="auto"/>
        <w:left w:val="none" w:sz="0" w:space="0" w:color="auto"/>
        <w:bottom w:val="none" w:sz="0" w:space="0" w:color="auto"/>
        <w:right w:val="none" w:sz="0" w:space="0" w:color="auto"/>
      </w:divBdr>
    </w:div>
    <w:div w:id="149561628">
      <w:bodyDiv w:val="1"/>
      <w:marLeft w:val="0"/>
      <w:marRight w:val="0"/>
      <w:marTop w:val="0"/>
      <w:marBottom w:val="0"/>
      <w:divBdr>
        <w:top w:val="none" w:sz="0" w:space="0" w:color="auto"/>
        <w:left w:val="none" w:sz="0" w:space="0" w:color="auto"/>
        <w:bottom w:val="none" w:sz="0" w:space="0" w:color="auto"/>
        <w:right w:val="none" w:sz="0" w:space="0" w:color="auto"/>
      </w:divBdr>
    </w:div>
    <w:div w:id="182283120">
      <w:bodyDiv w:val="1"/>
      <w:marLeft w:val="0"/>
      <w:marRight w:val="0"/>
      <w:marTop w:val="0"/>
      <w:marBottom w:val="0"/>
      <w:divBdr>
        <w:top w:val="none" w:sz="0" w:space="0" w:color="auto"/>
        <w:left w:val="none" w:sz="0" w:space="0" w:color="auto"/>
        <w:bottom w:val="none" w:sz="0" w:space="0" w:color="auto"/>
        <w:right w:val="none" w:sz="0" w:space="0" w:color="auto"/>
      </w:divBdr>
    </w:div>
    <w:div w:id="402146284">
      <w:bodyDiv w:val="1"/>
      <w:marLeft w:val="0"/>
      <w:marRight w:val="0"/>
      <w:marTop w:val="0"/>
      <w:marBottom w:val="0"/>
      <w:divBdr>
        <w:top w:val="none" w:sz="0" w:space="0" w:color="auto"/>
        <w:left w:val="none" w:sz="0" w:space="0" w:color="auto"/>
        <w:bottom w:val="none" w:sz="0" w:space="0" w:color="auto"/>
        <w:right w:val="none" w:sz="0" w:space="0" w:color="auto"/>
      </w:divBdr>
    </w:div>
    <w:div w:id="563687729">
      <w:bodyDiv w:val="1"/>
      <w:marLeft w:val="0"/>
      <w:marRight w:val="0"/>
      <w:marTop w:val="0"/>
      <w:marBottom w:val="0"/>
      <w:divBdr>
        <w:top w:val="none" w:sz="0" w:space="0" w:color="auto"/>
        <w:left w:val="none" w:sz="0" w:space="0" w:color="auto"/>
        <w:bottom w:val="none" w:sz="0" w:space="0" w:color="auto"/>
        <w:right w:val="none" w:sz="0" w:space="0" w:color="auto"/>
      </w:divBdr>
    </w:div>
    <w:div w:id="660619373">
      <w:bodyDiv w:val="1"/>
      <w:marLeft w:val="0"/>
      <w:marRight w:val="0"/>
      <w:marTop w:val="0"/>
      <w:marBottom w:val="0"/>
      <w:divBdr>
        <w:top w:val="none" w:sz="0" w:space="0" w:color="auto"/>
        <w:left w:val="none" w:sz="0" w:space="0" w:color="auto"/>
        <w:bottom w:val="none" w:sz="0" w:space="0" w:color="auto"/>
        <w:right w:val="none" w:sz="0" w:space="0" w:color="auto"/>
      </w:divBdr>
    </w:div>
    <w:div w:id="712268203">
      <w:bodyDiv w:val="1"/>
      <w:marLeft w:val="0"/>
      <w:marRight w:val="0"/>
      <w:marTop w:val="0"/>
      <w:marBottom w:val="0"/>
      <w:divBdr>
        <w:top w:val="none" w:sz="0" w:space="0" w:color="auto"/>
        <w:left w:val="none" w:sz="0" w:space="0" w:color="auto"/>
        <w:bottom w:val="none" w:sz="0" w:space="0" w:color="auto"/>
        <w:right w:val="none" w:sz="0" w:space="0" w:color="auto"/>
      </w:divBdr>
    </w:div>
    <w:div w:id="1043098427">
      <w:bodyDiv w:val="1"/>
      <w:marLeft w:val="0"/>
      <w:marRight w:val="0"/>
      <w:marTop w:val="0"/>
      <w:marBottom w:val="0"/>
      <w:divBdr>
        <w:top w:val="none" w:sz="0" w:space="0" w:color="auto"/>
        <w:left w:val="none" w:sz="0" w:space="0" w:color="auto"/>
        <w:bottom w:val="none" w:sz="0" w:space="0" w:color="auto"/>
        <w:right w:val="none" w:sz="0" w:space="0" w:color="auto"/>
      </w:divBdr>
    </w:div>
    <w:div w:id="1192184521">
      <w:bodyDiv w:val="1"/>
      <w:marLeft w:val="0"/>
      <w:marRight w:val="0"/>
      <w:marTop w:val="0"/>
      <w:marBottom w:val="0"/>
      <w:divBdr>
        <w:top w:val="none" w:sz="0" w:space="0" w:color="auto"/>
        <w:left w:val="none" w:sz="0" w:space="0" w:color="auto"/>
        <w:bottom w:val="none" w:sz="0" w:space="0" w:color="auto"/>
        <w:right w:val="none" w:sz="0" w:space="0" w:color="auto"/>
      </w:divBdr>
    </w:div>
    <w:div w:id="1223829114">
      <w:bodyDiv w:val="1"/>
      <w:marLeft w:val="0"/>
      <w:marRight w:val="0"/>
      <w:marTop w:val="0"/>
      <w:marBottom w:val="0"/>
      <w:divBdr>
        <w:top w:val="none" w:sz="0" w:space="0" w:color="auto"/>
        <w:left w:val="none" w:sz="0" w:space="0" w:color="auto"/>
        <w:bottom w:val="none" w:sz="0" w:space="0" w:color="auto"/>
        <w:right w:val="none" w:sz="0" w:space="0" w:color="auto"/>
      </w:divBdr>
    </w:div>
    <w:div w:id="1554610483">
      <w:bodyDiv w:val="1"/>
      <w:marLeft w:val="0"/>
      <w:marRight w:val="0"/>
      <w:marTop w:val="0"/>
      <w:marBottom w:val="0"/>
      <w:divBdr>
        <w:top w:val="none" w:sz="0" w:space="0" w:color="auto"/>
        <w:left w:val="none" w:sz="0" w:space="0" w:color="auto"/>
        <w:bottom w:val="none" w:sz="0" w:space="0" w:color="auto"/>
        <w:right w:val="none" w:sz="0" w:space="0" w:color="auto"/>
      </w:divBdr>
    </w:div>
    <w:div w:id="1780486909">
      <w:bodyDiv w:val="1"/>
      <w:marLeft w:val="0"/>
      <w:marRight w:val="0"/>
      <w:marTop w:val="0"/>
      <w:marBottom w:val="0"/>
      <w:divBdr>
        <w:top w:val="none" w:sz="0" w:space="0" w:color="auto"/>
        <w:left w:val="none" w:sz="0" w:space="0" w:color="auto"/>
        <w:bottom w:val="none" w:sz="0" w:space="0" w:color="auto"/>
        <w:right w:val="none" w:sz="0" w:space="0" w:color="auto"/>
      </w:divBdr>
    </w:div>
    <w:div w:id="1833643416">
      <w:bodyDiv w:val="1"/>
      <w:marLeft w:val="0"/>
      <w:marRight w:val="0"/>
      <w:marTop w:val="0"/>
      <w:marBottom w:val="0"/>
      <w:divBdr>
        <w:top w:val="none" w:sz="0" w:space="0" w:color="auto"/>
        <w:left w:val="none" w:sz="0" w:space="0" w:color="auto"/>
        <w:bottom w:val="none" w:sz="0" w:space="0" w:color="auto"/>
        <w:right w:val="none" w:sz="0" w:space="0" w:color="auto"/>
      </w:divBdr>
    </w:div>
    <w:div w:id="1948807945">
      <w:bodyDiv w:val="1"/>
      <w:marLeft w:val="0"/>
      <w:marRight w:val="0"/>
      <w:marTop w:val="0"/>
      <w:marBottom w:val="0"/>
      <w:divBdr>
        <w:top w:val="none" w:sz="0" w:space="0" w:color="auto"/>
        <w:left w:val="none" w:sz="0" w:space="0" w:color="auto"/>
        <w:bottom w:val="none" w:sz="0" w:space="0" w:color="auto"/>
        <w:right w:val="none" w:sz="0" w:space="0" w:color="auto"/>
      </w:divBdr>
    </w:div>
    <w:div w:id="21318217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emf"/><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0E1BC0-A80B-453B-B85F-831BC096F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37</Pages>
  <Words>63042</Words>
  <Characters>359343</Characters>
  <Application>Microsoft Office Word</Application>
  <DocSecurity>0</DocSecurity>
  <Lines>2994</Lines>
  <Paragraphs>8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15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 Miller-Ter Kuile</dc:creator>
  <cp:keywords/>
  <dc:description/>
  <cp:lastModifiedBy>Ana Miller-Ter Kuile</cp:lastModifiedBy>
  <cp:revision>42</cp:revision>
  <dcterms:created xsi:type="dcterms:W3CDTF">2020-11-30T17:10:00Z</dcterms:created>
  <dcterms:modified xsi:type="dcterms:W3CDTF">2020-12-03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conservation-biology</vt:lpwstr>
  </property>
  <property fmtid="{D5CDD505-2E9C-101B-9397-08002B2CF9AE}" pid="11" name="Mendeley Recent Style Name 4_1">
    <vt:lpwstr>Conservation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journal-of-applied-ecology</vt:lpwstr>
  </property>
  <property fmtid="{D5CDD505-2E9C-101B-9397-08002B2CF9AE}" pid="17" name="Mendeley Recent Style Name 7_1">
    <vt:lpwstr>Journal of Applied Ecology</vt:lpwstr>
  </property>
  <property fmtid="{D5CDD505-2E9C-101B-9397-08002B2CF9AE}" pid="18" name="Mendeley Recent Style Id 8_1">
    <vt:lpwstr>http://www.zotero.org/styles/journal-of-ecology</vt:lpwstr>
  </property>
  <property fmtid="{D5CDD505-2E9C-101B-9397-08002B2CF9AE}" pid="19" name="Mendeley Recent Style Name 8_1">
    <vt:lpwstr>Journal of Ecology</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2f10fa0e-9672-34ce-b1a5-510ee9349f87</vt:lpwstr>
  </property>
  <property fmtid="{D5CDD505-2E9C-101B-9397-08002B2CF9AE}" pid="24" name="Mendeley Citation Style_1">
    <vt:lpwstr>http://www.zotero.org/styles/apa</vt:lpwstr>
  </property>
</Properties>
</file>